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D2320E" w14:textId="11D73C79" w:rsidR="00F46E77" w:rsidRPr="00AD2507" w:rsidRDefault="00F46E77" w:rsidP="0093178E">
      <w:pPr>
        <w:tabs>
          <w:tab w:val="clear" w:pos="3068"/>
        </w:tabs>
        <w:ind w:firstLine="567"/>
        <w:contextualSpacing/>
        <w:rPr>
          <w:color w:val="000000" w:themeColor="text1"/>
          <w:sz w:val="24"/>
          <w:szCs w:val="24"/>
        </w:rPr>
      </w:pPr>
    </w:p>
    <w:p w14:paraId="0937AB54" w14:textId="37B45FED" w:rsidR="00F46E77" w:rsidRDefault="00F46E77" w:rsidP="0093178E">
      <w:pPr>
        <w:tabs>
          <w:tab w:val="clear" w:pos="3068"/>
        </w:tabs>
        <w:ind w:firstLine="567"/>
        <w:contextualSpacing/>
        <w:rPr>
          <w:color w:val="000000" w:themeColor="text1"/>
          <w:sz w:val="24"/>
          <w:szCs w:val="24"/>
        </w:rPr>
      </w:pPr>
    </w:p>
    <w:p w14:paraId="1B55C3D4" w14:textId="77777777" w:rsidR="005B7C4A" w:rsidRDefault="005B7C4A" w:rsidP="0093178E">
      <w:pPr>
        <w:tabs>
          <w:tab w:val="clear" w:pos="3068"/>
        </w:tabs>
        <w:ind w:firstLine="567"/>
        <w:contextualSpacing/>
        <w:rPr>
          <w:color w:val="000000" w:themeColor="text1"/>
          <w:sz w:val="24"/>
          <w:szCs w:val="24"/>
        </w:rPr>
      </w:pPr>
    </w:p>
    <w:p w14:paraId="5841E7FF" w14:textId="77777777" w:rsidR="005B7C4A" w:rsidRDefault="005B7C4A" w:rsidP="0093178E">
      <w:pPr>
        <w:tabs>
          <w:tab w:val="clear" w:pos="3068"/>
        </w:tabs>
        <w:ind w:firstLine="567"/>
        <w:contextualSpacing/>
        <w:rPr>
          <w:color w:val="000000" w:themeColor="text1"/>
          <w:sz w:val="24"/>
          <w:szCs w:val="24"/>
        </w:rPr>
      </w:pPr>
    </w:p>
    <w:p w14:paraId="5EED76A0" w14:textId="77777777" w:rsidR="005B7C4A" w:rsidRPr="00AD2507" w:rsidRDefault="005B7C4A" w:rsidP="0093178E">
      <w:pPr>
        <w:tabs>
          <w:tab w:val="clear" w:pos="3068"/>
        </w:tabs>
        <w:ind w:firstLine="567"/>
        <w:contextualSpacing/>
        <w:rPr>
          <w:color w:val="000000" w:themeColor="text1"/>
          <w:sz w:val="24"/>
          <w:szCs w:val="24"/>
        </w:rPr>
      </w:pPr>
    </w:p>
    <w:p w14:paraId="1671E501" w14:textId="45C17EE8" w:rsidR="00C90019" w:rsidRPr="00FD5886" w:rsidRDefault="00765A63" w:rsidP="00C90019">
      <w:pPr>
        <w:tabs>
          <w:tab w:val="clear" w:pos="3068"/>
        </w:tabs>
        <w:ind w:firstLine="0"/>
        <w:contextualSpacing/>
        <w:jc w:val="center"/>
        <w:rPr>
          <w:b/>
          <w:color w:val="000000" w:themeColor="text1"/>
          <w:sz w:val="24"/>
          <w:szCs w:val="24"/>
        </w:rPr>
      </w:pPr>
      <w:r w:rsidRPr="00FD5886">
        <w:rPr>
          <w:b/>
          <w:bCs/>
          <w:color w:val="000000" w:themeColor="text1"/>
          <w:sz w:val="24"/>
          <w:szCs w:val="24"/>
        </w:rPr>
        <w:t>A Sharing Practic</w:t>
      </w:r>
      <w:r w:rsidR="00AA147E" w:rsidRPr="00FD5886">
        <w:rPr>
          <w:b/>
          <w:bCs/>
          <w:color w:val="000000" w:themeColor="text1"/>
          <w:sz w:val="24"/>
          <w:szCs w:val="24"/>
        </w:rPr>
        <w:t>e</w:t>
      </w:r>
      <w:r w:rsidRPr="00FD5886">
        <w:rPr>
          <w:b/>
          <w:bCs/>
          <w:color w:val="000000" w:themeColor="text1"/>
          <w:sz w:val="24"/>
          <w:szCs w:val="24"/>
        </w:rPr>
        <w:t xml:space="preserve">s Review of </w:t>
      </w:r>
      <w:r w:rsidR="00C90019" w:rsidRPr="00FD5886">
        <w:rPr>
          <w:b/>
          <w:bCs/>
          <w:color w:val="000000" w:themeColor="text1"/>
          <w:sz w:val="24"/>
          <w:szCs w:val="24"/>
        </w:rPr>
        <w:t>the Visual Search and Eye Movements Literature</w:t>
      </w:r>
      <w:r w:rsidRPr="00FD5886">
        <w:rPr>
          <w:b/>
          <w:bCs/>
          <w:color w:val="000000" w:themeColor="text1"/>
          <w:sz w:val="24"/>
          <w:szCs w:val="24"/>
        </w:rPr>
        <w:t xml:space="preserve"> </w:t>
      </w:r>
      <w:r w:rsidR="002D6A79" w:rsidRPr="00FD5886">
        <w:rPr>
          <w:b/>
          <w:bCs/>
          <w:color w:val="000000" w:themeColor="text1"/>
          <w:sz w:val="24"/>
          <w:szCs w:val="24"/>
        </w:rPr>
        <w:t>R</w:t>
      </w:r>
      <w:r w:rsidRPr="00FD5886">
        <w:rPr>
          <w:b/>
          <w:bCs/>
          <w:color w:val="000000" w:themeColor="text1"/>
          <w:sz w:val="24"/>
          <w:szCs w:val="24"/>
        </w:rPr>
        <w:t>eveal</w:t>
      </w:r>
      <w:r w:rsidR="00E103DF" w:rsidRPr="00FD5886">
        <w:rPr>
          <w:b/>
          <w:bCs/>
          <w:color w:val="000000" w:themeColor="text1"/>
          <w:sz w:val="24"/>
          <w:szCs w:val="24"/>
        </w:rPr>
        <w:t>s</w:t>
      </w:r>
      <w:r w:rsidRPr="00FD5886">
        <w:rPr>
          <w:b/>
          <w:bCs/>
          <w:color w:val="000000" w:themeColor="text1"/>
          <w:sz w:val="24"/>
          <w:szCs w:val="24"/>
        </w:rPr>
        <w:t xml:space="preserve"> Recommendations for our Field </w:t>
      </w:r>
      <w:r w:rsidR="00E103DF" w:rsidRPr="00FD5886">
        <w:rPr>
          <w:b/>
          <w:bCs/>
          <w:color w:val="000000" w:themeColor="text1"/>
          <w:sz w:val="24"/>
          <w:szCs w:val="24"/>
        </w:rPr>
        <w:t>and Others</w:t>
      </w:r>
    </w:p>
    <w:p w14:paraId="13DDBDB8" w14:textId="605D8136" w:rsidR="001A037A" w:rsidRPr="00FD5886" w:rsidRDefault="005B7C4A" w:rsidP="001A037A">
      <w:pPr>
        <w:tabs>
          <w:tab w:val="clear" w:pos="3068"/>
        </w:tabs>
        <w:ind w:firstLine="0"/>
        <w:contextualSpacing/>
        <w:jc w:val="center"/>
        <w:rPr>
          <w:color w:val="000000" w:themeColor="text1"/>
          <w:sz w:val="24"/>
          <w:szCs w:val="24"/>
        </w:rPr>
      </w:pPr>
      <w:r w:rsidRPr="00FD5886">
        <w:rPr>
          <w:color w:val="000000" w:themeColor="text1"/>
          <w:sz w:val="24"/>
          <w:szCs w:val="24"/>
        </w:rPr>
        <w:t>Hayward J. Godwin</w:t>
      </w:r>
      <w:r w:rsidRPr="00FD5886">
        <w:rPr>
          <w:color w:val="000000" w:themeColor="text1"/>
          <w:sz w:val="24"/>
          <w:szCs w:val="24"/>
          <w:vertAlign w:val="superscript"/>
        </w:rPr>
        <w:t>1</w:t>
      </w:r>
      <w:r w:rsidRPr="00FD5886">
        <w:rPr>
          <w:color w:val="000000" w:themeColor="text1"/>
          <w:sz w:val="24"/>
          <w:szCs w:val="24"/>
        </w:rPr>
        <w:t>, Haden Dewis</w:t>
      </w:r>
      <w:r w:rsidRPr="00FD5886">
        <w:rPr>
          <w:color w:val="000000" w:themeColor="text1"/>
          <w:sz w:val="24"/>
          <w:szCs w:val="24"/>
          <w:vertAlign w:val="superscript"/>
        </w:rPr>
        <w:t>1</w:t>
      </w:r>
      <w:r w:rsidRPr="00FD5886">
        <w:rPr>
          <w:color w:val="000000" w:themeColor="text1"/>
          <w:sz w:val="24"/>
          <w:szCs w:val="24"/>
        </w:rPr>
        <w:t>, Peter T. Darch</w:t>
      </w:r>
      <w:r w:rsidRPr="00FD5886">
        <w:rPr>
          <w:color w:val="000000" w:themeColor="text1"/>
          <w:sz w:val="24"/>
          <w:szCs w:val="24"/>
          <w:vertAlign w:val="superscript"/>
        </w:rPr>
        <w:t>2</w:t>
      </w:r>
      <w:r w:rsidRPr="00FD5886">
        <w:rPr>
          <w:color w:val="000000" w:themeColor="text1"/>
          <w:sz w:val="24"/>
          <w:szCs w:val="24"/>
        </w:rPr>
        <w:t xml:space="preserve">, </w:t>
      </w:r>
      <w:r w:rsidR="001A037A" w:rsidRPr="00FD5886">
        <w:rPr>
          <w:color w:val="000000" w:themeColor="text1"/>
          <w:sz w:val="24"/>
          <w:szCs w:val="24"/>
        </w:rPr>
        <w:t>Michael C. Hout</w:t>
      </w:r>
      <w:r w:rsidR="001A037A" w:rsidRPr="00FD5886">
        <w:rPr>
          <w:color w:val="000000" w:themeColor="text1"/>
          <w:sz w:val="24"/>
          <w:szCs w:val="24"/>
          <w:vertAlign w:val="superscript"/>
        </w:rPr>
        <w:t>3</w:t>
      </w:r>
      <w:r w:rsidR="001A037A" w:rsidRPr="00FD5886">
        <w:rPr>
          <w:color w:val="000000" w:themeColor="text1"/>
          <w:sz w:val="24"/>
          <w:szCs w:val="24"/>
        </w:rPr>
        <w:t>, Daniel Ernst</w:t>
      </w:r>
      <w:r w:rsidR="001A037A" w:rsidRPr="00FD5886">
        <w:rPr>
          <w:color w:val="000000" w:themeColor="text1"/>
          <w:sz w:val="24"/>
          <w:szCs w:val="24"/>
          <w:vertAlign w:val="superscript"/>
        </w:rPr>
        <w:t>4</w:t>
      </w:r>
      <w:r w:rsidR="001A037A" w:rsidRPr="00FD5886">
        <w:rPr>
          <w:color w:val="000000" w:themeColor="text1"/>
          <w:sz w:val="24"/>
          <w:szCs w:val="24"/>
        </w:rPr>
        <w:t>, Philip</w:t>
      </w:r>
      <w:r w:rsidR="00274B03" w:rsidRPr="00FD5886">
        <w:rPr>
          <w:color w:val="000000" w:themeColor="text1"/>
          <w:sz w:val="24"/>
          <w:szCs w:val="24"/>
        </w:rPr>
        <w:t>p</w:t>
      </w:r>
      <w:r w:rsidR="001A037A" w:rsidRPr="00FD5886">
        <w:rPr>
          <w:color w:val="000000" w:themeColor="text1"/>
          <w:sz w:val="24"/>
          <w:szCs w:val="24"/>
        </w:rPr>
        <w:t>a Broadbent</w:t>
      </w:r>
      <w:r w:rsidR="001A037A" w:rsidRPr="00FD5886">
        <w:rPr>
          <w:color w:val="000000" w:themeColor="text1"/>
          <w:sz w:val="24"/>
          <w:szCs w:val="24"/>
          <w:vertAlign w:val="superscript"/>
        </w:rPr>
        <w:t>1</w:t>
      </w:r>
      <w:r w:rsidR="001A037A" w:rsidRPr="00FD5886">
        <w:rPr>
          <w:color w:val="000000" w:themeColor="text1"/>
          <w:sz w:val="24"/>
          <w:szCs w:val="24"/>
        </w:rPr>
        <w:t>, Megan Papesh</w:t>
      </w:r>
      <w:r w:rsidR="001A037A" w:rsidRPr="00FD5886">
        <w:rPr>
          <w:color w:val="000000" w:themeColor="text1"/>
          <w:sz w:val="24"/>
          <w:szCs w:val="24"/>
          <w:vertAlign w:val="superscript"/>
        </w:rPr>
        <w:t>5</w:t>
      </w:r>
      <w:r w:rsidR="001A037A" w:rsidRPr="00FD5886">
        <w:rPr>
          <w:color w:val="000000" w:themeColor="text1"/>
          <w:sz w:val="24"/>
          <w:szCs w:val="24"/>
        </w:rPr>
        <w:t>, &amp; Jeremy M. Wolfe</w:t>
      </w:r>
      <w:r w:rsidR="001A037A" w:rsidRPr="00FD5886">
        <w:rPr>
          <w:color w:val="000000" w:themeColor="text1"/>
          <w:sz w:val="24"/>
          <w:szCs w:val="24"/>
          <w:vertAlign w:val="superscript"/>
        </w:rPr>
        <w:t>6</w:t>
      </w:r>
    </w:p>
    <w:p w14:paraId="7832309E" w14:textId="5AA53A55" w:rsidR="00CB5D32" w:rsidRPr="00FD5886" w:rsidRDefault="001A037A" w:rsidP="001A037A">
      <w:pPr>
        <w:tabs>
          <w:tab w:val="clear" w:pos="3068"/>
        </w:tabs>
        <w:ind w:firstLine="0"/>
        <w:contextualSpacing/>
        <w:jc w:val="center"/>
        <w:rPr>
          <w:i/>
          <w:iCs/>
          <w:color w:val="000000" w:themeColor="text1"/>
          <w:sz w:val="24"/>
          <w:szCs w:val="24"/>
        </w:rPr>
      </w:pPr>
      <w:r w:rsidRPr="00FD5886">
        <w:rPr>
          <w:i/>
          <w:iCs/>
          <w:color w:val="000000" w:themeColor="text1"/>
          <w:sz w:val="24"/>
          <w:szCs w:val="24"/>
          <w:vertAlign w:val="superscript"/>
        </w:rPr>
        <w:t>1</w:t>
      </w:r>
      <w:r w:rsidRPr="00FD5886">
        <w:rPr>
          <w:i/>
          <w:iCs/>
          <w:color w:val="000000" w:themeColor="text1"/>
          <w:sz w:val="24"/>
          <w:szCs w:val="24"/>
        </w:rPr>
        <w:t>University of Southampton, UK</w:t>
      </w:r>
    </w:p>
    <w:p w14:paraId="25DACD4E" w14:textId="5D262CE2" w:rsidR="001A037A" w:rsidRPr="00FD5886" w:rsidRDefault="001A037A" w:rsidP="001A037A">
      <w:pPr>
        <w:tabs>
          <w:tab w:val="clear" w:pos="3068"/>
        </w:tabs>
        <w:ind w:firstLine="0"/>
        <w:contextualSpacing/>
        <w:jc w:val="center"/>
        <w:rPr>
          <w:i/>
          <w:iCs/>
          <w:color w:val="000000" w:themeColor="text1"/>
          <w:sz w:val="24"/>
          <w:szCs w:val="24"/>
        </w:rPr>
      </w:pPr>
      <w:r w:rsidRPr="00FD5886">
        <w:rPr>
          <w:i/>
          <w:iCs/>
          <w:color w:val="000000" w:themeColor="text1"/>
          <w:sz w:val="24"/>
          <w:szCs w:val="24"/>
          <w:vertAlign w:val="superscript"/>
        </w:rPr>
        <w:t>2</w:t>
      </w:r>
      <w:r w:rsidRPr="00FD5886">
        <w:rPr>
          <w:i/>
          <w:iCs/>
          <w:color w:val="000000" w:themeColor="text1"/>
          <w:sz w:val="24"/>
          <w:szCs w:val="24"/>
        </w:rPr>
        <w:t>University of Illinois at Urbana-Champaign, USA</w:t>
      </w:r>
    </w:p>
    <w:p w14:paraId="385C9ABB" w14:textId="495A3F09" w:rsidR="001A037A" w:rsidRPr="00FD5886" w:rsidRDefault="001A037A" w:rsidP="001A037A">
      <w:pPr>
        <w:tabs>
          <w:tab w:val="clear" w:pos="3068"/>
        </w:tabs>
        <w:ind w:firstLine="0"/>
        <w:contextualSpacing/>
        <w:jc w:val="center"/>
        <w:rPr>
          <w:i/>
          <w:iCs/>
          <w:color w:val="000000" w:themeColor="text1"/>
          <w:sz w:val="24"/>
          <w:szCs w:val="24"/>
        </w:rPr>
      </w:pPr>
      <w:r w:rsidRPr="00FD5886">
        <w:rPr>
          <w:i/>
          <w:iCs/>
          <w:color w:val="000000" w:themeColor="text1"/>
          <w:sz w:val="24"/>
          <w:szCs w:val="24"/>
          <w:vertAlign w:val="superscript"/>
        </w:rPr>
        <w:t>3</w:t>
      </w:r>
      <w:r w:rsidRPr="00FD5886">
        <w:rPr>
          <w:i/>
          <w:iCs/>
          <w:color w:val="000000" w:themeColor="text1"/>
          <w:sz w:val="24"/>
          <w:szCs w:val="24"/>
        </w:rPr>
        <w:t>New Mexico State University, USA</w:t>
      </w:r>
    </w:p>
    <w:p w14:paraId="58787F55" w14:textId="0E0A4C65" w:rsidR="001A037A" w:rsidRPr="00FD5886" w:rsidRDefault="001A037A" w:rsidP="001A037A">
      <w:pPr>
        <w:tabs>
          <w:tab w:val="clear" w:pos="3068"/>
        </w:tabs>
        <w:ind w:firstLine="0"/>
        <w:contextualSpacing/>
        <w:jc w:val="center"/>
        <w:rPr>
          <w:i/>
          <w:iCs/>
          <w:color w:val="000000" w:themeColor="text1"/>
          <w:sz w:val="24"/>
          <w:szCs w:val="24"/>
        </w:rPr>
      </w:pPr>
      <w:r w:rsidRPr="00FD5886">
        <w:rPr>
          <w:i/>
          <w:iCs/>
          <w:color w:val="000000" w:themeColor="text1"/>
          <w:sz w:val="24"/>
          <w:szCs w:val="24"/>
          <w:vertAlign w:val="superscript"/>
        </w:rPr>
        <w:t>4</w:t>
      </w:r>
      <w:r w:rsidRPr="00FD5886">
        <w:rPr>
          <w:i/>
          <w:iCs/>
          <w:color w:val="000000" w:themeColor="text1"/>
          <w:sz w:val="24"/>
          <w:szCs w:val="24"/>
        </w:rPr>
        <w:t>Bielefeld University, Germany</w:t>
      </w:r>
    </w:p>
    <w:p w14:paraId="6290ED90" w14:textId="02DE03BC" w:rsidR="001A037A" w:rsidRPr="00FD5886" w:rsidRDefault="001A037A" w:rsidP="001A037A">
      <w:pPr>
        <w:tabs>
          <w:tab w:val="clear" w:pos="3068"/>
        </w:tabs>
        <w:ind w:firstLine="0"/>
        <w:contextualSpacing/>
        <w:jc w:val="center"/>
        <w:rPr>
          <w:i/>
          <w:iCs/>
          <w:color w:val="000000" w:themeColor="text1"/>
          <w:sz w:val="24"/>
          <w:szCs w:val="24"/>
        </w:rPr>
      </w:pPr>
      <w:r w:rsidRPr="00FD5886">
        <w:rPr>
          <w:i/>
          <w:iCs/>
          <w:color w:val="000000" w:themeColor="text1"/>
          <w:sz w:val="24"/>
          <w:szCs w:val="24"/>
          <w:vertAlign w:val="superscript"/>
        </w:rPr>
        <w:t>5</w:t>
      </w:r>
      <w:r w:rsidRPr="00FD5886">
        <w:rPr>
          <w:i/>
          <w:iCs/>
          <w:color w:val="000000" w:themeColor="text1"/>
          <w:sz w:val="24"/>
          <w:szCs w:val="24"/>
        </w:rPr>
        <w:t>University of Massachusetts Lowell, USA</w:t>
      </w:r>
    </w:p>
    <w:p w14:paraId="3C0E3622" w14:textId="238FEB32" w:rsidR="001A037A" w:rsidRPr="00FD5886" w:rsidRDefault="001A037A" w:rsidP="001A037A">
      <w:pPr>
        <w:tabs>
          <w:tab w:val="clear" w:pos="3068"/>
        </w:tabs>
        <w:ind w:firstLine="0"/>
        <w:contextualSpacing/>
        <w:jc w:val="center"/>
        <w:rPr>
          <w:i/>
          <w:iCs/>
          <w:color w:val="000000" w:themeColor="text1"/>
          <w:sz w:val="24"/>
          <w:szCs w:val="24"/>
        </w:rPr>
      </w:pPr>
      <w:r w:rsidRPr="00FD5886">
        <w:rPr>
          <w:i/>
          <w:iCs/>
          <w:color w:val="000000" w:themeColor="text1"/>
          <w:sz w:val="24"/>
          <w:szCs w:val="24"/>
          <w:vertAlign w:val="superscript"/>
        </w:rPr>
        <w:t>6</w:t>
      </w:r>
      <w:r w:rsidRPr="00FD5886">
        <w:rPr>
          <w:i/>
          <w:iCs/>
          <w:color w:val="000000" w:themeColor="text1"/>
          <w:sz w:val="24"/>
          <w:szCs w:val="24"/>
        </w:rPr>
        <w:t>Visual Attention Lab, Brigham and Women’s Hospital, USA, and Harvard Medical School, USA</w:t>
      </w:r>
    </w:p>
    <w:p w14:paraId="2A14607D" w14:textId="6AC6770C" w:rsidR="004B23C8" w:rsidRPr="00FD5886" w:rsidRDefault="004B23C8" w:rsidP="001A037A">
      <w:pPr>
        <w:tabs>
          <w:tab w:val="clear" w:pos="3068"/>
        </w:tabs>
        <w:ind w:firstLine="0"/>
        <w:contextualSpacing/>
        <w:jc w:val="center"/>
        <w:rPr>
          <w:color w:val="000000" w:themeColor="text1"/>
          <w:sz w:val="24"/>
          <w:szCs w:val="24"/>
        </w:rPr>
      </w:pPr>
    </w:p>
    <w:p w14:paraId="5AD1E6D1" w14:textId="4190C9A6" w:rsidR="004B23C8" w:rsidRPr="00FD5886" w:rsidRDefault="004B23C8" w:rsidP="0093178E">
      <w:pPr>
        <w:tabs>
          <w:tab w:val="clear" w:pos="3068"/>
        </w:tabs>
        <w:ind w:firstLine="567"/>
        <w:contextualSpacing/>
        <w:rPr>
          <w:color w:val="000000" w:themeColor="text1"/>
          <w:sz w:val="24"/>
          <w:szCs w:val="24"/>
        </w:rPr>
      </w:pPr>
    </w:p>
    <w:p w14:paraId="6A94CA75" w14:textId="77777777" w:rsidR="004B23C8" w:rsidRPr="00FD5886" w:rsidRDefault="004B23C8" w:rsidP="0093178E">
      <w:pPr>
        <w:tabs>
          <w:tab w:val="clear" w:pos="3068"/>
        </w:tabs>
        <w:ind w:firstLine="567"/>
        <w:contextualSpacing/>
        <w:rPr>
          <w:color w:val="000000" w:themeColor="text1"/>
          <w:sz w:val="24"/>
          <w:szCs w:val="24"/>
        </w:rPr>
      </w:pPr>
    </w:p>
    <w:p w14:paraId="1C3AAFA7" w14:textId="0E65E3D0" w:rsidR="0002186B" w:rsidRPr="00FD5886" w:rsidRDefault="0002186B" w:rsidP="00D03383">
      <w:pPr>
        <w:pStyle w:val="BylineInstitution"/>
        <w:contextualSpacing/>
        <w:rPr>
          <w:rFonts w:ascii="Arial" w:hAnsi="Arial"/>
          <w:b/>
          <w:color w:val="000000" w:themeColor="text1"/>
          <w:lang w:val="en-US"/>
        </w:rPr>
      </w:pPr>
      <w:r w:rsidRPr="00FD5886">
        <w:rPr>
          <w:rFonts w:ascii="Arial" w:hAnsi="Arial"/>
          <w:b/>
          <w:color w:val="000000" w:themeColor="text1"/>
          <w:lang w:val="en-US"/>
        </w:rPr>
        <w:t>Author Note</w:t>
      </w:r>
    </w:p>
    <w:p w14:paraId="12714DBF" w14:textId="05706B14" w:rsidR="0002186B" w:rsidRPr="00FD5886" w:rsidRDefault="0002186B" w:rsidP="0093178E">
      <w:pPr>
        <w:tabs>
          <w:tab w:val="clear" w:pos="3068"/>
          <w:tab w:val="left" w:pos="0"/>
        </w:tabs>
        <w:spacing w:after="160"/>
        <w:ind w:firstLine="567"/>
        <w:contextualSpacing/>
        <w:rPr>
          <w:rStyle w:val="Hyperlink"/>
          <w:color w:val="000000" w:themeColor="text1"/>
          <w:sz w:val="24"/>
          <w:szCs w:val="24"/>
        </w:rPr>
      </w:pPr>
      <w:r w:rsidRPr="00FD5886">
        <w:rPr>
          <w:color w:val="000000" w:themeColor="text1"/>
          <w:sz w:val="24"/>
          <w:szCs w:val="24"/>
        </w:rPr>
        <w:tab/>
        <w:t xml:space="preserve">Correspondence regarding this article should be addressed to Hayward J. Godwin, University of Southampton, School of Psychology, Highfield, Southampton, Hampshire, SO17 1BJ. Tel: +44(0)2380 595078; Email: </w:t>
      </w:r>
      <w:hyperlink r:id="rId8" w:history="1">
        <w:r w:rsidRPr="00FD5886">
          <w:rPr>
            <w:rStyle w:val="Hyperlink"/>
            <w:color w:val="000000" w:themeColor="text1"/>
            <w:sz w:val="24"/>
            <w:szCs w:val="24"/>
          </w:rPr>
          <w:t>hayward.godwin@soton.ac.uk</w:t>
        </w:r>
      </w:hyperlink>
      <w:r w:rsidRPr="00FD5886">
        <w:rPr>
          <w:rStyle w:val="Hyperlink"/>
          <w:color w:val="000000" w:themeColor="text1"/>
          <w:sz w:val="24"/>
          <w:szCs w:val="24"/>
        </w:rPr>
        <w:t>.</w:t>
      </w:r>
    </w:p>
    <w:p w14:paraId="3E30800D" w14:textId="378705C5" w:rsidR="0017154C" w:rsidRPr="00FD5886" w:rsidRDefault="001A6792" w:rsidP="00DE2BFC">
      <w:pPr>
        <w:tabs>
          <w:tab w:val="clear" w:pos="3068"/>
        </w:tabs>
        <w:spacing w:after="160"/>
        <w:ind w:firstLine="0"/>
        <w:contextualSpacing/>
        <w:jc w:val="center"/>
        <w:rPr>
          <w:b/>
          <w:color w:val="000000" w:themeColor="text1"/>
          <w:sz w:val="24"/>
          <w:szCs w:val="24"/>
        </w:rPr>
      </w:pPr>
      <w:r w:rsidRPr="00FD5886">
        <w:rPr>
          <w:b/>
          <w:color w:val="000000" w:themeColor="text1"/>
          <w:sz w:val="24"/>
          <w:szCs w:val="24"/>
        </w:rPr>
        <w:br w:type="page"/>
      </w:r>
      <w:r w:rsidR="0017154C" w:rsidRPr="00FD5886">
        <w:rPr>
          <w:b/>
          <w:color w:val="000000" w:themeColor="text1"/>
          <w:sz w:val="24"/>
          <w:szCs w:val="24"/>
        </w:rPr>
        <w:lastRenderedPageBreak/>
        <w:t>Abstract</w:t>
      </w:r>
    </w:p>
    <w:p w14:paraId="65AD58A0" w14:textId="19948C0F" w:rsidR="0017154C" w:rsidRPr="00FD5886" w:rsidRDefault="00A31059" w:rsidP="0093178E">
      <w:pPr>
        <w:tabs>
          <w:tab w:val="clear" w:pos="3068"/>
        </w:tabs>
        <w:ind w:firstLine="567"/>
        <w:contextualSpacing/>
        <w:rPr>
          <w:color w:val="000000" w:themeColor="text1"/>
          <w:sz w:val="24"/>
          <w:szCs w:val="24"/>
        </w:rPr>
      </w:pPr>
      <w:r w:rsidRPr="00FD5886">
        <w:rPr>
          <w:color w:val="000000" w:themeColor="text1"/>
          <w:sz w:val="24"/>
          <w:szCs w:val="24"/>
        </w:rPr>
        <w:tab/>
      </w:r>
      <w:r w:rsidR="00FE5188" w:rsidRPr="00FD5886">
        <w:rPr>
          <w:color w:val="000000" w:themeColor="text1"/>
          <w:sz w:val="24"/>
          <w:szCs w:val="24"/>
        </w:rPr>
        <w:t xml:space="preserve"> </w:t>
      </w:r>
      <w:r w:rsidR="00DC1991" w:rsidRPr="00FD5886">
        <w:rPr>
          <w:color w:val="000000" w:themeColor="text1"/>
          <w:sz w:val="24"/>
          <w:szCs w:val="24"/>
        </w:rPr>
        <w:t xml:space="preserve">The sharing of outputs from scientific research is </w:t>
      </w:r>
      <w:r w:rsidR="008D5AB3" w:rsidRPr="00FD5886">
        <w:rPr>
          <w:color w:val="000000" w:themeColor="text1"/>
          <w:sz w:val="24"/>
          <w:szCs w:val="24"/>
        </w:rPr>
        <w:t xml:space="preserve">an important </w:t>
      </w:r>
      <w:r w:rsidR="00C94555" w:rsidRPr="00FD5886">
        <w:rPr>
          <w:color w:val="000000" w:themeColor="text1"/>
          <w:sz w:val="24"/>
          <w:szCs w:val="24"/>
        </w:rPr>
        <w:t>endeavor</w:t>
      </w:r>
      <w:r w:rsidR="00547F17" w:rsidRPr="00FD5886">
        <w:rPr>
          <w:color w:val="000000" w:themeColor="text1"/>
          <w:sz w:val="24"/>
          <w:szCs w:val="24"/>
        </w:rPr>
        <w:t xml:space="preserve">; one that is </w:t>
      </w:r>
      <w:r w:rsidR="008D5AB3" w:rsidRPr="00FD5886">
        <w:rPr>
          <w:color w:val="000000" w:themeColor="text1"/>
          <w:sz w:val="24"/>
          <w:szCs w:val="24"/>
        </w:rPr>
        <w:t xml:space="preserve">required at an increasing rate by funders and publishers alike. Here, we catalogued and examined </w:t>
      </w:r>
      <w:r w:rsidR="008F6774" w:rsidRPr="00FD5886">
        <w:rPr>
          <w:color w:val="000000" w:themeColor="text1"/>
          <w:sz w:val="24"/>
          <w:szCs w:val="24"/>
        </w:rPr>
        <w:t>data sharing practices</w:t>
      </w:r>
      <w:r w:rsidR="00DE2BFC" w:rsidRPr="00FD5886">
        <w:rPr>
          <w:color w:val="000000" w:themeColor="text1"/>
          <w:sz w:val="24"/>
          <w:szCs w:val="24"/>
        </w:rPr>
        <w:t xml:space="preserve">, using our own </w:t>
      </w:r>
      <w:r w:rsidR="00C94555" w:rsidRPr="00FD5886">
        <w:rPr>
          <w:color w:val="000000" w:themeColor="text1"/>
          <w:sz w:val="24"/>
          <w:szCs w:val="24"/>
        </w:rPr>
        <w:t>field</w:t>
      </w:r>
      <w:r w:rsidR="003524D4" w:rsidRPr="00FD5886">
        <w:rPr>
          <w:color w:val="000000" w:themeColor="text1"/>
          <w:sz w:val="24"/>
          <w:szCs w:val="24"/>
        </w:rPr>
        <w:t xml:space="preserve"> of </w:t>
      </w:r>
      <w:r w:rsidR="00C94555" w:rsidRPr="00FD5886">
        <w:rPr>
          <w:color w:val="000000" w:themeColor="text1"/>
          <w:sz w:val="24"/>
          <w:szCs w:val="24"/>
        </w:rPr>
        <w:t>visual search and eye movement behavior</w:t>
      </w:r>
      <w:r w:rsidR="00DE2BFC" w:rsidRPr="00FD5886">
        <w:rPr>
          <w:color w:val="000000" w:themeColor="text1"/>
          <w:sz w:val="24"/>
          <w:szCs w:val="24"/>
        </w:rPr>
        <w:t xml:space="preserve"> as an example</w:t>
      </w:r>
      <w:r w:rsidR="00C94555" w:rsidRPr="00FD5886">
        <w:rPr>
          <w:color w:val="000000" w:themeColor="text1"/>
          <w:sz w:val="24"/>
          <w:szCs w:val="24"/>
        </w:rPr>
        <w:t xml:space="preserve">. </w:t>
      </w:r>
      <w:r w:rsidR="0008156B" w:rsidRPr="00FD5886">
        <w:rPr>
          <w:color w:val="000000" w:themeColor="text1"/>
          <w:sz w:val="24"/>
          <w:szCs w:val="24"/>
        </w:rPr>
        <w:t>To</w:t>
      </w:r>
      <w:r w:rsidR="00DE2BFC" w:rsidRPr="00FD5886">
        <w:rPr>
          <w:color w:val="000000" w:themeColor="text1"/>
          <w:sz w:val="24"/>
          <w:szCs w:val="24"/>
        </w:rPr>
        <w:t xml:space="preserve"> find outputs from scientific research, w</w:t>
      </w:r>
      <w:r w:rsidR="00297D02" w:rsidRPr="00FD5886">
        <w:rPr>
          <w:color w:val="000000" w:themeColor="text1"/>
          <w:sz w:val="24"/>
          <w:szCs w:val="24"/>
        </w:rPr>
        <w:t>e</w:t>
      </w:r>
      <w:r w:rsidR="00C94555" w:rsidRPr="00FD5886">
        <w:rPr>
          <w:color w:val="000000" w:themeColor="text1"/>
          <w:sz w:val="24"/>
          <w:szCs w:val="24"/>
        </w:rPr>
        <w:t xml:space="preserve"> conducted two searches</w:t>
      </w:r>
      <w:r w:rsidR="00DE2BFC" w:rsidRPr="00FD5886">
        <w:rPr>
          <w:color w:val="000000" w:themeColor="text1"/>
          <w:sz w:val="24"/>
          <w:szCs w:val="24"/>
        </w:rPr>
        <w:t>:</w:t>
      </w:r>
      <w:r w:rsidR="00C94555" w:rsidRPr="00FD5886">
        <w:rPr>
          <w:color w:val="000000" w:themeColor="text1"/>
          <w:sz w:val="24"/>
          <w:szCs w:val="24"/>
        </w:rPr>
        <w:t xml:space="preserve"> a </w:t>
      </w:r>
      <w:r w:rsidR="00D718EF" w:rsidRPr="00FD5886">
        <w:rPr>
          <w:color w:val="000000" w:themeColor="text1"/>
          <w:sz w:val="24"/>
          <w:szCs w:val="24"/>
        </w:rPr>
        <w:t>Literature</w:t>
      </w:r>
      <w:r w:rsidR="00C94555" w:rsidRPr="00FD5886">
        <w:rPr>
          <w:color w:val="000000" w:themeColor="text1"/>
          <w:sz w:val="24"/>
          <w:szCs w:val="24"/>
        </w:rPr>
        <w:t xml:space="preserve"> Search and a Repository</w:t>
      </w:r>
      <w:r w:rsidR="00DE2BFC" w:rsidRPr="00FD5886">
        <w:rPr>
          <w:color w:val="000000" w:themeColor="text1"/>
          <w:sz w:val="24"/>
          <w:szCs w:val="24"/>
        </w:rPr>
        <w:t xml:space="preserve"> Search</w:t>
      </w:r>
      <w:r w:rsidR="00D718EF" w:rsidRPr="00FD5886">
        <w:rPr>
          <w:color w:val="000000" w:themeColor="text1"/>
          <w:sz w:val="24"/>
          <w:szCs w:val="24"/>
        </w:rPr>
        <w:t xml:space="preserve">. Overall, we found that researchers in </w:t>
      </w:r>
      <w:r w:rsidR="003524D4" w:rsidRPr="00FD5886">
        <w:rPr>
          <w:color w:val="000000" w:themeColor="text1"/>
          <w:sz w:val="24"/>
          <w:szCs w:val="24"/>
        </w:rPr>
        <w:t xml:space="preserve">our </w:t>
      </w:r>
      <w:r w:rsidR="00D718EF" w:rsidRPr="00FD5886">
        <w:rPr>
          <w:color w:val="000000" w:themeColor="text1"/>
          <w:sz w:val="24"/>
          <w:szCs w:val="24"/>
        </w:rPr>
        <w:t xml:space="preserve">field generally shared outputs that </w:t>
      </w:r>
      <w:r w:rsidR="00867599" w:rsidRPr="00FD5886">
        <w:rPr>
          <w:color w:val="000000" w:themeColor="text1"/>
          <w:sz w:val="24"/>
          <w:szCs w:val="24"/>
        </w:rPr>
        <w:t>enabled other</w:t>
      </w:r>
      <w:r w:rsidR="00DE2BFC" w:rsidRPr="00FD5886">
        <w:rPr>
          <w:color w:val="000000" w:themeColor="text1"/>
          <w:sz w:val="24"/>
          <w:szCs w:val="24"/>
        </w:rPr>
        <w:t>s</w:t>
      </w:r>
      <w:r w:rsidR="00867599" w:rsidRPr="00FD5886">
        <w:rPr>
          <w:color w:val="000000" w:themeColor="text1"/>
          <w:sz w:val="24"/>
          <w:szCs w:val="24"/>
        </w:rPr>
        <w:t xml:space="preserve"> to analytically reproduce published results. </w:t>
      </w:r>
      <w:r w:rsidR="008D5ADB" w:rsidRPr="00FD5886">
        <w:rPr>
          <w:color w:val="000000" w:themeColor="text1"/>
          <w:sz w:val="24"/>
          <w:szCs w:val="24"/>
        </w:rPr>
        <w:t>It was rare for researchers</w:t>
      </w:r>
      <w:r w:rsidR="00297D02" w:rsidRPr="00FD5886">
        <w:rPr>
          <w:color w:val="000000" w:themeColor="text1"/>
          <w:sz w:val="24"/>
          <w:szCs w:val="24"/>
        </w:rPr>
        <w:t xml:space="preserve"> to share outputs that enabled direct replications of their work, and it was also rare for researchers to share raw data that would enable secondary data analyses. </w:t>
      </w:r>
      <w:r w:rsidR="00730775" w:rsidRPr="00FD5886">
        <w:rPr>
          <w:color w:val="000000" w:themeColor="text1"/>
          <w:sz w:val="24"/>
          <w:szCs w:val="24"/>
        </w:rPr>
        <w:t xml:space="preserve">Comparing the results of </w:t>
      </w:r>
      <w:r w:rsidR="00547F17" w:rsidRPr="00FD5886">
        <w:rPr>
          <w:color w:val="000000" w:themeColor="text1"/>
          <w:sz w:val="24"/>
          <w:szCs w:val="24"/>
        </w:rPr>
        <w:t xml:space="preserve">our </w:t>
      </w:r>
      <w:r w:rsidR="00730775" w:rsidRPr="00FD5886">
        <w:rPr>
          <w:color w:val="000000" w:themeColor="text1"/>
          <w:sz w:val="24"/>
          <w:szCs w:val="24"/>
        </w:rPr>
        <w:t xml:space="preserve">two searches </w:t>
      </w:r>
      <w:r w:rsidR="00547F17" w:rsidRPr="00FD5886">
        <w:rPr>
          <w:color w:val="000000" w:themeColor="text1"/>
          <w:sz w:val="24"/>
          <w:szCs w:val="24"/>
        </w:rPr>
        <w:t xml:space="preserve">of the literature, we found </w:t>
      </w:r>
      <w:r w:rsidR="00730775" w:rsidRPr="00FD5886">
        <w:rPr>
          <w:color w:val="000000" w:themeColor="text1"/>
          <w:sz w:val="24"/>
          <w:szCs w:val="24"/>
        </w:rPr>
        <w:t xml:space="preserve">that a lack of metadata substantially reduced the rates at which </w:t>
      </w:r>
      <w:r w:rsidR="00DB2001" w:rsidRPr="00FD5886">
        <w:rPr>
          <w:color w:val="000000" w:themeColor="text1"/>
          <w:sz w:val="24"/>
          <w:szCs w:val="24"/>
        </w:rPr>
        <w:t>outputs could be found and used</w:t>
      </w:r>
      <w:r w:rsidR="00730775" w:rsidRPr="00FD5886">
        <w:rPr>
          <w:color w:val="000000" w:themeColor="text1"/>
          <w:sz w:val="24"/>
          <w:szCs w:val="24"/>
        </w:rPr>
        <w:t xml:space="preserve">. Based on our findings, we </w:t>
      </w:r>
      <w:r w:rsidR="00DE2BFC" w:rsidRPr="00FD5886">
        <w:rPr>
          <w:color w:val="000000" w:themeColor="text1"/>
          <w:sz w:val="24"/>
          <w:szCs w:val="24"/>
        </w:rPr>
        <w:t xml:space="preserve">present </w:t>
      </w:r>
      <w:r w:rsidR="00730775" w:rsidRPr="00FD5886">
        <w:rPr>
          <w:color w:val="000000" w:themeColor="text1"/>
          <w:sz w:val="24"/>
          <w:szCs w:val="24"/>
        </w:rPr>
        <w:t xml:space="preserve">a set of recommendations </w:t>
      </w:r>
      <w:r w:rsidR="00547F17" w:rsidRPr="00FD5886">
        <w:rPr>
          <w:color w:val="000000" w:themeColor="text1"/>
          <w:sz w:val="24"/>
          <w:szCs w:val="24"/>
        </w:rPr>
        <w:t>summarized</w:t>
      </w:r>
      <w:r w:rsidR="005F65E2" w:rsidRPr="00FD5886">
        <w:rPr>
          <w:color w:val="000000" w:themeColor="text1"/>
          <w:sz w:val="24"/>
          <w:szCs w:val="24"/>
        </w:rPr>
        <w:t xml:space="preserve"> in </w:t>
      </w:r>
      <w:r w:rsidR="00DE2BFC" w:rsidRPr="00FD5886">
        <w:rPr>
          <w:color w:val="000000" w:themeColor="text1"/>
          <w:sz w:val="24"/>
          <w:szCs w:val="24"/>
        </w:rPr>
        <w:t>our</w:t>
      </w:r>
      <w:r w:rsidR="00547F17" w:rsidRPr="00FD5886">
        <w:rPr>
          <w:color w:val="000000" w:themeColor="text1"/>
          <w:sz w:val="24"/>
          <w:szCs w:val="24"/>
        </w:rPr>
        <w:t xml:space="preserve"> </w:t>
      </w:r>
      <w:r w:rsidR="005F65E2" w:rsidRPr="00FD5886">
        <w:rPr>
          <w:color w:val="000000" w:themeColor="text1"/>
          <w:sz w:val="24"/>
          <w:szCs w:val="24"/>
        </w:rPr>
        <w:t>‘Find It – Access It – Reuse It’ scorecard</w:t>
      </w:r>
      <w:r w:rsidR="00DE2BFC" w:rsidRPr="00FD5886">
        <w:rPr>
          <w:color w:val="000000" w:themeColor="text1"/>
          <w:sz w:val="24"/>
          <w:szCs w:val="24"/>
        </w:rPr>
        <w:t xml:space="preserve">. </w:t>
      </w:r>
      <w:r w:rsidR="00547F17" w:rsidRPr="00FD5886">
        <w:rPr>
          <w:color w:val="000000" w:themeColor="text1"/>
          <w:sz w:val="24"/>
          <w:szCs w:val="24"/>
        </w:rPr>
        <w:t xml:space="preserve">The scorecard is intended to </w:t>
      </w:r>
      <w:r w:rsidR="005F65E2" w:rsidRPr="00FD5886">
        <w:rPr>
          <w:color w:val="000000" w:themeColor="text1"/>
          <w:sz w:val="24"/>
          <w:szCs w:val="24"/>
        </w:rPr>
        <w:t xml:space="preserve">assist researchers in </w:t>
      </w:r>
      <w:r w:rsidR="00784970" w:rsidRPr="00FD5886">
        <w:rPr>
          <w:color w:val="000000" w:themeColor="text1"/>
          <w:sz w:val="24"/>
          <w:szCs w:val="24"/>
        </w:rPr>
        <w:t>shar</w:t>
      </w:r>
      <w:r w:rsidR="00547F17" w:rsidRPr="00FD5886">
        <w:rPr>
          <w:color w:val="000000" w:themeColor="text1"/>
          <w:sz w:val="24"/>
          <w:szCs w:val="24"/>
        </w:rPr>
        <w:t>ing</w:t>
      </w:r>
      <w:r w:rsidR="00784970" w:rsidRPr="00FD5886">
        <w:rPr>
          <w:color w:val="000000" w:themeColor="text1"/>
          <w:sz w:val="24"/>
          <w:szCs w:val="24"/>
        </w:rPr>
        <w:t xml:space="preserve"> outputs</w:t>
      </w:r>
      <w:r w:rsidR="005F65E2" w:rsidRPr="00FD5886">
        <w:rPr>
          <w:color w:val="000000" w:themeColor="text1"/>
          <w:sz w:val="24"/>
          <w:szCs w:val="24"/>
        </w:rPr>
        <w:t xml:space="preserve"> </w:t>
      </w:r>
      <w:r w:rsidR="00547F17" w:rsidRPr="00FD5886">
        <w:rPr>
          <w:color w:val="000000" w:themeColor="text1"/>
          <w:sz w:val="24"/>
          <w:szCs w:val="24"/>
        </w:rPr>
        <w:t xml:space="preserve">in a manner that will </w:t>
      </w:r>
      <w:r w:rsidR="005F65E2" w:rsidRPr="00FD5886">
        <w:rPr>
          <w:color w:val="000000" w:themeColor="text1"/>
          <w:sz w:val="24"/>
          <w:szCs w:val="24"/>
        </w:rPr>
        <w:t xml:space="preserve">enable others to better </w:t>
      </w:r>
      <w:r w:rsidR="00784970" w:rsidRPr="00FD5886">
        <w:rPr>
          <w:color w:val="000000" w:themeColor="text1"/>
          <w:sz w:val="24"/>
          <w:szCs w:val="24"/>
        </w:rPr>
        <w:t>find, access</w:t>
      </w:r>
      <w:r w:rsidR="008F6774" w:rsidRPr="00FD5886">
        <w:rPr>
          <w:color w:val="000000" w:themeColor="text1"/>
          <w:sz w:val="24"/>
          <w:szCs w:val="24"/>
        </w:rPr>
        <w:t>,</w:t>
      </w:r>
      <w:r w:rsidR="00784970" w:rsidRPr="00FD5886">
        <w:rPr>
          <w:color w:val="000000" w:themeColor="text1"/>
          <w:sz w:val="24"/>
          <w:szCs w:val="24"/>
        </w:rPr>
        <w:t xml:space="preserve"> and </w:t>
      </w:r>
      <w:r w:rsidR="005F65E2" w:rsidRPr="00FD5886">
        <w:rPr>
          <w:color w:val="000000" w:themeColor="text1"/>
          <w:sz w:val="24"/>
          <w:szCs w:val="24"/>
        </w:rPr>
        <w:t xml:space="preserve">understand </w:t>
      </w:r>
      <w:r w:rsidR="00547F17" w:rsidRPr="00FD5886">
        <w:rPr>
          <w:color w:val="000000" w:themeColor="text1"/>
          <w:sz w:val="24"/>
          <w:szCs w:val="24"/>
        </w:rPr>
        <w:t>them</w:t>
      </w:r>
      <w:r w:rsidR="00DE2BFC" w:rsidRPr="00FD5886">
        <w:rPr>
          <w:color w:val="000000" w:themeColor="text1"/>
          <w:sz w:val="24"/>
          <w:szCs w:val="24"/>
        </w:rPr>
        <w:t xml:space="preserve"> – and this includes researchers in other fields beyond our own.</w:t>
      </w:r>
    </w:p>
    <w:p w14:paraId="43AF5199" w14:textId="77777777" w:rsidR="00A31059" w:rsidRPr="00FD5886" w:rsidRDefault="00A31059" w:rsidP="0093178E">
      <w:pPr>
        <w:tabs>
          <w:tab w:val="clear" w:pos="3068"/>
        </w:tabs>
        <w:ind w:firstLine="567"/>
        <w:contextualSpacing/>
        <w:rPr>
          <w:color w:val="000000" w:themeColor="text1"/>
          <w:sz w:val="24"/>
          <w:szCs w:val="24"/>
        </w:rPr>
      </w:pPr>
    </w:p>
    <w:p w14:paraId="462DCD2A" w14:textId="2B9DA5B1" w:rsidR="009A18A4" w:rsidRPr="00FD5886" w:rsidRDefault="0017154C" w:rsidP="003524D4">
      <w:pPr>
        <w:tabs>
          <w:tab w:val="clear" w:pos="3068"/>
        </w:tabs>
        <w:ind w:firstLine="0"/>
        <w:contextualSpacing/>
        <w:rPr>
          <w:color w:val="000000" w:themeColor="text1"/>
          <w:sz w:val="24"/>
          <w:szCs w:val="24"/>
        </w:rPr>
      </w:pPr>
      <w:r w:rsidRPr="00FD5886">
        <w:rPr>
          <w:i/>
          <w:color w:val="000000" w:themeColor="text1"/>
          <w:sz w:val="24"/>
          <w:szCs w:val="24"/>
        </w:rPr>
        <w:t>Keywords:</w:t>
      </w:r>
      <w:r w:rsidRPr="00FD5886">
        <w:rPr>
          <w:color w:val="000000" w:themeColor="text1"/>
          <w:sz w:val="24"/>
          <w:szCs w:val="24"/>
        </w:rPr>
        <w:t xml:space="preserve"> </w:t>
      </w:r>
      <w:r w:rsidR="006819F1" w:rsidRPr="00FD5886">
        <w:rPr>
          <w:color w:val="000000" w:themeColor="text1"/>
          <w:sz w:val="24"/>
          <w:szCs w:val="24"/>
        </w:rPr>
        <w:t xml:space="preserve">visual search, eye tracking, </w:t>
      </w:r>
      <w:r w:rsidR="004B23C8" w:rsidRPr="00FD5886">
        <w:rPr>
          <w:color w:val="000000" w:themeColor="text1"/>
          <w:sz w:val="24"/>
          <w:szCs w:val="24"/>
        </w:rPr>
        <w:t>data sharing,</w:t>
      </w:r>
      <w:r w:rsidR="00B64A39" w:rsidRPr="00FD5886">
        <w:rPr>
          <w:color w:val="000000" w:themeColor="text1"/>
          <w:sz w:val="24"/>
          <w:szCs w:val="24"/>
        </w:rPr>
        <w:t xml:space="preserve"> secondary data analyses,</w:t>
      </w:r>
      <w:r w:rsidR="004B23C8" w:rsidRPr="00FD5886">
        <w:rPr>
          <w:color w:val="000000" w:themeColor="text1"/>
          <w:sz w:val="24"/>
          <w:szCs w:val="24"/>
        </w:rPr>
        <w:t xml:space="preserve"> open science</w:t>
      </w:r>
      <w:r w:rsidR="00B64A39" w:rsidRPr="00FD5886">
        <w:rPr>
          <w:color w:val="000000" w:themeColor="text1"/>
          <w:sz w:val="24"/>
          <w:szCs w:val="24"/>
        </w:rPr>
        <w:t xml:space="preserve">, </w:t>
      </w:r>
      <w:r w:rsidR="00891E4C" w:rsidRPr="00FD5886">
        <w:rPr>
          <w:color w:val="000000" w:themeColor="text1"/>
          <w:sz w:val="24"/>
          <w:szCs w:val="24"/>
        </w:rPr>
        <w:t>sharing practices review</w:t>
      </w:r>
    </w:p>
    <w:p w14:paraId="59EA309F" w14:textId="77777777" w:rsidR="009A18A4" w:rsidRPr="00FD5886" w:rsidRDefault="009A18A4">
      <w:pPr>
        <w:tabs>
          <w:tab w:val="clear" w:pos="3068"/>
        </w:tabs>
        <w:spacing w:after="160" w:line="259" w:lineRule="auto"/>
        <w:ind w:firstLine="0"/>
        <w:rPr>
          <w:color w:val="000000" w:themeColor="text1"/>
          <w:sz w:val="24"/>
          <w:szCs w:val="24"/>
        </w:rPr>
      </w:pPr>
      <w:r w:rsidRPr="00FD5886">
        <w:rPr>
          <w:color w:val="000000" w:themeColor="text1"/>
          <w:sz w:val="24"/>
          <w:szCs w:val="24"/>
        </w:rPr>
        <w:br w:type="page"/>
      </w:r>
    </w:p>
    <w:p w14:paraId="2A5B899C" w14:textId="07D7C854" w:rsidR="00E103DF" w:rsidRPr="00FD5886" w:rsidRDefault="00E103DF" w:rsidP="00E103DF">
      <w:pPr>
        <w:tabs>
          <w:tab w:val="clear" w:pos="3068"/>
        </w:tabs>
        <w:ind w:firstLine="0"/>
        <w:contextualSpacing/>
        <w:jc w:val="center"/>
        <w:rPr>
          <w:b/>
          <w:color w:val="000000" w:themeColor="text1"/>
          <w:sz w:val="24"/>
          <w:szCs w:val="24"/>
        </w:rPr>
      </w:pPr>
      <w:r w:rsidRPr="00FD5886">
        <w:rPr>
          <w:b/>
          <w:bCs/>
          <w:color w:val="000000" w:themeColor="text1"/>
          <w:sz w:val="24"/>
          <w:szCs w:val="24"/>
        </w:rPr>
        <w:lastRenderedPageBreak/>
        <w:t xml:space="preserve">A Sharing Practices Review of the Visual Search and Eye Movements Literature </w:t>
      </w:r>
      <w:r w:rsidR="00617E54" w:rsidRPr="00FD5886">
        <w:rPr>
          <w:b/>
          <w:bCs/>
          <w:color w:val="000000" w:themeColor="text1"/>
          <w:sz w:val="24"/>
          <w:szCs w:val="24"/>
        </w:rPr>
        <w:t>R</w:t>
      </w:r>
      <w:r w:rsidRPr="00FD5886">
        <w:rPr>
          <w:b/>
          <w:bCs/>
          <w:color w:val="000000" w:themeColor="text1"/>
          <w:sz w:val="24"/>
          <w:szCs w:val="24"/>
        </w:rPr>
        <w:t>eveals Recommendations for our Field and Others</w:t>
      </w:r>
    </w:p>
    <w:p w14:paraId="3406B8B3" w14:textId="798ACAD8" w:rsidR="00F30F65" w:rsidRPr="00FD5886" w:rsidRDefault="00F30F65" w:rsidP="00313D64">
      <w:pPr>
        <w:tabs>
          <w:tab w:val="clear" w:pos="3068"/>
        </w:tabs>
        <w:ind w:firstLine="567"/>
        <w:contextualSpacing/>
        <w:rPr>
          <w:bCs/>
          <w:color w:val="000000" w:themeColor="text1"/>
          <w:sz w:val="24"/>
          <w:szCs w:val="24"/>
        </w:rPr>
      </w:pPr>
      <w:r w:rsidRPr="00FD5886">
        <w:rPr>
          <w:bCs/>
          <w:color w:val="000000" w:themeColor="text1"/>
          <w:sz w:val="24"/>
          <w:szCs w:val="24"/>
        </w:rPr>
        <w:t xml:space="preserve">In recent decades, key research stakeholders, including governments, funding agencies, disciplinary societies, universities, and journals have promoted the sharing of datasets </w:t>
      </w:r>
      <w:r w:rsidR="008F6774" w:rsidRPr="00FD5886">
        <w:rPr>
          <w:bCs/>
          <w:color w:val="000000" w:themeColor="text1"/>
          <w:sz w:val="24"/>
          <w:szCs w:val="24"/>
        </w:rPr>
        <w:t>produced from</w:t>
      </w:r>
      <w:r w:rsidRPr="00FD5886">
        <w:rPr>
          <w:bCs/>
          <w:color w:val="000000" w:themeColor="text1"/>
          <w:sz w:val="24"/>
          <w:szCs w:val="24"/>
        </w:rPr>
        <w:t xml:space="preserve"> research.</w:t>
      </w:r>
      <w:r w:rsidR="00154D93" w:rsidRPr="00FD5886">
        <w:rPr>
          <w:bCs/>
          <w:color w:val="000000" w:themeColor="text1"/>
          <w:sz w:val="24"/>
          <w:szCs w:val="24"/>
        </w:rPr>
        <w:t xml:space="preserve"> Borgman </w:t>
      </w:r>
      <w:r w:rsidR="00154D93"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EMuzQTbt","properties":{"formattedCitation":"(2017)","plainCitation":"(2017)","noteIndex":0},"citationItems":[{"id":3458,"uris":["http://zotero.org/users/6618481/items/V9DYPIU5"],"itemData":{"id":3458,"type":"book","abstract":"An examination of the uses of data within a changing knowledge infrastructure, offering analysis and case studies from the sciences, social sciences, and humanities.“Big Data” is on the covers of Science, Nature, the Economist, and Wired magazines, on the front pages of the Wall Street Journal and the New York Times. But despite the media hyperbole, as Christine Borgman points out in this examination of data and scholarly research, having the right data is usually better than having more data; little data can be just as valuable as big data. In many cases, there are no data—because relevant data don't exist, cannot be found, or are not available. Moreover, data sharing is difficult, incentives to do so are minimal, and data practices vary widely across disciplines.Borgman, an often-cited authority on scholarly communication, argues that data have no value or meaning in isolation; they exist within a knowledge infrastructure—an ecology of people, practices, technologies, institutions, material objects, and relationships. After laying out the premises of her investigation—six “provocations” meant to inspire discussion about the uses of data in scholarship—Borgman offers case studies of data practices in the sciences, the social sciences, and the humanities, and then considers the implications of her findings for scholarly practice and research policy. To manage and exploit data over the long term, Borgman argues, requires massive investment in knowledge infrastructures; at stake is the future of scholarship.","ISBN":"978-0-262-52991-4","language":"en","note":"Google-Books-ID: JvsMEAAAQBAJ","number-of-pages":"411","publisher":"MIT Press","source":"Google Books","title":"Big Data, Little Data, No Data: Scholarship in the Networked World","title-short":"Big Data, Little Data, No Data","author":[{"family":"Borgman","given":"Christine L."}],"issued":{"date-parts":[["2017",2,3]]}},"label":"page","suppress-author":true}],"schema":"https://github.com/citation-style-language/schema/raw/master/csl-citation.json"} </w:instrText>
      </w:r>
      <w:r w:rsidR="00154D93" w:rsidRPr="00FD5886">
        <w:rPr>
          <w:bCs/>
          <w:color w:val="000000" w:themeColor="text1"/>
          <w:sz w:val="24"/>
          <w:szCs w:val="24"/>
        </w:rPr>
        <w:fldChar w:fldCharType="separate"/>
      </w:r>
      <w:r w:rsidR="00154D93" w:rsidRPr="00FD5886">
        <w:rPr>
          <w:bCs/>
          <w:noProof/>
          <w:color w:val="000000" w:themeColor="text1"/>
          <w:sz w:val="24"/>
          <w:szCs w:val="24"/>
        </w:rPr>
        <w:t>(2017)</w:t>
      </w:r>
      <w:r w:rsidR="00154D93" w:rsidRPr="00FD5886">
        <w:rPr>
          <w:bCs/>
          <w:color w:val="000000" w:themeColor="text1"/>
          <w:sz w:val="24"/>
          <w:szCs w:val="24"/>
        </w:rPr>
        <w:fldChar w:fldCharType="end"/>
      </w:r>
      <w:r w:rsidRPr="00FD5886">
        <w:rPr>
          <w:bCs/>
          <w:color w:val="000000" w:themeColor="text1"/>
          <w:sz w:val="24"/>
          <w:szCs w:val="24"/>
        </w:rPr>
        <w:t xml:space="preserve"> found </w:t>
      </w:r>
      <w:r w:rsidR="00FC5868" w:rsidRPr="00FD5886">
        <w:rPr>
          <w:bCs/>
          <w:color w:val="000000" w:themeColor="text1"/>
          <w:sz w:val="24"/>
          <w:szCs w:val="24"/>
        </w:rPr>
        <w:t xml:space="preserve">that </w:t>
      </w:r>
      <w:r w:rsidRPr="00FD5886">
        <w:rPr>
          <w:bCs/>
          <w:color w:val="000000" w:themeColor="text1"/>
          <w:sz w:val="24"/>
          <w:szCs w:val="24"/>
        </w:rPr>
        <w:t>the four arguments most commonly</w:t>
      </w:r>
      <w:r w:rsidR="00FC5868" w:rsidRPr="00FD5886">
        <w:rPr>
          <w:bCs/>
          <w:color w:val="000000" w:themeColor="text1"/>
          <w:sz w:val="24"/>
          <w:szCs w:val="24"/>
        </w:rPr>
        <w:t xml:space="preserve"> </w:t>
      </w:r>
      <w:r w:rsidRPr="00FD5886">
        <w:rPr>
          <w:bCs/>
          <w:color w:val="000000" w:themeColor="text1"/>
          <w:sz w:val="24"/>
          <w:szCs w:val="24"/>
        </w:rPr>
        <w:t>advanced by policy</w:t>
      </w:r>
      <w:r w:rsidR="00B409D9" w:rsidRPr="00FD5886">
        <w:rPr>
          <w:bCs/>
          <w:color w:val="000000" w:themeColor="text1"/>
          <w:sz w:val="24"/>
          <w:szCs w:val="24"/>
        </w:rPr>
        <w:t>-</w:t>
      </w:r>
      <w:r w:rsidRPr="00FD5886">
        <w:rPr>
          <w:bCs/>
          <w:color w:val="000000" w:themeColor="text1"/>
          <w:sz w:val="24"/>
          <w:szCs w:val="24"/>
        </w:rPr>
        <w:t xml:space="preserve">makers to support data sharing </w:t>
      </w:r>
      <w:r w:rsidR="00936172" w:rsidRPr="00FD5886">
        <w:rPr>
          <w:bCs/>
          <w:color w:val="000000" w:themeColor="text1"/>
          <w:sz w:val="24"/>
          <w:szCs w:val="24"/>
        </w:rPr>
        <w:t>we</w:t>
      </w:r>
      <w:r w:rsidRPr="00FD5886">
        <w:rPr>
          <w:bCs/>
          <w:color w:val="000000" w:themeColor="text1"/>
          <w:sz w:val="24"/>
          <w:szCs w:val="24"/>
        </w:rPr>
        <w:t xml:space="preserve">re: 1) the ability to ask new questions </w:t>
      </w:r>
      <w:r w:rsidR="00EB6DA6" w:rsidRPr="00FD5886">
        <w:rPr>
          <w:bCs/>
          <w:color w:val="000000" w:themeColor="text1"/>
          <w:sz w:val="24"/>
          <w:szCs w:val="24"/>
        </w:rPr>
        <w:t>using</w:t>
      </w:r>
      <w:r w:rsidRPr="00FD5886">
        <w:rPr>
          <w:bCs/>
          <w:color w:val="000000" w:themeColor="text1"/>
          <w:sz w:val="24"/>
          <w:szCs w:val="24"/>
        </w:rPr>
        <w:t xml:space="preserve"> extant data, thereby increasing the return on investments in data collection; 2) enhanced transparency and reproducibility; 3) advancing the state of scholarship, for instance through enabling the building of data collections; and 4) enhancing the rights of the public to access taxpayer-funded datasets. Motivated by these rationales, stakeholders have taken </w:t>
      </w:r>
      <w:r w:rsidR="00B500D2" w:rsidRPr="00FD5886">
        <w:rPr>
          <w:bCs/>
          <w:color w:val="000000" w:themeColor="text1"/>
          <w:sz w:val="24"/>
          <w:szCs w:val="24"/>
        </w:rPr>
        <w:t xml:space="preserve">different approaches </w:t>
      </w:r>
      <w:r w:rsidRPr="00FD5886">
        <w:rPr>
          <w:bCs/>
          <w:color w:val="000000" w:themeColor="text1"/>
          <w:sz w:val="24"/>
          <w:szCs w:val="24"/>
        </w:rPr>
        <w:t xml:space="preserve">to </w:t>
      </w:r>
      <w:r w:rsidR="00617E54" w:rsidRPr="00FD5886">
        <w:rPr>
          <w:bCs/>
          <w:color w:val="000000" w:themeColor="text1"/>
          <w:sz w:val="24"/>
          <w:szCs w:val="24"/>
        </w:rPr>
        <w:t>promote</w:t>
      </w:r>
      <w:r w:rsidRPr="00FD5886">
        <w:rPr>
          <w:bCs/>
          <w:color w:val="000000" w:themeColor="text1"/>
          <w:sz w:val="24"/>
          <w:szCs w:val="24"/>
        </w:rPr>
        <w:t xml:space="preserve"> data</w:t>
      </w:r>
      <w:r w:rsidR="00A60813" w:rsidRPr="00FD5886">
        <w:rPr>
          <w:bCs/>
          <w:color w:val="000000" w:themeColor="text1"/>
          <w:sz w:val="24"/>
          <w:szCs w:val="24"/>
        </w:rPr>
        <w:t xml:space="preserve"> </w:t>
      </w:r>
      <w:r w:rsidRPr="00FD5886">
        <w:rPr>
          <w:bCs/>
          <w:color w:val="000000" w:themeColor="text1"/>
          <w:sz w:val="24"/>
          <w:szCs w:val="24"/>
        </w:rPr>
        <w:t xml:space="preserve">sharing. Funding agencies </w:t>
      </w:r>
      <w:r w:rsidR="00617E54" w:rsidRPr="00FD5886">
        <w:rPr>
          <w:bCs/>
          <w:color w:val="000000" w:themeColor="text1"/>
          <w:sz w:val="24"/>
          <w:szCs w:val="24"/>
        </w:rPr>
        <w:t>now</w:t>
      </w:r>
      <w:r w:rsidRPr="00FD5886">
        <w:rPr>
          <w:bCs/>
          <w:color w:val="000000" w:themeColor="text1"/>
          <w:sz w:val="24"/>
          <w:szCs w:val="24"/>
        </w:rPr>
        <w:t xml:space="preserve"> require data management plans</w:t>
      </w:r>
      <w:r w:rsidR="00154D93" w:rsidRPr="00FD5886">
        <w:rPr>
          <w:bCs/>
          <w:color w:val="000000" w:themeColor="text1"/>
          <w:sz w:val="24"/>
          <w:szCs w:val="24"/>
        </w:rPr>
        <w:t xml:space="preserve"> </w:t>
      </w:r>
      <w:r w:rsidR="00154D93"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xpOiHOgO","properties":{"formattedCitation":"(European Union Publications Office, 2018; National Science Foundation, 2010)","plainCitation":"(European Union Publications Office, 2018; National Science Foundation, 2010)","noteIndex":0},"citationItems":[{"id":3460,"uris":["http://zotero.org/users/6618481/items/VQR5DHVS"],"itemData":{"id":3460,"type":"book","abstract":"To take advantage of the digital revolution, to accelerate research, to engage the power of machine analysis at scale while ensuring transparency, reproducibility and societal utility, data and other digital objects created by and used for research need to be FAIR. Advancing the global Open Science movement and the development of the European Open Science Cloud is the unambiguous objective for this report. This document is both a report and an action plan for turning FAIR into reality. It offers a survey and analysis of what is needed to implement FAIR and it provides a set of concrete recommendations and actions for stakeholders in Europe and beyond. It is our intention that it should provide a framework that will greatly assist the creation of the European Open Science Cloud, and will be applicable to other comparable initiatives globally.","call-number":"KI-06-18-206-EN-N","ISBN":"978-92-79-96546-3","language":"eng","publisher":"Publications Office of the European Union","source":"Publications Office of the European Union","title":"Turning FAIR into reality: final report and action plan from the European Commission expert group on FAIR data","title-short":"Turning FAIR into reality","URL":"https://data.europa.eu/doi/10.2777/1524","author":[{"literal":"European Union Publications Office"}],"accessed":{"date-parts":[["2024",8,21]]},"issued":{"date-parts":[["2018"]]}}},{"id":3462,"uris":["http://zotero.org/users/6618481/items/A9T8FN6Y"],"itemData":{"id":3462,"type":"webpage","abstract":"Government-wide emphasis on community access to data supports substantive push toward more open sharing of research data","language":"English","title":"Scientists Seeking NSF Funding Will Soon Be Required to Submit Data Management Plans","URL":"https://www.nsf.gov/news/news_summ.jsp?cntn_id=116928","author":[{"family":"National Science Foundation","given":""}],"accessed":{"date-parts":[["2024",8,21]]},"issued":{"date-parts":[["2010"]]}}}],"schema":"https://github.com/citation-style-language/schema/raw/master/csl-citation.json"} </w:instrText>
      </w:r>
      <w:r w:rsidR="00154D93" w:rsidRPr="00FD5886">
        <w:rPr>
          <w:bCs/>
          <w:color w:val="000000" w:themeColor="text1"/>
          <w:sz w:val="24"/>
          <w:szCs w:val="24"/>
        </w:rPr>
        <w:fldChar w:fldCharType="separate"/>
      </w:r>
      <w:r w:rsidR="001F5F6C" w:rsidRPr="00FD5886">
        <w:rPr>
          <w:color w:val="000000"/>
          <w:sz w:val="24"/>
        </w:rPr>
        <w:t>(European Union Publications Office, 2018; National Science Foundation, 2010)</w:t>
      </w:r>
      <w:r w:rsidR="00154D93" w:rsidRPr="00FD5886">
        <w:rPr>
          <w:bCs/>
          <w:color w:val="000000" w:themeColor="text1"/>
          <w:sz w:val="24"/>
          <w:szCs w:val="24"/>
        </w:rPr>
        <w:fldChar w:fldCharType="end"/>
      </w:r>
      <w:r w:rsidRPr="00FD5886">
        <w:rPr>
          <w:bCs/>
          <w:color w:val="000000" w:themeColor="text1"/>
          <w:sz w:val="24"/>
          <w:szCs w:val="24"/>
        </w:rPr>
        <w:t xml:space="preserve">, </w:t>
      </w:r>
      <w:r w:rsidR="00617E54" w:rsidRPr="00FD5886">
        <w:rPr>
          <w:bCs/>
          <w:color w:val="000000" w:themeColor="text1"/>
          <w:sz w:val="24"/>
          <w:szCs w:val="24"/>
        </w:rPr>
        <w:t xml:space="preserve">while </w:t>
      </w:r>
      <w:r w:rsidRPr="00FD5886">
        <w:rPr>
          <w:bCs/>
          <w:color w:val="000000" w:themeColor="text1"/>
          <w:sz w:val="24"/>
          <w:szCs w:val="24"/>
        </w:rPr>
        <w:t>many journals require authors to make supporting datasets openly available</w:t>
      </w:r>
      <w:r w:rsidR="00EF6152" w:rsidRPr="00FD5886">
        <w:rPr>
          <w:bCs/>
          <w:color w:val="000000" w:themeColor="text1"/>
          <w:sz w:val="24"/>
          <w:szCs w:val="24"/>
        </w:rPr>
        <w:t xml:space="preserve"> </w:t>
      </w:r>
      <w:r w:rsidR="00EF6152"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w2QAn9Ew","properties":{"formattedCitation":"(Stodden, 2020)","plainCitation":"(Stodden, 2020)","noteIndex":0},"citationItems":[{"id":3464,"uris":["http://zotero.org/users/6618481/items/2FYGRZHS"],"itemData":{"id":3464,"type":"article-journal","container-title":"Harvard Data Science Review","DOI":"10.1162/99608f92.c46a02d4","ISSN":"2644-2353, 2688-8513","issue":"4","language":"en","note":"publisher: The MIT Press","source":"hdsr.mitpress.mit.edu","title":"Theme Editor's Introduction to Reproducibility and Replicability in Science","URL":"https://hdsr.mitpress.mit.edu/pub/kincvy67/release/2","volume":"2","author":[{"family":"Stodden","given":"Victoria"}],"accessed":{"date-parts":[["2024",8,21]]},"issued":{"date-parts":[["2020",7,15]]}}}],"schema":"https://github.com/citation-style-language/schema/raw/master/csl-citation.json"} </w:instrText>
      </w:r>
      <w:r w:rsidR="00EF6152" w:rsidRPr="00FD5886">
        <w:rPr>
          <w:bCs/>
          <w:color w:val="000000" w:themeColor="text1"/>
          <w:sz w:val="24"/>
          <w:szCs w:val="24"/>
        </w:rPr>
        <w:fldChar w:fldCharType="separate"/>
      </w:r>
      <w:r w:rsidR="00EF6152" w:rsidRPr="00FD5886">
        <w:rPr>
          <w:bCs/>
          <w:noProof/>
          <w:color w:val="000000" w:themeColor="text1"/>
          <w:sz w:val="24"/>
          <w:szCs w:val="24"/>
        </w:rPr>
        <w:t>(Stodden, 2020)</w:t>
      </w:r>
      <w:r w:rsidR="00EF6152" w:rsidRPr="00FD5886">
        <w:rPr>
          <w:bCs/>
          <w:color w:val="000000" w:themeColor="text1"/>
          <w:sz w:val="24"/>
          <w:szCs w:val="24"/>
        </w:rPr>
        <w:fldChar w:fldCharType="end"/>
      </w:r>
      <w:r w:rsidRPr="00FD5886">
        <w:rPr>
          <w:bCs/>
          <w:color w:val="000000" w:themeColor="text1"/>
          <w:sz w:val="24"/>
          <w:szCs w:val="24"/>
        </w:rPr>
        <w:t xml:space="preserve">. </w:t>
      </w:r>
      <w:r w:rsidR="00617E54" w:rsidRPr="00FD5886">
        <w:rPr>
          <w:bCs/>
          <w:color w:val="000000" w:themeColor="text1"/>
          <w:sz w:val="24"/>
          <w:szCs w:val="24"/>
        </w:rPr>
        <w:t>O</w:t>
      </w:r>
      <w:r w:rsidRPr="00FD5886">
        <w:rPr>
          <w:bCs/>
          <w:color w:val="000000" w:themeColor="text1"/>
          <w:sz w:val="24"/>
          <w:szCs w:val="24"/>
        </w:rPr>
        <w:t>ther stakeholders have invested in infrastructure to support data sharing and reuse, such as digital repositories and metadata schema</w:t>
      </w:r>
      <w:r w:rsidR="00264EC6" w:rsidRPr="00FD5886">
        <w:rPr>
          <w:bCs/>
          <w:color w:val="000000" w:themeColor="text1"/>
          <w:sz w:val="24"/>
          <w:szCs w:val="24"/>
        </w:rPr>
        <w:t xml:space="preserve"> </w:t>
      </w:r>
      <w:r w:rsidR="00264EC6"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YTjurgdx","properties":{"formattedCitation":"(Rauch et al., 2022; Yakel et al., 2024)","plainCitation":"(Rauch et al., 2022; Yakel et al., 2024)","noteIndex":0},"citationItems":[{"id":3466,"uris":["http://zotero.org/users/6618481/items/6BU8TZNA"],"itemData":{"id":3466,"type":"paper-conference","abstract":"FAIR metadata is critical to supporting FAIR data overall. Transparency, community engagement, and flexibility are key aspects of FAIR that apply to metadata. This paper presents YAMZ (Yet Another Metadata Zoo), a community-driven vocabulary application that supports FAIR. The history of YAMZ and its original features are reviewed, followed by a presentation of recent innovations and a discussion of how YAMZ supports FAIR principles. The conclusion identifies next steps and key outputs.","container-title":"Metadata and Semantic Research","DOI":"10.1007/978-3-030-98876-0_16","event-place":"Cham","ISBN":"978-3-030-98876-0","language":"en","page":"187-198","publisher":"Springer International Publishing","publisher-place":"Cham","source":"Springer Link","title":"FAIR Metadata: A Community-Driven Vocabulary Application","title-short":"FAIR Metadata","author":[{"family":"Rauch","given":"Christopher B."},{"family":"Kelly","given":"Mat"},{"family":"Kunze","given":"John A."},{"family":"Greenberg","given":"Jane"}],"editor":[{"family":"Garoufallou","given":"Emmanouel"},{"family":"Ovalle-Perandones","given":"María-Antonia"},{"family":"Vlachidis","given":"Andreas"}],"issued":{"date-parts":[["2022"]]}}},{"id":3468,"uris":["http://zotero.org/users/6618481/items/JHU58JDM"],"itemData":{"id":3468,"type":"article-journal","abstract":"Most studies of trusted digital repositories have focused on the internal factors delineated in the Open Archival Information System (OAIS) Reference Model—organizational structure, technical infrastructure, and policies, procedures, and processes. Typically, these factors are used during an audit and certification process to demonstrate a repository can be trusted. The factors influencing a repository's designated community of users to trust it remains largely unexplored. This article proposes and tests a model of trust in a data repository and the influence trust has on users' intention to continue using it. Based on analysis of 245 surveys from quantitative social scientists who published research based on the holdings of one data repository, findings show three factors are positively related to data reuser trust—integrity, identification, and structural assurance. In turn, trust and performance expectancy are positively related to data reusers' intentions to return to the repository for more data. As one of the first studies of its kind, it shows the conceptualization of trusted digital repositories needs to go beyond high-level definitions and simple application of the OAIS standard. Trust needs to encompass the complex trust relationship between designated communities of users that the repositories are being built to serve.","container-title":"Journal of the Association for Information Science and Technology","DOI":"10.1002/asi.24933","ISSN":"2330-1643","issue":"8","language":"en","license":"© 2024 OCLC, Inc. and The Author(s). Journal of the Association for Information Science and Technology published by Wiley Periodicals LLC on behalf of Association for Information Science and Technology.","note":"_eprint: https://onlinelibrary.wiley.com/doi/pdf/10.1002/asi.24933","page":"898-915","source":"Wiley Online Library","title":"An empirical examination of data reuser trust in a digital repository","volume":"75","author":[{"family":"Yakel","given":"Elizabeth"},{"family":"Faniel","given":"Ixchel M."},{"family":"Robert Jr","given":"Lionel P."}],"issued":{"date-parts":[["2024"]]}}}],"schema":"https://github.com/citation-style-language/schema/raw/master/csl-citation.json"} </w:instrText>
      </w:r>
      <w:r w:rsidR="00264EC6" w:rsidRPr="00FD5886">
        <w:rPr>
          <w:bCs/>
          <w:color w:val="000000" w:themeColor="text1"/>
          <w:sz w:val="24"/>
          <w:szCs w:val="24"/>
        </w:rPr>
        <w:fldChar w:fldCharType="separate"/>
      </w:r>
      <w:r w:rsidR="00264EC6" w:rsidRPr="00FD5886">
        <w:rPr>
          <w:bCs/>
          <w:noProof/>
          <w:color w:val="000000" w:themeColor="text1"/>
          <w:sz w:val="24"/>
          <w:szCs w:val="24"/>
        </w:rPr>
        <w:t>(Rauch et al., 2022; Yakel et al., 2024)</w:t>
      </w:r>
      <w:r w:rsidR="00264EC6" w:rsidRPr="00FD5886">
        <w:rPr>
          <w:bCs/>
          <w:color w:val="000000" w:themeColor="text1"/>
          <w:sz w:val="24"/>
          <w:szCs w:val="24"/>
        </w:rPr>
        <w:fldChar w:fldCharType="end"/>
      </w:r>
      <w:r w:rsidRPr="00FD5886">
        <w:rPr>
          <w:bCs/>
          <w:color w:val="000000" w:themeColor="text1"/>
          <w:sz w:val="24"/>
          <w:szCs w:val="24"/>
        </w:rPr>
        <w:t>. Given the proliferation of policies and investments, it is</w:t>
      </w:r>
      <w:r w:rsidR="00CE2B5D" w:rsidRPr="00FD5886">
        <w:rPr>
          <w:bCs/>
          <w:color w:val="000000" w:themeColor="text1"/>
          <w:sz w:val="24"/>
          <w:szCs w:val="24"/>
        </w:rPr>
        <w:t xml:space="preserve"> </w:t>
      </w:r>
      <w:r w:rsidR="00617E54" w:rsidRPr="00FD5886">
        <w:rPr>
          <w:bCs/>
          <w:color w:val="000000" w:themeColor="text1"/>
          <w:sz w:val="24"/>
          <w:szCs w:val="24"/>
        </w:rPr>
        <w:t>important to</w:t>
      </w:r>
      <w:r w:rsidR="00CE2B5D" w:rsidRPr="00FD5886">
        <w:rPr>
          <w:bCs/>
          <w:color w:val="000000" w:themeColor="text1"/>
          <w:sz w:val="24"/>
          <w:szCs w:val="24"/>
        </w:rPr>
        <w:t xml:space="preserve"> </w:t>
      </w:r>
      <w:r w:rsidRPr="00FD5886">
        <w:rPr>
          <w:bCs/>
          <w:color w:val="000000" w:themeColor="text1"/>
          <w:sz w:val="24"/>
          <w:szCs w:val="24"/>
        </w:rPr>
        <w:t xml:space="preserve">assess the extent </w:t>
      </w:r>
      <w:r w:rsidR="009A18A4" w:rsidRPr="00FD5886">
        <w:rPr>
          <w:bCs/>
          <w:color w:val="000000" w:themeColor="text1"/>
          <w:sz w:val="24"/>
          <w:szCs w:val="24"/>
        </w:rPr>
        <w:t>that</w:t>
      </w:r>
      <w:r w:rsidRPr="00FD5886">
        <w:rPr>
          <w:bCs/>
          <w:color w:val="000000" w:themeColor="text1"/>
          <w:sz w:val="24"/>
          <w:szCs w:val="24"/>
        </w:rPr>
        <w:t xml:space="preserve"> data sharing and reuse</w:t>
      </w:r>
      <w:r w:rsidR="009A18A4" w:rsidRPr="00FD5886">
        <w:rPr>
          <w:bCs/>
          <w:color w:val="000000" w:themeColor="text1"/>
          <w:sz w:val="24"/>
          <w:szCs w:val="24"/>
        </w:rPr>
        <w:t xml:space="preserve"> goals have been met.</w:t>
      </w:r>
      <w:r w:rsidR="0017796A" w:rsidRPr="00FD5886">
        <w:rPr>
          <w:bCs/>
          <w:color w:val="000000" w:themeColor="text1"/>
          <w:sz w:val="24"/>
          <w:szCs w:val="24"/>
        </w:rPr>
        <w:t xml:space="preserve"> </w:t>
      </w:r>
      <w:r w:rsidR="009A18A4" w:rsidRPr="00FD5886">
        <w:rPr>
          <w:bCs/>
          <w:color w:val="000000" w:themeColor="text1"/>
          <w:sz w:val="24"/>
          <w:szCs w:val="24"/>
        </w:rPr>
        <w:t>T</w:t>
      </w:r>
      <w:r w:rsidR="0017796A" w:rsidRPr="00FD5886">
        <w:rPr>
          <w:bCs/>
          <w:color w:val="000000" w:themeColor="text1"/>
          <w:sz w:val="24"/>
          <w:szCs w:val="24"/>
        </w:rPr>
        <w:t xml:space="preserve">he current project tackles this </w:t>
      </w:r>
      <w:r w:rsidR="00900CEA" w:rsidRPr="00FD5886">
        <w:rPr>
          <w:bCs/>
          <w:color w:val="000000" w:themeColor="text1"/>
          <w:sz w:val="24"/>
          <w:szCs w:val="24"/>
        </w:rPr>
        <w:t xml:space="preserve">issue </w:t>
      </w:r>
      <w:r w:rsidR="00CE2B5D" w:rsidRPr="00FD5886">
        <w:rPr>
          <w:bCs/>
          <w:color w:val="000000" w:themeColor="text1"/>
          <w:sz w:val="24"/>
          <w:szCs w:val="24"/>
        </w:rPr>
        <w:t xml:space="preserve">by </w:t>
      </w:r>
      <w:r w:rsidR="00900CEA" w:rsidRPr="00FD5886">
        <w:rPr>
          <w:bCs/>
          <w:color w:val="000000" w:themeColor="text1"/>
          <w:sz w:val="24"/>
          <w:szCs w:val="24"/>
        </w:rPr>
        <w:t xml:space="preserve">using research in visual search and eye movements as a </w:t>
      </w:r>
      <w:r w:rsidR="009A18A4" w:rsidRPr="00FD5886">
        <w:rPr>
          <w:bCs/>
          <w:color w:val="000000" w:themeColor="text1"/>
          <w:sz w:val="24"/>
          <w:szCs w:val="24"/>
        </w:rPr>
        <w:t>case</w:t>
      </w:r>
      <w:r w:rsidR="00A60813" w:rsidRPr="00FD5886">
        <w:rPr>
          <w:bCs/>
          <w:color w:val="000000" w:themeColor="text1"/>
          <w:sz w:val="24"/>
          <w:szCs w:val="24"/>
        </w:rPr>
        <w:t xml:space="preserve"> study</w:t>
      </w:r>
      <w:r w:rsidR="00900CEA" w:rsidRPr="00FD5886">
        <w:rPr>
          <w:bCs/>
          <w:color w:val="000000" w:themeColor="text1"/>
          <w:sz w:val="24"/>
          <w:szCs w:val="24"/>
        </w:rPr>
        <w:t xml:space="preserve">. </w:t>
      </w:r>
      <w:r w:rsidR="009A18A4" w:rsidRPr="00FD5886">
        <w:rPr>
          <w:bCs/>
          <w:color w:val="000000" w:themeColor="text1"/>
          <w:sz w:val="24"/>
          <w:szCs w:val="24"/>
        </w:rPr>
        <w:t xml:space="preserve">Based upon our findings, we present </w:t>
      </w:r>
      <w:r w:rsidR="00900CEA" w:rsidRPr="00FD5886">
        <w:rPr>
          <w:bCs/>
          <w:color w:val="000000" w:themeColor="text1"/>
          <w:sz w:val="24"/>
          <w:szCs w:val="24"/>
        </w:rPr>
        <w:t xml:space="preserve">recommendations </w:t>
      </w:r>
      <w:r w:rsidR="00617E54" w:rsidRPr="00FD5886">
        <w:rPr>
          <w:bCs/>
          <w:color w:val="000000" w:themeColor="text1"/>
          <w:sz w:val="24"/>
          <w:szCs w:val="24"/>
        </w:rPr>
        <w:t>for</w:t>
      </w:r>
      <w:r w:rsidR="00900CEA" w:rsidRPr="00FD5886">
        <w:rPr>
          <w:bCs/>
          <w:color w:val="000000" w:themeColor="text1"/>
          <w:sz w:val="24"/>
          <w:szCs w:val="24"/>
        </w:rPr>
        <w:t xml:space="preserve"> researchers seeking to their research</w:t>
      </w:r>
      <w:r w:rsidR="00617E54" w:rsidRPr="00FD5886">
        <w:rPr>
          <w:bCs/>
          <w:color w:val="000000" w:themeColor="text1"/>
          <w:sz w:val="24"/>
          <w:szCs w:val="24"/>
        </w:rPr>
        <w:t xml:space="preserve"> outputs</w:t>
      </w:r>
      <w:r w:rsidR="00BA05BE" w:rsidRPr="00FD5886">
        <w:rPr>
          <w:bCs/>
          <w:color w:val="000000" w:themeColor="text1"/>
          <w:sz w:val="24"/>
          <w:szCs w:val="24"/>
        </w:rPr>
        <w:t>, not just in our field but in other</w:t>
      </w:r>
      <w:r w:rsidR="00860E90" w:rsidRPr="00FD5886">
        <w:rPr>
          <w:bCs/>
          <w:color w:val="000000" w:themeColor="text1"/>
          <w:sz w:val="24"/>
          <w:szCs w:val="24"/>
        </w:rPr>
        <w:t xml:space="preserve"> fields </w:t>
      </w:r>
      <w:r w:rsidR="00617E54" w:rsidRPr="00FD5886">
        <w:rPr>
          <w:bCs/>
          <w:color w:val="000000" w:themeColor="text1"/>
          <w:sz w:val="24"/>
          <w:szCs w:val="24"/>
        </w:rPr>
        <w:t>too</w:t>
      </w:r>
      <w:r w:rsidR="00BA05BE" w:rsidRPr="00FD5886">
        <w:rPr>
          <w:bCs/>
          <w:color w:val="000000" w:themeColor="text1"/>
          <w:sz w:val="24"/>
          <w:szCs w:val="24"/>
        </w:rPr>
        <w:t xml:space="preserve">. </w:t>
      </w:r>
    </w:p>
    <w:p w14:paraId="047F4E5D" w14:textId="29202A60" w:rsidR="002A6831" w:rsidRPr="00FD5886" w:rsidRDefault="00F30F65" w:rsidP="002A6831">
      <w:pPr>
        <w:tabs>
          <w:tab w:val="clear" w:pos="3068"/>
        </w:tabs>
        <w:ind w:firstLine="567"/>
        <w:rPr>
          <w:bCs/>
          <w:color w:val="000000" w:themeColor="text1"/>
          <w:sz w:val="24"/>
          <w:szCs w:val="24"/>
        </w:rPr>
      </w:pPr>
      <w:r w:rsidRPr="00FD5886">
        <w:rPr>
          <w:bCs/>
          <w:color w:val="000000" w:themeColor="text1"/>
          <w:sz w:val="24"/>
          <w:szCs w:val="24"/>
        </w:rPr>
        <w:t xml:space="preserve">As a discipline, psychology has received an especially high level of attention regarding </w:t>
      </w:r>
      <w:r w:rsidR="00B570A5" w:rsidRPr="00FD5886">
        <w:rPr>
          <w:bCs/>
          <w:color w:val="000000" w:themeColor="text1"/>
          <w:sz w:val="24"/>
          <w:szCs w:val="24"/>
        </w:rPr>
        <w:t>sharing practices</w:t>
      </w:r>
      <w:r w:rsidRPr="00FD5886">
        <w:rPr>
          <w:bCs/>
          <w:color w:val="000000" w:themeColor="text1"/>
          <w:sz w:val="24"/>
          <w:szCs w:val="24"/>
        </w:rPr>
        <w:t xml:space="preserve">. </w:t>
      </w:r>
      <w:r w:rsidR="00617E54" w:rsidRPr="00FD5886">
        <w:rPr>
          <w:bCs/>
          <w:color w:val="000000" w:themeColor="text1"/>
          <w:sz w:val="24"/>
          <w:szCs w:val="24"/>
        </w:rPr>
        <w:t>O</w:t>
      </w:r>
      <w:r w:rsidR="00BB4AA6" w:rsidRPr="00FD5886">
        <w:rPr>
          <w:bCs/>
          <w:color w:val="000000" w:themeColor="text1"/>
          <w:sz w:val="24"/>
          <w:szCs w:val="24"/>
        </w:rPr>
        <w:t>n</w:t>
      </w:r>
      <w:r w:rsidR="00AF6628" w:rsidRPr="00FD5886">
        <w:rPr>
          <w:bCs/>
          <w:color w:val="000000" w:themeColor="text1"/>
          <w:sz w:val="24"/>
          <w:szCs w:val="24"/>
        </w:rPr>
        <w:t>e</w:t>
      </w:r>
      <w:r w:rsidR="00BB4AA6" w:rsidRPr="00FD5886">
        <w:rPr>
          <w:bCs/>
          <w:color w:val="000000" w:themeColor="text1"/>
          <w:sz w:val="24"/>
          <w:szCs w:val="24"/>
        </w:rPr>
        <w:t xml:space="preserve"> </w:t>
      </w:r>
      <w:r w:rsidR="00617E54" w:rsidRPr="00FD5886">
        <w:rPr>
          <w:bCs/>
          <w:color w:val="000000" w:themeColor="text1"/>
          <w:sz w:val="24"/>
          <w:szCs w:val="24"/>
        </w:rPr>
        <w:t xml:space="preserve">key </w:t>
      </w:r>
      <w:r w:rsidR="009A18A4" w:rsidRPr="00FD5886">
        <w:rPr>
          <w:bCs/>
          <w:color w:val="000000" w:themeColor="text1"/>
          <w:sz w:val="24"/>
          <w:szCs w:val="24"/>
        </w:rPr>
        <w:t xml:space="preserve">motivation arises from </w:t>
      </w:r>
      <w:r w:rsidRPr="00FD5886">
        <w:rPr>
          <w:bCs/>
          <w:color w:val="000000" w:themeColor="text1"/>
          <w:sz w:val="24"/>
          <w:szCs w:val="24"/>
        </w:rPr>
        <w:t>a</w:t>
      </w:r>
      <w:r w:rsidR="00D82592" w:rsidRPr="00FD5886">
        <w:rPr>
          <w:bCs/>
          <w:color w:val="000000" w:themeColor="text1"/>
          <w:sz w:val="24"/>
          <w:szCs w:val="24"/>
        </w:rPr>
        <w:t xml:space="preserve"> project that</w:t>
      </w:r>
      <w:r w:rsidR="006542CC" w:rsidRPr="00FD5886">
        <w:rPr>
          <w:bCs/>
          <w:color w:val="000000" w:themeColor="text1"/>
          <w:sz w:val="24"/>
          <w:szCs w:val="24"/>
        </w:rPr>
        <w:t xml:space="preserve"> </w:t>
      </w:r>
      <w:r w:rsidR="00A337BA" w:rsidRPr="00FD5886">
        <w:rPr>
          <w:bCs/>
          <w:color w:val="000000" w:themeColor="text1"/>
          <w:sz w:val="24"/>
          <w:szCs w:val="24"/>
        </w:rPr>
        <w:t xml:space="preserve">sought to </w:t>
      </w:r>
      <w:r w:rsidR="004A50AF" w:rsidRPr="00FD5886">
        <w:rPr>
          <w:bCs/>
          <w:color w:val="000000" w:themeColor="text1"/>
          <w:sz w:val="24"/>
          <w:szCs w:val="24"/>
        </w:rPr>
        <w:lastRenderedPageBreak/>
        <w:t>replicate</w:t>
      </w:r>
      <w:r w:rsidR="00A337BA" w:rsidRPr="00FD5886">
        <w:rPr>
          <w:bCs/>
          <w:color w:val="000000" w:themeColor="text1"/>
          <w:sz w:val="24"/>
          <w:szCs w:val="24"/>
        </w:rPr>
        <w:t xml:space="preserve"> </w:t>
      </w:r>
      <w:r w:rsidR="008D35AC" w:rsidRPr="00FD5886">
        <w:rPr>
          <w:bCs/>
          <w:color w:val="000000" w:themeColor="text1"/>
          <w:sz w:val="24"/>
          <w:szCs w:val="24"/>
        </w:rPr>
        <w:t>the results of</w:t>
      </w:r>
      <w:r w:rsidR="008B400B" w:rsidRPr="00FD5886">
        <w:rPr>
          <w:bCs/>
          <w:color w:val="000000" w:themeColor="text1"/>
          <w:sz w:val="24"/>
          <w:szCs w:val="24"/>
        </w:rPr>
        <w:t xml:space="preserve"> </w:t>
      </w:r>
      <w:r w:rsidR="00617E54" w:rsidRPr="00FD5886">
        <w:rPr>
          <w:bCs/>
          <w:color w:val="000000" w:themeColor="text1"/>
          <w:sz w:val="24"/>
          <w:szCs w:val="24"/>
        </w:rPr>
        <w:t>multiple</w:t>
      </w:r>
      <w:r w:rsidR="008D35AC" w:rsidRPr="00FD5886">
        <w:rPr>
          <w:bCs/>
          <w:color w:val="000000" w:themeColor="text1"/>
          <w:sz w:val="24"/>
          <w:szCs w:val="24"/>
        </w:rPr>
        <w:t xml:space="preserve"> </w:t>
      </w:r>
      <w:r w:rsidR="00C76246" w:rsidRPr="00FD5886">
        <w:rPr>
          <w:bCs/>
          <w:color w:val="000000" w:themeColor="text1"/>
          <w:sz w:val="24"/>
          <w:szCs w:val="24"/>
        </w:rPr>
        <w:t xml:space="preserve">prior </w:t>
      </w:r>
      <w:r w:rsidR="008D35AC" w:rsidRPr="00FD5886">
        <w:rPr>
          <w:bCs/>
          <w:color w:val="000000" w:themeColor="text1"/>
          <w:sz w:val="24"/>
          <w:szCs w:val="24"/>
        </w:rPr>
        <w:t>experiments</w:t>
      </w:r>
      <w:r w:rsidR="001936F3" w:rsidRPr="00FD5886">
        <w:rPr>
          <w:bCs/>
          <w:color w:val="000000" w:themeColor="text1"/>
          <w:sz w:val="24"/>
          <w:szCs w:val="24"/>
        </w:rPr>
        <w:t xml:space="preserve"> </w:t>
      </w:r>
      <w:r w:rsidR="008D35AC" w:rsidRPr="00FD5886">
        <w:rPr>
          <w:bCs/>
          <w:color w:val="000000" w:themeColor="text1"/>
          <w:sz w:val="24"/>
          <w:szCs w:val="24"/>
        </w:rPr>
        <w:t>published in high-profile journals</w:t>
      </w:r>
      <w:r w:rsidR="00867599" w:rsidRPr="00FD5886">
        <w:rPr>
          <w:bCs/>
          <w:color w:val="000000" w:themeColor="text1"/>
          <w:sz w:val="24"/>
          <w:szCs w:val="24"/>
        </w:rPr>
        <w:t xml:space="preserve"> </w:t>
      </w:r>
      <w:r w:rsidR="00867599"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E9hvO0cc","properties":{"formattedCitation":"(Open Science Collaboration, 2015)","plainCitation":"(Open Science Collaboration, 2015)","noteIndex":0},"citationItems":[{"id":3473,"uris":["http://zotero.org/users/6618481/items/MTZFWWYB"],"itemData":{"id":3473,"type":"article-journal","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ue":"6251","note":"publisher: American Association for the Advancement of Science","page":"aac4716","source":"science.org (Atypon)","title":"Estimating the reproducibility of psychological science","volume":"349","author":[{"literal":"Open Science Collaboration"}],"issued":{"date-parts":[["2015",8,28]]}}}],"schema":"https://github.com/citation-style-language/schema/raw/master/csl-citation.json"} </w:instrText>
      </w:r>
      <w:r w:rsidR="00867599" w:rsidRPr="00FD5886">
        <w:rPr>
          <w:bCs/>
          <w:color w:val="000000" w:themeColor="text1"/>
          <w:sz w:val="24"/>
          <w:szCs w:val="24"/>
        </w:rPr>
        <w:fldChar w:fldCharType="separate"/>
      </w:r>
      <w:r w:rsidR="00867599" w:rsidRPr="00FD5886">
        <w:rPr>
          <w:bCs/>
          <w:noProof/>
          <w:color w:val="000000" w:themeColor="text1"/>
          <w:sz w:val="24"/>
          <w:szCs w:val="24"/>
        </w:rPr>
        <w:t>(Open Science Collaboration, 2015)</w:t>
      </w:r>
      <w:r w:rsidR="00867599" w:rsidRPr="00FD5886">
        <w:rPr>
          <w:bCs/>
          <w:color w:val="000000" w:themeColor="text1"/>
          <w:sz w:val="24"/>
          <w:szCs w:val="24"/>
        </w:rPr>
        <w:fldChar w:fldCharType="end"/>
      </w:r>
      <w:r w:rsidR="008D35AC" w:rsidRPr="00FD5886">
        <w:rPr>
          <w:bCs/>
          <w:color w:val="000000" w:themeColor="text1"/>
          <w:sz w:val="24"/>
          <w:szCs w:val="24"/>
        </w:rPr>
        <w:t xml:space="preserve">. </w:t>
      </w:r>
      <w:r w:rsidR="00617E54" w:rsidRPr="00FD5886">
        <w:rPr>
          <w:bCs/>
          <w:color w:val="000000" w:themeColor="text1"/>
          <w:sz w:val="24"/>
          <w:szCs w:val="24"/>
        </w:rPr>
        <w:t>Many</w:t>
      </w:r>
      <w:r w:rsidR="008D35AC" w:rsidRPr="00FD5886">
        <w:rPr>
          <w:bCs/>
          <w:color w:val="000000" w:themeColor="text1"/>
          <w:sz w:val="24"/>
          <w:szCs w:val="24"/>
        </w:rPr>
        <w:t xml:space="preserve"> of these attempted </w:t>
      </w:r>
      <w:r w:rsidR="004A50AF" w:rsidRPr="00FD5886">
        <w:rPr>
          <w:bCs/>
          <w:color w:val="000000" w:themeColor="text1"/>
          <w:sz w:val="24"/>
          <w:szCs w:val="24"/>
        </w:rPr>
        <w:t>replications</w:t>
      </w:r>
      <w:r w:rsidR="008D35AC" w:rsidRPr="00FD5886">
        <w:rPr>
          <w:bCs/>
          <w:color w:val="000000" w:themeColor="text1"/>
          <w:sz w:val="24"/>
          <w:szCs w:val="24"/>
        </w:rPr>
        <w:t xml:space="preserve"> </w:t>
      </w:r>
      <w:r w:rsidR="009A18A4" w:rsidRPr="00FD5886">
        <w:rPr>
          <w:bCs/>
          <w:color w:val="000000" w:themeColor="text1"/>
          <w:sz w:val="24"/>
          <w:szCs w:val="24"/>
        </w:rPr>
        <w:t>failed.</w:t>
      </w:r>
      <w:r w:rsidR="008D35AC" w:rsidRPr="00FD5886">
        <w:rPr>
          <w:bCs/>
          <w:color w:val="000000" w:themeColor="text1"/>
          <w:sz w:val="24"/>
          <w:szCs w:val="24"/>
        </w:rPr>
        <w:t xml:space="preserve"> </w:t>
      </w:r>
      <w:r w:rsidR="009A18A4" w:rsidRPr="00FD5886">
        <w:rPr>
          <w:bCs/>
          <w:color w:val="000000" w:themeColor="text1"/>
          <w:sz w:val="24"/>
          <w:szCs w:val="24"/>
        </w:rPr>
        <w:t>C</w:t>
      </w:r>
      <w:r w:rsidR="004A50AF" w:rsidRPr="00FD5886">
        <w:rPr>
          <w:bCs/>
          <w:color w:val="000000" w:themeColor="text1"/>
          <w:sz w:val="24"/>
          <w:szCs w:val="24"/>
        </w:rPr>
        <w:t xml:space="preserve">ombined with other </w:t>
      </w:r>
      <w:r w:rsidR="00A43A33" w:rsidRPr="00FD5886">
        <w:rPr>
          <w:bCs/>
          <w:color w:val="000000" w:themeColor="text1"/>
          <w:sz w:val="24"/>
          <w:szCs w:val="24"/>
        </w:rPr>
        <w:t xml:space="preserve">high-profile controversies in Psychology </w:t>
      </w:r>
      <w:r w:rsidR="00A43A33"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DWjdKLC4","properties":{"formattedCitation":"(see Korbmacher et al., 2023)","plainCitation":"(see Korbmacher et al., 2023)","noteIndex":0},"citationItems":[{"id":3505,"uris":["http://zotero.org/users/6618481/items/SXE295US"],"itemData":{"id":3505,"type":"article-journal","abstract":"The emergence of large-scale replication projects yielding successful rates substantially lower than expected caused the behavioural, cognitive, and social sciences to experience a so-called ‘replication crisis’. In this Perspective, we reframe this ‘crisis’ through the lens of a credibility revolution, focusing on positive structural, procedural and community-driven changes. Second, we outline a path to expand ongoing advances and improvements. The credibility revolution has been an impetus to several substantive changes which will have a positive, long-term impact on our research environment.","container-title":"Communications Psychology","DOI":"10.1038/s44271-023-00003-2","ISSN":"2731-9121","issue":"1","journalAbbreviation":"Commun Psychol","language":"en","license":"2023 The Author(s)","note":"publisher: Nature Publishing Group","page":"1-13","source":"www.nature.com","title":"The replication crisis has led to positive structural, procedural, and community changes","volume":"1","author":[{"family":"Korbmacher","given":"Max"},{"family":"Azevedo","given":"Flavio"},{"family":"Pennington","given":"Charlotte R."},{"family":"Hartmann","given":"Helena"},{"family":"Pownall","given":"Madeleine"},{"family":"Schmidt","given":"Kathleen"},{"family":"Elsherif","given":"Mahmoud"},{"family":"Breznau","given":"Nate"},{"family":"Robertson","given":"Olly"},{"family":"Kalandadze","given":"Tamara"},{"family":"Yu","given":"Shijun"},{"family":"Baker","given":"Bradley J."},{"family":"O’Mahony","given":"Aoife"},{"family":"Olsnes","given":"Jørgen Ø-S."},{"family":"Shaw","given":"John J."},{"family":"Gjoneska","given":"Biljana"},{"family":"Yamada","given":"Yuki"},{"family":"Röer","given":"Jan P."},{"family":"Murphy","given":"Jennifer"},{"family":"Alzahawi","given":"Shilaan"},{"family":"Grinschgl","given":"Sandra"},{"family":"Oliveira","given":"Catia M."},{"family":"Wingen","given":"Tobias"},{"family":"Yeung","given":"Siu Kit"},{"family":"Liu","given":"Meng"},{"family":"König","given":"Laura M."},{"family":"Albayrak-Aydemir","given":"Nihan"},{"family":"Lecuona","given":"Oscar"},{"family":"Micheli","given":"Leticia"},{"family":"Evans","given":"Thomas"}],"issued":{"date-parts":[["2023",7,25]]}},"label":"page","prefix":"see "}],"schema":"https://github.com/citation-style-language/schema/raw/master/csl-citation.json"} </w:instrText>
      </w:r>
      <w:r w:rsidR="00A43A33" w:rsidRPr="00FD5886">
        <w:rPr>
          <w:bCs/>
          <w:color w:val="000000" w:themeColor="text1"/>
          <w:sz w:val="24"/>
          <w:szCs w:val="24"/>
        </w:rPr>
        <w:fldChar w:fldCharType="separate"/>
      </w:r>
      <w:r w:rsidR="00A43A33" w:rsidRPr="00FD5886">
        <w:rPr>
          <w:bCs/>
          <w:noProof/>
          <w:color w:val="000000" w:themeColor="text1"/>
          <w:sz w:val="24"/>
          <w:szCs w:val="24"/>
        </w:rPr>
        <w:t>(see Korbmacher et al., 2023)</w:t>
      </w:r>
      <w:r w:rsidR="00A43A33" w:rsidRPr="00FD5886">
        <w:rPr>
          <w:bCs/>
          <w:color w:val="000000" w:themeColor="text1"/>
          <w:sz w:val="24"/>
          <w:szCs w:val="24"/>
        </w:rPr>
        <w:fldChar w:fldCharType="end"/>
      </w:r>
      <w:r w:rsidR="004A50AF" w:rsidRPr="00FD5886">
        <w:rPr>
          <w:bCs/>
          <w:color w:val="000000" w:themeColor="text1"/>
          <w:sz w:val="24"/>
          <w:szCs w:val="24"/>
        </w:rPr>
        <w:t xml:space="preserve">, </w:t>
      </w:r>
      <w:r w:rsidR="009A18A4" w:rsidRPr="00FD5886">
        <w:rPr>
          <w:bCs/>
          <w:color w:val="000000" w:themeColor="text1"/>
          <w:sz w:val="24"/>
          <w:szCs w:val="24"/>
        </w:rPr>
        <w:t xml:space="preserve">this has been described as a </w:t>
      </w:r>
      <w:r w:rsidR="004A50AF" w:rsidRPr="00FD5886">
        <w:rPr>
          <w:bCs/>
          <w:color w:val="000000" w:themeColor="text1"/>
          <w:sz w:val="24"/>
          <w:szCs w:val="24"/>
        </w:rPr>
        <w:t>‘rep</w:t>
      </w:r>
      <w:r w:rsidR="00AF6628" w:rsidRPr="00FD5886">
        <w:rPr>
          <w:bCs/>
          <w:color w:val="000000" w:themeColor="text1"/>
          <w:sz w:val="24"/>
          <w:szCs w:val="24"/>
        </w:rPr>
        <w:t>lication</w:t>
      </w:r>
      <w:r w:rsidR="004A50AF" w:rsidRPr="00FD5886">
        <w:rPr>
          <w:bCs/>
          <w:color w:val="000000" w:themeColor="text1"/>
          <w:sz w:val="24"/>
          <w:szCs w:val="24"/>
        </w:rPr>
        <w:t xml:space="preserve"> crisis’</w:t>
      </w:r>
      <w:r w:rsidR="001F5F6C" w:rsidRPr="00FD5886">
        <w:rPr>
          <w:bCs/>
          <w:color w:val="000000" w:themeColor="text1"/>
          <w:sz w:val="24"/>
          <w:szCs w:val="24"/>
        </w:rPr>
        <w:t xml:space="preserve"> </w:t>
      </w:r>
      <w:r w:rsidR="001F5F6C"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pPe8S0om","properties":{"formattedCitation":"(Open Science Collaboration, 2015)","plainCitation":"(Open Science Collaboration, 2015)","noteIndex":0},"citationItems":[{"id":3473,"uris":["http://zotero.org/users/6618481/items/MTZFWWYB"],"itemData":{"id":3473,"type":"article-journal","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ue":"6251","note":"publisher: American Association for the Advancement of Science","page":"aac4716","source":"science.org (Atypon)","title":"Estimating the reproducibility of psychological science","volume":"349","author":[{"literal":"Open Science Collaboration"}],"issued":{"date-parts":[["2015",8,28]]}}}],"schema":"https://github.com/citation-style-language/schema/raw/master/csl-citation.json"} </w:instrText>
      </w:r>
      <w:r w:rsidR="001F5F6C" w:rsidRPr="00FD5886">
        <w:rPr>
          <w:bCs/>
          <w:color w:val="000000" w:themeColor="text1"/>
          <w:sz w:val="24"/>
          <w:szCs w:val="24"/>
        </w:rPr>
        <w:fldChar w:fldCharType="separate"/>
      </w:r>
      <w:r w:rsidR="001F5F6C" w:rsidRPr="00FD5886">
        <w:rPr>
          <w:bCs/>
          <w:noProof/>
          <w:color w:val="000000" w:themeColor="text1"/>
          <w:sz w:val="24"/>
          <w:szCs w:val="24"/>
        </w:rPr>
        <w:t>(Open Science Collaboration, 2015)</w:t>
      </w:r>
      <w:r w:rsidR="001F5F6C" w:rsidRPr="00FD5886">
        <w:rPr>
          <w:bCs/>
          <w:color w:val="000000" w:themeColor="text1"/>
          <w:sz w:val="24"/>
          <w:szCs w:val="24"/>
        </w:rPr>
        <w:fldChar w:fldCharType="end"/>
      </w:r>
      <w:r w:rsidR="00617E54" w:rsidRPr="00FD5886">
        <w:rPr>
          <w:bCs/>
          <w:color w:val="000000" w:themeColor="text1"/>
          <w:sz w:val="24"/>
          <w:szCs w:val="24"/>
        </w:rPr>
        <w:t xml:space="preserve"> that </w:t>
      </w:r>
      <w:r w:rsidR="009A18A4" w:rsidRPr="00FD5886">
        <w:rPr>
          <w:bCs/>
          <w:color w:val="000000" w:themeColor="text1"/>
          <w:sz w:val="24"/>
          <w:szCs w:val="24"/>
        </w:rPr>
        <w:t>has</w:t>
      </w:r>
      <w:r w:rsidR="00BB4AA6" w:rsidRPr="00FD5886">
        <w:rPr>
          <w:bCs/>
          <w:color w:val="000000" w:themeColor="text1"/>
          <w:sz w:val="24"/>
          <w:szCs w:val="24"/>
        </w:rPr>
        <w:t xml:space="preserve"> received </w:t>
      </w:r>
      <w:r w:rsidR="0051537D" w:rsidRPr="00FD5886">
        <w:rPr>
          <w:bCs/>
          <w:color w:val="000000" w:themeColor="text1"/>
          <w:sz w:val="24"/>
          <w:szCs w:val="24"/>
        </w:rPr>
        <w:t>significant media coverage</w:t>
      </w:r>
      <w:r w:rsidR="001F5F6C" w:rsidRPr="00FD5886">
        <w:rPr>
          <w:bCs/>
          <w:color w:val="000000" w:themeColor="text1"/>
          <w:sz w:val="24"/>
          <w:szCs w:val="24"/>
        </w:rPr>
        <w:t xml:space="preserve"> </w:t>
      </w:r>
      <w:r w:rsidR="001F5F6C"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SWHWTCZc","properties":{"formattedCitation":"(Baker, 2016)","plainCitation":"(Baker, 2016)","noteIndex":0},"citationItems":[{"id":3471,"uris":["http://zotero.org/users/6618481/items/NDIZVKV2"],"itemData":{"id":3471,"type":"article-journal","container-title":"Nature","issue":"7604","page":"452–454","source":"PhilPapers","title":"1,500 Scientists Lift the Lid on Reproducibility","volume":"533","author":[{"family":"Baker","given":"M."}],"issued":{"date-parts":[["2016"]]}}}],"schema":"https://github.com/citation-style-language/schema/raw/master/csl-citation.json"} </w:instrText>
      </w:r>
      <w:r w:rsidR="001F5F6C" w:rsidRPr="00FD5886">
        <w:rPr>
          <w:bCs/>
          <w:color w:val="000000" w:themeColor="text1"/>
          <w:sz w:val="24"/>
          <w:szCs w:val="24"/>
        </w:rPr>
        <w:fldChar w:fldCharType="separate"/>
      </w:r>
      <w:r w:rsidR="001F5F6C" w:rsidRPr="00FD5886">
        <w:rPr>
          <w:bCs/>
          <w:noProof/>
          <w:color w:val="000000" w:themeColor="text1"/>
          <w:sz w:val="24"/>
          <w:szCs w:val="24"/>
        </w:rPr>
        <w:t>(Baker, 2016)</w:t>
      </w:r>
      <w:r w:rsidR="001F5F6C" w:rsidRPr="00FD5886">
        <w:rPr>
          <w:bCs/>
          <w:color w:val="000000" w:themeColor="text1"/>
          <w:sz w:val="24"/>
          <w:szCs w:val="24"/>
        </w:rPr>
        <w:fldChar w:fldCharType="end"/>
      </w:r>
      <w:r w:rsidR="001F5F6C" w:rsidRPr="00FD5886">
        <w:rPr>
          <w:bCs/>
          <w:color w:val="000000" w:themeColor="text1"/>
          <w:sz w:val="24"/>
          <w:szCs w:val="24"/>
        </w:rPr>
        <w:t xml:space="preserve">. </w:t>
      </w:r>
      <w:r w:rsidR="00B570A5" w:rsidRPr="00FD5886">
        <w:rPr>
          <w:bCs/>
          <w:color w:val="000000" w:themeColor="text1"/>
          <w:sz w:val="24"/>
          <w:szCs w:val="24"/>
        </w:rPr>
        <w:t>Sharing of scientific outputs, in particular datasets</w:t>
      </w:r>
      <w:r w:rsidR="00617E54" w:rsidRPr="00FD5886">
        <w:rPr>
          <w:bCs/>
          <w:color w:val="000000" w:themeColor="text1"/>
          <w:sz w:val="24"/>
          <w:szCs w:val="24"/>
        </w:rPr>
        <w:t>,</w:t>
      </w:r>
      <w:r w:rsidR="00253DB0" w:rsidRPr="00FD5886">
        <w:rPr>
          <w:bCs/>
          <w:color w:val="000000" w:themeColor="text1"/>
          <w:sz w:val="24"/>
          <w:szCs w:val="24"/>
        </w:rPr>
        <w:t xml:space="preserve"> </w:t>
      </w:r>
      <w:r w:rsidR="00BB4AA6" w:rsidRPr="00FD5886">
        <w:rPr>
          <w:bCs/>
          <w:color w:val="000000" w:themeColor="text1"/>
          <w:sz w:val="24"/>
          <w:szCs w:val="24"/>
        </w:rPr>
        <w:t xml:space="preserve">has been </w:t>
      </w:r>
      <w:r w:rsidR="00253DB0" w:rsidRPr="00FD5886">
        <w:rPr>
          <w:bCs/>
          <w:color w:val="000000" w:themeColor="text1"/>
          <w:sz w:val="24"/>
          <w:szCs w:val="24"/>
        </w:rPr>
        <w:t xml:space="preserve">touted as </w:t>
      </w:r>
      <w:r w:rsidR="00617E54" w:rsidRPr="00FD5886">
        <w:rPr>
          <w:bCs/>
          <w:color w:val="000000" w:themeColor="text1"/>
          <w:sz w:val="24"/>
          <w:szCs w:val="24"/>
        </w:rPr>
        <w:t>a potential</w:t>
      </w:r>
      <w:r w:rsidR="00253DB0" w:rsidRPr="00FD5886">
        <w:rPr>
          <w:bCs/>
          <w:color w:val="000000" w:themeColor="text1"/>
          <w:sz w:val="24"/>
          <w:szCs w:val="24"/>
        </w:rPr>
        <w:t xml:space="preserve"> measure to safeguard the field against </w:t>
      </w:r>
      <w:r w:rsidR="00A04201" w:rsidRPr="00FD5886">
        <w:rPr>
          <w:bCs/>
          <w:color w:val="000000" w:themeColor="text1"/>
          <w:sz w:val="24"/>
          <w:szCs w:val="24"/>
        </w:rPr>
        <w:t>future crises</w:t>
      </w:r>
      <w:r w:rsidR="001F5F6C" w:rsidRPr="00FD5886">
        <w:rPr>
          <w:bCs/>
          <w:color w:val="000000" w:themeColor="text1"/>
          <w:sz w:val="24"/>
          <w:szCs w:val="24"/>
        </w:rPr>
        <w:t xml:space="preserve"> </w:t>
      </w:r>
      <w:r w:rsidR="001F5F6C"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3tqxbnzB","properties":{"formattedCitation":"(Nosek &amp; Bar-Anan, 2012)","plainCitation":"(Nosek &amp; Bar-Anan, 2012)","noteIndex":0},"citationItems":[{"id":3254,"uris":["http://zotero.org/users/6618481/items/UXHNRLG3"],"itemData":{"id":3254,"type":"article-journal","abstract":"Existing norms for scientific communication are rooted in anachronistic practices of bygone eras making them needlessly inefficient. We outline a path that moves away from the existing model of scientific communication to improve the efficiency in meeting the purpose of public science—knowledge accumulation. We call for six changes: (a) full embrace of digital communication; (b) open access to all published research; (c) disentangling publication from evaluation; (d) breaking the “one article, one journal” model with a grading system for evaluation and diversified dissemination outlets; (e) publishing peer review; and (f) allowing open, continuous peer review. We address conceptual and practical barriers to change and provide examples showing how the suggested practices are being used already. The critical barriers to change are not technical or financial; they are social. Although scientists guard the status quo, they also have the power to change it.","container-title":"Psychological Inquiry","DOI":"10.1080/1047840X.2012.692215","ISSN":"1047-840X","issue":"3","note":"publisher: Routledge\n_eprint: https://doi.org/10.1080/1047840X.2012.692215","page":"217-243","source":"Taylor and Francis+NEJM","title":"Scientific Utopia: I. Opening Scientific Communication","title-short":"Scientific Utopia","volume":"23","author":[{"family":"Nosek","given":"Brian A."},{"family":"Bar-Anan","given":"Yoav"}],"issued":{"date-parts":[["2012",7,1]]}}}],"schema":"https://github.com/citation-style-language/schema/raw/master/csl-citation.json"} </w:instrText>
      </w:r>
      <w:r w:rsidR="001F5F6C" w:rsidRPr="00FD5886">
        <w:rPr>
          <w:bCs/>
          <w:color w:val="000000" w:themeColor="text1"/>
          <w:sz w:val="24"/>
          <w:szCs w:val="24"/>
        </w:rPr>
        <w:fldChar w:fldCharType="separate"/>
      </w:r>
      <w:r w:rsidR="001F5F6C" w:rsidRPr="00FD5886">
        <w:rPr>
          <w:bCs/>
          <w:noProof/>
          <w:color w:val="000000" w:themeColor="text1"/>
          <w:sz w:val="24"/>
          <w:szCs w:val="24"/>
        </w:rPr>
        <w:t>(Nosek &amp; Bar-Anan, 2012)</w:t>
      </w:r>
      <w:r w:rsidR="001F5F6C" w:rsidRPr="00FD5886">
        <w:rPr>
          <w:bCs/>
          <w:color w:val="000000" w:themeColor="text1"/>
          <w:sz w:val="24"/>
          <w:szCs w:val="24"/>
        </w:rPr>
        <w:fldChar w:fldCharType="end"/>
      </w:r>
      <w:r w:rsidR="00A04201" w:rsidRPr="00FD5886">
        <w:rPr>
          <w:bCs/>
          <w:color w:val="000000" w:themeColor="text1"/>
          <w:sz w:val="24"/>
          <w:szCs w:val="24"/>
        </w:rPr>
        <w:t>.</w:t>
      </w:r>
    </w:p>
    <w:p w14:paraId="3A15CB63" w14:textId="0AE8591A" w:rsidR="00997472" w:rsidRPr="00FD5886" w:rsidRDefault="00DB2001" w:rsidP="00711922">
      <w:pPr>
        <w:tabs>
          <w:tab w:val="clear" w:pos="3068"/>
        </w:tabs>
        <w:ind w:firstLine="567"/>
        <w:rPr>
          <w:bCs/>
          <w:i/>
          <w:iCs/>
          <w:color w:val="000000" w:themeColor="text1"/>
          <w:sz w:val="24"/>
          <w:szCs w:val="24"/>
        </w:rPr>
      </w:pPr>
      <w:r w:rsidRPr="00FD5886">
        <w:rPr>
          <w:bCs/>
          <w:color w:val="000000" w:themeColor="text1"/>
          <w:sz w:val="24"/>
          <w:szCs w:val="24"/>
        </w:rPr>
        <w:t xml:space="preserve">Different approaches have been taken with regards to </w:t>
      </w:r>
      <w:r w:rsidR="00617E54" w:rsidRPr="00FD5886">
        <w:rPr>
          <w:bCs/>
          <w:color w:val="000000" w:themeColor="text1"/>
          <w:sz w:val="24"/>
          <w:szCs w:val="24"/>
        </w:rPr>
        <w:t>characterizing researchers’ data-</w:t>
      </w:r>
      <w:r w:rsidR="00860E90" w:rsidRPr="00FD5886">
        <w:rPr>
          <w:bCs/>
          <w:color w:val="000000" w:themeColor="text1"/>
          <w:sz w:val="24"/>
          <w:szCs w:val="24"/>
        </w:rPr>
        <w:t>sharing</w:t>
      </w:r>
      <w:r w:rsidR="00617E54" w:rsidRPr="00FD5886">
        <w:rPr>
          <w:bCs/>
          <w:color w:val="000000" w:themeColor="text1"/>
          <w:sz w:val="24"/>
          <w:szCs w:val="24"/>
        </w:rPr>
        <w:t>.</w:t>
      </w:r>
      <w:r w:rsidR="00860E90" w:rsidRPr="00FD5886">
        <w:rPr>
          <w:bCs/>
          <w:color w:val="000000" w:themeColor="text1"/>
          <w:sz w:val="24"/>
          <w:szCs w:val="24"/>
        </w:rPr>
        <w:t xml:space="preserve"> For example, the FAIR</w:t>
      </w:r>
      <w:r w:rsidR="00711922" w:rsidRPr="00FD5886">
        <w:rPr>
          <w:bCs/>
          <w:color w:val="000000" w:themeColor="text1"/>
          <w:sz w:val="24"/>
          <w:szCs w:val="24"/>
        </w:rPr>
        <w:t xml:space="preserve"> principles</w:t>
      </w:r>
      <w:r w:rsidR="00FB1E1B" w:rsidRPr="00FD5886">
        <w:rPr>
          <w:bCs/>
          <w:color w:val="000000" w:themeColor="text1"/>
          <w:sz w:val="24"/>
          <w:szCs w:val="24"/>
        </w:rPr>
        <w:t xml:space="preserve"> </w:t>
      </w:r>
      <w:r w:rsidR="00711922"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1SnNVJMa","properties":{"formattedCitation":"(Wilkinson et al., 2016)","plainCitation":"(Wilkinson et al., 2016)","noteIndex":0},"citationItems":[{"id":3481,"uris":["http://zotero.org/users/6618481/items/E5XB9XUM"],"itemData":{"id":3481,"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 </w:instrText>
      </w:r>
      <w:r w:rsidR="00711922" w:rsidRPr="00FD5886">
        <w:rPr>
          <w:bCs/>
          <w:color w:val="000000" w:themeColor="text1"/>
          <w:sz w:val="24"/>
          <w:szCs w:val="24"/>
        </w:rPr>
        <w:fldChar w:fldCharType="separate"/>
      </w:r>
      <w:r w:rsidR="00711922" w:rsidRPr="00FD5886">
        <w:rPr>
          <w:bCs/>
          <w:noProof/>
          <w:color w:val="000000" w:themeColor="text1"/>
          <w:sz w:val="24"/>
          <w:szCs w:val="24"/>
        </w:rPr>
        <w:t>(Wilkinson et al., 2016)</w:t>
      </w:r>
      <w:r w:rsidR="00711922" w:rsidRPr="00FD5886">
        <w:rPr>
          <w:bCs/>
          <w:color w:val="000000" w:themeColor="text1"/>
          <w:sz w:val="24"/>
          <w:szCs w:val="24"/>
        </w:rPr>
        <w:fldChar w:fldCharType="end"/>
      </w:r>
      <w:r w:rsidR="00860E90" w:rsidRPr="00FD5886">
        <w:rPr>
          <w:bCs/>
          <w:color w:val="000000" w:themeColor="text1"/>
          <w:sz w:val="24"/>
          <w:szCs w:val="24"/>
        </w:rPr>
        <w:t xml:space="preserve"> </w:t>
      </w:r>
      <w:r w:rsidR="00617E54" w:rsidRPr="00FD5886">
        <w:rPr>
          <w:bCs/>
          <w:color w:val="000000" w:themeColor="text1"/>
          <w:sz w:val="24"/>
          <w:szCs w:val="24"/>
        </w:rPr>
        <w:t xml:space="preserve">recommend </w:t>
      </w:r>
      <w:r w:rsidR="00860E90" w:rsidRPr="00FD5886">
        <w:rPr>
          <w:bCs/>
          <w:color w:val="000000" w:themeColor="text1"/>
          <w:sz w:val="24"/>
          <w:szCs w:val="24"/>
        </w:rPr>
        <w:t xml:space="preserve">that digital </w:t>
      </w:r>
      <w:r w:rsidR="00617E54" w:rsidRPr="00FD5886">
        <w:rPr>
          <w:bCs/>
          <w:color w:val="000000" w:themeColor="text1"/>
          <w:sz w:val="24"/>
          <w:szCs w:val="24"/>
        </w:rPr>
        <w:t xml:space="preserve">research </w:t>
      </w:r>
      <w:r w:rsidR="00860E90" w:rsidRPr="00FD5886">
        <w:rPr>
          <w:bCs/>
          <w:color w:val="000000" w:themeColor="text1"/>
          <w:sz w:val="24"/>
          <w:szCs w:val="24"/>
        </w:rPr>
        <w:t>outputs be</w:t>
      </w:r>
      <w:r w:rsidR="005356A0" w:rsidRPr="00FD5886">
        <w:rPr>
          <w:bCs/>
          <w:i/>
          <w:iCs/>
          <w:color w:val="000000" w:themeColor="text1"/>
          <w:sz w:val="24"/>
          <w:szCs w:val="24"/>
        </w:rPr>
        <w:t xml:space="preserve">: </w:t>
      </w:r>
      <w:r w:rsidR="00997472" w:rsidRPr="00FD5886">
        <w:rPr>
          <w:bCs/>
          <w:i/>
          <w:iCs/>
          <w:color w:val="000000" w:themeColor="text1"/>
          <w:sz w:val="24"/>
          <w:szCs w:val="24"/>
        </w:rPr>
        <w:t>Findable</w:t>
      </w:r>
      <w:r w:rsidR="00997472" w:rsidRPr="00FD5886">
        <w:rPr>
          <w:bCs/>
          <w:color w:val="000000" w:themeColor="text1"/>
          <w:sz w:val="24"/>
          <w:szCs w:val="24"/>
        </w:rPr>
        <w:t xml:space="preserve"> and </w:t>
      </w:r>
      <w:r w:rsidR="00997472" w:rsidRPr="00FD5886">
        <w:rPr>
          <w:bCs/>
          <w:i/>
          <w:iCs/>
          <w:color w:val="000000" w:themeColor="text1"/>
          <w:sz w:val="24"/>
          <w:szCs w:val="24"/>
        </w:rPr>
        <w:t xml:space="preserve">Accessible </w:t>
      </w:r>
      <w:r w:rsidR="00997472" w:rsidRPr="00FD5886">
        <w:rPr>
          <w:bCs/>
          <w:color w:val="000000" w:themeColor="text1"/>
          <w:sz w:val="24"/>
          <w:szCs w:val="24"/>
        </w:rPr>
        <w:t xml:space="preserve">by prospective reusers (here, a </w:t>
      </w:r>
      <w:r w:rsidR="0093764D" w:rsidRPr="00FD5886">
        <w:rPr>
          <w:bCs/>
          <w:color w:val="000000" w:themeColor="text1"/>
          <w:sz w:val="24"/>
          <w:szCs w:val="24"/>
        </w:rPr>
        <w:t>‘</w:t>
      </w:r>
      <w:proofErr w:type="spellStart"/>
      <w:r w:rsidR="00997472" w:rsidRPr="00FD5886">
        <w:rPr>
          <w:bCs/>
          <w:color w:val="000000" w:themeColor="text1"/>
          <w:sz w:val="24"/>
          <w:szCs w:val="24"/>
        </w:rPr>
        <w:t>reu</w:t>
      </w:r>
      <w:r w:rsidR="00F84C51" w:rsidRPr="00FD5886">
        <w:rPr>
          <w:bCs/>
          <w:color w:val="000000" w:themeColor="text1"/>
          <w:sz w:val="24"/>
          <w:szCs w:val="24"/>
        </w:rPr>
        <w:t>s</w:t>
      </w:r>
      <w:r w:rsidR="00997472" w:rsidRPr="00FD5886">
        <w:rPr>
          <w:bCs/>
          <w:color w:val="000000" w:themeColor="text1"/>
          <w:sz w:val="24"/>
          <w:szCs w:val="24"/>
        </w:rPr>
        <w:t>er</w:t>
      </w:r>
      <w:proofErr w:type="spellEnd"/>
      <w:r w:rsidR="0093764D" w:rsidRPr="00FD5886">
        <w:rPr>
          <w:bCs/>
          <w:color w:val="000000" w:themeColor="text1"/>
          <w:sz w:val="24"/>
          <w:szCs w:val="24"/>
        </w:rPr>
        <w:t>’</w:t>
      </w:r>
      <w:r w:rsidR="00997472" w:rsidRPr="00FD5886">
        <w:rPr>
          <w:bCs/>
          <w:i/>
          <w:iCs/>
          <w:color w:val="000000" w:themeColor="text1"/>
          <w:sz w:val="24"/>
          <w:szCs w:val="24"/>
        </w:rPr>
        <w:t xml:space="preserve"> </w:t>
      </w:r>
      <w:r w:rsidR="00997472" w:rsidRPr="00FD5886">
        <w:rPr>
          <w:bCs/>
          <w:color w:val="000000" w:themeColor="text1"/>
          <w:sz w:val="24"/>
          <w:szCs w:val="24"/>
        </w:rPr>
        <w:t xml:space="preserve">is an individual seeking to </w:t>
      </w:r>
      <w:r w:rsidR="00617E54" w:rsidRPr="00FD5886">
        <w:rPr>
          <w:bCs/>
          <w:color w:val="000000" w:themeColor="text1"/>
          <w:sz w:val="24"/>
          <w:szCs w:val="24"/>
        </w:rPr>
        <w:t xml:space="preserve">use an extant </w:t>
      </w:r>
      <w:r w:rsidR="00997472" w:rsidRPr="00FD5886">
        <w:rPr>
          <w:bCs/>
          <w:color w:val="000000" w:themeColor="text1"/>
          <w:sz w:val="24"/>
          <w:szCs w:val="24"/>
        </w:rPr>
        <w:t xml:space="preserve">dataset for another purpose); </w:t>
      </w:r>
      <w:r w:rsidR="00997472" w:rsidRPr="00FD5886">
        <w:rPr>
          <w:bCs/>
          <w:i/>
          <w:iCs/>
          <w:color w:val="000000" w:themeColor="text1"/>
          <w:sz w:val="24"/>
          <w:szCs w:val="24"/>
        </w:rPr>
        <w:t>Interoperable</w:t>
      </w:r>
      <w:r w:rsidR="00997472" w:rsidRPr="00FD5886">
        <w:rPr>
          <w:bCs/>
          <w:color w:val="000000" w:themeColor="text1"/>
          <w:sz w:val="24"/>
          <w:szCs w:val="24"/>
        </w:rPr>
        <w:t xml:space="preserve"> with systems used by prospective reusers; and </w:t>
      </w:r>
      <w:r w:rsidR="00997472" w:rsidRPr="00FD5886">
        <w:rPr>
          <w:bCs/>
          <w:i/>
          <w:iCs/>
          <w:color w:val="000000" w:themeColor="text1"/>
          <w:sz w:val="24"/>
          <w:szCs w:val="24"/>
        </w:rPr>
        <w:t>Reusable</w:t>
      </w:r>
      <w:r w:rsidR="00997472" w:rsidRPr="00FD5886">
        <w:rPr>
          <w:bCs/>
          <w:color w:val="000000" w:themeColor="text1"/>
          <w:sz w:val="24"/>
          <w:szCs w:val="24"/>
        </w:rPr>
        <w:t xml:space="preserve"> by being accompanied by information explaining its contents and provenance. </w:t>
      </w:r>
      <w:r w:rsidR="00617E54" w:rsidRPr="00FD5886">
        <w:rPr>
          <w:bCs/>
          <w:color w:val="000000" w:themeColor="text1"/>
          <w:sz w:val="24"/>
          <w:szCs w:val="24"/>
        </w:rPr>
        <w:t>D</w:t>
      </w:r>
      <w:r w:rsidR="00997472" w:rsidRPr="00FD5886">
        <w:rPr>
          <w:bCs/>
          <w:color w:val="000000" w:themeColor="text1"/>
          <w:sz w:val="24"/>
          <w:szCs w:val="24"/>
        </w:rPr>
        <w:t>ecisions made about what to include in the shared dataset and what additional materials</w:t>
      </w:r>
      <w:r w:rsidR="00617E54" w:rsidRPr="00FD5886">
        <w:rPr>
          <w:bCs/>
          <w:color w:val="000000" w:themeColor="text1"/>
          <w:sz w:val="24"/>
          <w:szCs w:val="24"/>
        </w:rPr>
        <w:t>, such as metadata,</w:t>
      </w:r>
      <w:r w:rsidR="00997472" w:rsidRPr="00FD5886">
        <w:rPr>
          <w:bCs/>
          <w:color w:val="000000" w:themeColor="text1"/>
          <w:sz w:val="24"/>
          <w:szCs w:val="24"/>
        </w:rPr>
        <w:t xml:space="preserve"> to </w:t>
      </w:r>
      <w:r w:rsidR="00617E54" w:rsidRPr="00FD5886">
        <w:rPr>
          <w:bCs/>
          <w:color w:val="000000" w:themeColor="text1"/>
          <w:sz w:val="24"/>
          <w:szCs w:val="24"/>
        </w:rPr>
        <w:t xml:space="preserve">share </w:t>
      </w:r>
      <w:r w:rsidR="00997472" w:rsidRPr="00FD5886">
        <w:rPr>
          <w:bCs/>
          <w:color w:val="000000" w:themeColor="text1"/>
          <w:sz w:val="24"/>
          <w:szCs w:val="24"/>
        </w:rPr>
        <w:t>along</w:t>
      </w:r>
      <w:r w:rsidR="00617E54" w:rsidRPr="00FD5886">
        <w:rPr>
          <w:bCs/>
          <w:color w:val="000000" w:themeColor="text1"/>
          <w:sz w:val="24"/>
          <w:szCs w:val="24"/>
        </w:rPr>
        <w:t>side</w:t>
      </w:r>
      <w:r w:rsidR="00997472" w:rsidRPr="00FD5886">
        <w:rPr>
          <w:bCs/>
          <w:color w:val="000000" w:themeColor="text1"/>
          <w:sz w:val="24"/>
          <w:szCs w:val="24"/>
        </w:rPr>
        <w:t xml:space="preserve"> the data</w:t>
      </w:r>
      <w:r w:rsidR="00617E54" w:rsidRPr="00FD5886">
        <w:rPr>
          <w:bCs/>
          <w:color w:val="000000" w:themeColor="text1"/>
          <w:sz w:val="24"/>
          <w:szCs w:val="24"/>
        </w:rPr>
        <w:t>set</w:t>
      </w:r>
      <w:r w:rsidR="00997472" w:rsidRPr="00FD5886">
        <w:rPr>
          <w:bCs/>
          <w:color w:val="000000" w:themeColor="text1"/>
          <w:sz w:val="24"/>
          <w:szCs w:val="24"/>
        </w:rPr>
        <w:t xml:space="preserve"> determine if and how </w:t>
      </w:r>
      <w:r w:rsidRPr="00FD5886">
        <w:rPr>
          <w:bCs/>
          <w:color w:val="000000" w:themeColor="text1"/>
          <w:sz w:val="24"/>
          <w:szCs w:val="24"/>
        </w:rPr>
        <w:t>the dataset</w:t>
      </w:r>
      <w:r w:rsidR="00617E54" w:rsidRPr="00FD5886">
        <w:rPr>
          <w:bCs/>
          <w:color w:val="000000" w:themeColor="text1"/>
          <w:sz w:val="24"/>
          <w:szCs w:val="24"/>
        </w:rPr>
        <w:t xml:space="preserve"> </w:t>
      </w:r>
      <w:r w:rsidR="00997472" w:rsidRPr="00FD5886">
        <w:rPr>
          <w:bCs/>
          <w:color w:val="000000" w:themeColor="text1"/>
          <w:sz w:val="24"/>
          <w:szCs w:val="24"/>
        </w:rPr>
        <w:t>can be reused. For instance, computational reproducibility require</w:t>
      </w:r>
      <w:r w:rsidR="00617E54" w:rsidRPr="00FD5886">
        <w:rPr>
          <w:bCs/>
          <w:color w:val="000000" w:themeColor="text1"/>
          <w:sz w:val="24"/>
          <w:szCs w:val="24"/>
        </w:rPr>
        <w:t>s</w:t>
      </w:r>
      <w:r w:rsidR="00997472" w:rsidRPr="00FD5886">
        <w:rPr>
          <w:bCs/>
          <w:color w:val="000000" w:themeColor="text1"/>
          <w:sz w:val="24"/>
          <w:szCs w:val="24"/>
        </w:rPr>
        <w:t xml:space="preserve"> supplying relevant code </w:t>
      </w:r>
      <w:r w:rsidR="00617E54" w:rsidRPr="00FD5886">
        <w:rPr>
          <w:bCs/>
          <w:color w:val="000000" w:themeColor="text1"/>
          <w:sz w:val="24"/>
          <w:szCs w:val="24"/>
        </w:rPr>
        <w:t>along with raw</w:t>
      </w:r>
      <w:r w:rsidR="00997472" w:rsidRPr="00FD5886">
        <w:rPr>
          <w:bCs/>
          <w:color w:val="000000" w:themeColor="text1"/>
          <w:sz w:val="24"/>
          <w:szCs w:val="24"/>
        </w:rPr>
        <w:t xml:space="preserve"> data </w:t>
      </w:r>
      <w:r w:rsidR="00997472"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DsqrNDMv","properties":{"formattedCitation":"(Stodden et al., 2013)","plainCitation":"(Stodden et al., 2013)","noteIndex":0},"citationItems":[{"id":3483,"uris":["http://zotero.org/users/6618481/items/6CNHA7UF"],"itemData":{"id":3483,"type":"article-journal","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container-title":"PLOS ONE","DOI":"10.1371/journal.pone.0067111","ISSN":"1932-6203","issue":"6","journalAbbreviation":"PLOS ONE","language":"en","note":"publisher: Public Library of Science","page":"e67111","source":"PLoS Journals","title":"Toward Reproducible Computational Research: An Empirical Analysis of Data and Code Policy Adoption by Journals","title-short":"Toward Reproducible Computational Research","volume":"8","author":[{"family":"Stodden","given":"Victoria"},{"family":"Guo","given":"Peixuan"},{"family":"Ma","given":"Zhaokun"}],"issued":{"date-parts":[["2013",6,21]]}}}],"schema":"https://github.com/citation-style-language/schema/raw/master/csl-citation.json"} </w:instrText>
      </w:r>
      <w:r w:rsidR="00997472" w:rsidRPr="00FD5886">
        <w:rPr>
          <w:bCs/>
          <w:color w:val="000000" w:themeColor="text1"/>
          <w:sz w:val="24"/>
          <w:szCs w:val="24"/>
        </w:rPr>
        <w:fldChar w:fldCharType="separate"/>
      </w:r>
      <w:r w:rsidR="00997472" w:rsidRPr="00FD5886">
        <w:rPr>
          <w:bCs/>
          <w:noProof/>
          <w:color w:val="000000" w:themeColor="text1"/>
          <w:sz w:val="24"/>
          <w:szCs w:val="24"/>
        </w:rPr>
        <w:t>(Stodden et al., 2013)</w:t>
      </w:r>
      <w:r w:rsidR="00997472" w:rsidRPr="00FD5886">
        <w:rPr>
          <w:bCs/>
          <w:color w:val="000000" w:themeColor="text1"/>
          <w:sz w:val="24"/>
          <w:szCs w:val="24"/>
        </w:rPr>
        <w:fldChar w:fldCharType="end"/>
      </w:r>
      <w:r w:rsidR="00997472" w:rsidRPr="00FD5886">
        <w:rPr>
          <w:bCs/>
          <w:color w:val="000000" w:themeColor="text1"/>
          <w:sz w:val="24"/>
          <w:szCs w:val="24"/>
        </w:rPr>
        <w:t>.</w:t>
      </w:r>
      <w:r w:rsidR="00FB1E1B" w:rsidRPr="00FD5886">
        <w:rPr>
          <w:bCs/>
          <w:color w:val="000000" w:themeColor="text1"/>
          <w:sz w:val="24"/>
          <w:szCs w:val="24"/>
        </w:rPr>
        <w:t xml:space="preserve"> Of course, </w:t>
      </w:r>
      <w:r w:rsidR="00617E54" w:rsidRPr="00FD5886">
        <w:rPr>
          <w:bCs/>
          <w:color w:val="000000" w:themeColor="text1"/>
          <w:sz w:val="24"/>
          <w:szCs w:val="24"/>
        </w:rPr>
        <w:t xml:space="preserve">not all datasets can be shared openly, for instance to </w:t>
      </w:r>
      <w:r w:rsidR="00F71BA4" w:rsidRPr="00FD5886">
        <w:rPr>
          <w:bCs/>
          <w:color w:val="000000" w:themeColor="text1"/>
          <w:sz w:val="24"/>
          <w:szCs w:val="24"/>
        </w:rPr>
        <w:t>safeguard</w:t>
      </w:r>
      <w:r w:rsidR="00617E54" w:rsidRPr="00FD5886">
        <w:rPr>
          <w:bCs/>
          <w:color w:val="000000" w:themeColor="text1"/>
          <w:sz w:val="24"/>
          <w:szCs w:val="24"/>
        </w:rPr>
        <w:t xml:space="preserve"> human subjects’ privacy, mitigate security risks, or </w:t>
      </w:r>
      <w:r w:rsidR="00F71BA4" w:rsidRPr="00FD5886">
        <w:rPr>
          <w:bCs/>
          <w:color w:val="000000" w:themeColor="text1"/>
          <w:sz w:val="24"/>
          <w:szCs w:val="24"/>
        </w:rPr>
        <w:t>protect commercial interests</w:t>
      </w:r>
      <w:r w:rsidR="00D9436F" w:rsidRPr="00FD5886">
        <w:rPr>
          <w:bCs/>
          <w:color w:val="000000" w:themeColor="text1"/>
          <w:sz w:val="24"/>
          <w:szCs w:val="24"/>
        </w:rPr>
        <w:t>.</w:t>
      </w:r>
    </w:p>
    <w:p w14:paraId="08A3FA42" w14:textId="4DB5E94F" w:rsidR="00860E90" w:rsidRPr="00FD5886" w:rsidRDefault="00F71BA4" w:rsidP="00F71BA4">
      <w:pPr>
        <w:tabs>
          <w:tab w:val="clear" w:pos="3068"/>
        </w:tabs>
        <w:ind w:firstLine="567"/>
        <w:rPr>
          <w:bCs/>
          <w:color w:val="000000" w:themeColor="text1"/>
          <w:sz w:val="24"/>
          <w:szCs w:val="24"/>
        </w:rPr>
      </w:pPr>
      <w:r w:rsidRPr="00FD5886">
        <w:rPr>
          <w:bCs/>
          <w:color w:val="000000" w:themeColor="text1"/>
          <w:sz w:val="24"/>
          <w:szCs w:val="24"/>
        </w:rPr>
        <w:t>The FAIR principles were initially formulated to promote automated dataset discovery and reuse, meaning</w:t>
      </w:r>
      <w:r w:rsidR="00DB2001" w:rsidRPr="00FD5886">
        <w:rPr>
          <w:bCs/>
          <w:color w:val="000000" w:themeColor="text1"/>
          <w:sz w:val="24"/>
          <w:szCs w:val="24"/>
        </w:rPr>
        <w:t xml:space="preserve"> that the</w:t>
      </w:r>
      <w:r w:rsidRPr="00FD5886">
        <w:rPr>
          <w:bCs/>
          <w:color w:val="000000" w:themeColor="text1"/>
          <w:sz w:val="24"/>
          <w:szCs w:val="24"/>
        </w:rPr>
        <w:t xml:space="preserve"> recommendations for implementing them often have little relevance to many researchers </w:t>
      </w:r>
      <w:r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TLR9tDxC","properties":{"formattedCitation":"(Henriksen &amp; Mundt, 2024)","plainCitation":"(Henriksen &amp; Mundt, 2024)","noteIndex":0},"citationItems":[{"id":3701,"uris":["http://zotero.org/users/6618481/items/NTHSB8KN"],"itemData":{"id":3701,"type":"paper-conference","container-title":"Proceedings of the 30th ACM SIGKDD Conference on Knowledge Discovery and Data Mining","DOI":"10.1145/3637528.3671468","event-place":"Barcelona Spain","event-title":"KDD '24: The 30th ACM SIGKDD Conference on Knowledge Discovery and Data Mining","ISBN":"9798400704901","language":"en","page":"6513-6522","publisher":"ACM","publisher-place":"Barcelona Spain","source":"DOI.org (Crossref)","title":"Sharing is Caring: A Practical Guide to FAIR(ER) Open Data Release","title-short":"Sharing is Caring","URL":"https://dl.acm.org/doi/10.1145/3637528.3671468","author":[{"family":"Henriksen","given":"Amelia"},{"family":"Mundt","given":"Miranda"}],"accessed":{"date-parts":[["2025",3,1]]},"issued":{"date-parts":[["2024",8,25]]}}}],"schema":"https://github.com/citation-style-language/schema/raw/master/csl-citation.json"} </w:instrText>
      </w:r>
      <w:r w:rsidRPr="00FD5886">
        <w:rPr>
          <w:bCs/>
          <w:color w:val="000000" w:themeColor="text1"/>
          <w:sz w:val="24"/>
          <w:szCs w:val="24"/>
        </w:rPr>
        <w:fldChar w:fldCharType="separate"/>
      </w:r>
      <w:r w:rsidR="007E7C83" w:rsidRPr="00FD5886">
        <w:rPr>
          <w:bCs/>
          <w:noProof/>
          <w:color w:val="000000" w:themeColor="text1"/>
          <w:sz w:val="24"/>
          <w:szCs w:val="24"/>
        </w:rPr>
        <w:t>(Henriksen &amp; Mundt, 2024)</w:t>
      </w:r>
      <w:r w:rsidRPr="00FD5886">
        <w:rPr>
          <w:bCs/>
          <w:color w:val="000000" w:themeColor="text1"/>
          <w:sz w:val="24"/>
          <w:szCs w:val="24"/>
        </w:rPr>
        <w:fldChar w:fldCharType="end"/>
      </w:r>
      <w:r w:rsidRPr="00FD5886">
        <w:rPr>
          <w:bCs/>
          <w:color w:val="000000" w:themeColor="text1"/>
          <w:sz w:val="24"/>
          <w:szCs w:val="24"/>
        </w:rPr>
        <w:t xml:space="preserve">. </w:t>
      </w:r>
      <w:r w:rsidR="007E7C83" w:rsidRPr="00FD5886">
        <w:rPr>
          <w:bCs/>
          <w:color w:val="000000" w:themeColor="text1"/>
          <w:sz w:val="24"/>
          <w:szCs w:val="24"/>
        </w:rPr>
        <w:t xml:space="preserve">Moreover, they have been criticized for being too general, leading to disparate applications by </w:t>
      </w:r>
      <w:r w:rsidR="007E7C83" w:rsidRPr="00FD5886">
        <w:rPr>
          <w:bCs/>
          <w:color w:val="000000" w:themeColor="text1"/>
          <w:sz w:val="24"/>
          <w:szCs w:val="24"/>
        </w:rPr>
        <w:lastRenderedPageBreak/>
        <w:t xml:space="preserve">researchers </w:t>
      </w:r>
      <w:r w:rsidR="007E7C83"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ltswU719","properties":{"formattedCitation":"(Candela et al., 2024)","plainCitation":"(Candela et al., 2024)","noteIndex":0},"citationItems":[{"id":3708,"uris":["http://zotero.org/users/6618481/items/BNL98TD7"],"itemData":{"id":3708,"type":"article-journal","abstract":"Several tools for assessing FAIRness have been developed. Although their purpose is common, they use different assessment techniques, they are designed to work with diverse research products, and they are applied in specific scientific disciplines. It is thus inevitable that they perform the assessment using different metrics. This paper provides an overview of the actual FAIR assessment tools and metrics landscape to highlight the challenges characterising this task. In particular, 20 relevant FAIR assessment tools and 1180 relevant metrics were identified and analysed concerning (i) the tool&amp;rsquo;s distinguishing aspects and their trends, (ii) the gaps between the metric intents and the FAIR principles, (iii) the discrepancies between the declared intent of the metrics and the actual aspects assessed, including the most recurring issues, (iv) the technologies used or mentioned the most in the assessment metrics. The findings highlight (a) the distinguishing characteristics of the tools and the emergence of trends over time concerning those characteristics, (b) the identification of gaps at both metric and tool levels, (c) discrepancies observed in 345 metrics between their declared intent and the actual aspects assessed, pointing at several recurring issues, and (d) the variety in the technology used for the assessments, the majority of which can be ascribed to linked data solutions. This work also highlights some open issues that FAIR assessment still needs to address.","container-title":"Data Science Journal","DOI":"10.5334/dsj-2024-033","ISSN":"1683-1470","issue":"1","language":"en-US","source":"datascience.codata.org","title":"The FAIR Assessment Conundrum: Reflections on Tools and Metrics","title-short":"The FAIR Assessment Conundrum","URL":"https://datascience.codata.org/articles/10.5334/dsj-2024-033","volume":"23","author":[{"family":"Candela","given":"Leonardo"},{"family":"Mangione","given":"Dario"},{"family":"Pavone","given":"Gina"}],"accessed":{"date-parts":[["2025",3,1]]},"issued":{"date-parts":[["2024",5,27]]}}}],"schema":"https://github.com/citation-style-language/schema/raw/master/csl-citation.json"} </w:instrText>
      </w:r>
      <w:r w:rsidR="007E7C83" w:rsidRPr="00FD5886">
        <w:rPr>
          <w:bCs/>
          <w:color w:val="000000" w:themeColor="text1"/>
          <w:sz w:val="24"/>
          <w:szCs w:val="24"/>
        </w:rPr>
        <w:fldChar w:fldCharType="separate"/>
      </w:r>
      <w:r w:rsidR="007E7C83" w:rsidRPr="00FD5886">
        <w:rPr>
          <w:bCs/>
          <w:noProof/>
          <w:color w:val="000000" w:themeColor="text1"/>
          <w:sz w:val="24"/>
          <w:szCs w:val="24"/>
        </w:rPr>
        <w:t>(Candela et al., 2024)</w:t>
      </w:r>
      <w:r w:rsidR="007E7C83" w:rsidRPr="00FD5886">
        <w:rPr>
          <w:bCs/>
          <w:color w:val="000000" w:themeColor="text1"/>
          <w:sz w:val="24"/>
          <w:szCs w:val="24"/>
        </w:rPr>
        <w:fldChar w:fldCharType="end"/>
      </w:r>
      <w:r w:rsidR="007E7C83" w:rsidRPr="00FD5886">
        <w:rPr>
          <w:bCs/>
          <w:color w:val="000000" w:themeColor="text1"/>
          <w:sz w:val="24"/>
          <w:szCs w:val="24"/>
        </w:rPr>
        <w:t>. Nevertheless</w:t>
      </w:r>
      <w:r w:rsidRPr="00FD5886">
        <w:rPr>
          <w:bCs/>
          <w:color w:val="000000" w:themeColor="text1"/>
          <w:sz w:val="24"/>
          <w:szCs w:val="24"/>
        </w:rPr>
        <w:t xml:space="preserve">, these principles have proven useful as a broad heuristic </w:t>
      </w:r>
      <w:r w:rsidR="007E7C83" w:rsidRPr="00FD5886">
        <w:rPr>
          <w:bCs/>
          <w:color w:val="000000" w:themeColor="text1"/>
          <w:sz w:val="24"/>
          <w:szCs w:val="24"/>
        </w:rPr>
        <w:t>to evaluate</w:t>
      </w:r>
      <w:r w:rsidRPr="00FD5886">
        <w:rPr>
          <w:bCs/>
          <w:color w:val="000000" w:themeColor="text1"/>
          <w:sz w:val="24"/>
          <w:szCs w:val="24"/>
        </w:rPr>
        <w:t xml:space="preserve"> </w:t>
      </w:r>
      <w:r w:rsidR="007E7C83" w:rsidRPr="00FD5886">
        <w:rPr>
          <w:bCs/>
          <w:color w:val="000000" w:themeColor="text1"/>
          <w:sz w:val="24"/>
          <w:szCs w:val="24"/>
        </w:rPr>
        <w:t xml:space="preserve">the </w:t>
      </w:r>
      <w:r w:rsidRPr="00FD5886">
        <w:rPr>
          <w:bCs/>
          <w:color w:val="000000" w:themeColor="text1"/>
          <w:sz w:val="24"/>
          <w:szCs w:val="24"/>
        </w:rPr>
        <w:t xml:space="preserve">manual processes of searching, retrieving and evaluating datasets </w:t>
      </w:r>
      <w:r w:rsidR="007E7C83" w:rsidRPr="00FD5886">
        <w:rPr>
          <w:bCs/>
          <w:color w:val="000000" w:themeColor="text1"/>
          <w:sz w:val="24"/>
          <w:szCs w:val="24"/>
        </w:rPr>
        <w:t>that are</w:t>
      </w:r>
      <w:r w:rsidRPr="00FD5886">
        <w:rPr>
          <w:bCs/>
          <w:color w:val="000000" w:themeColor="text1"/>
          <w:sz w:val="24"/>
          <w:szCs w:val="24"/>
        </w:rPr>
        <w:t xml:space="preserve"> aligned with research practices in fields such as psychology</w:t>
      </w:r>
      <w:r w:rsidR="007E7C83" w:rsidRPr="00FD5886">
        <w:rPr>
          <w:bCs/>
          <w:color w:val="000000" w:themeColor="text1"/>
          <w:sz w:val="24"/>
          <w:szCs w:val="24"/>
        </w:rPr>
        <w:t xml:space="preserve"> </w:t>
      </w:r>
      <w:r w:rsidR="007E7C83"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lSJe2BrJ","properties":{"formattedCitation":"(Bishop &amp; Collier, 2022)","plainCitation":"(Bishop &amp; Collier, 2022)","noteIndex":0},"citationItems":[{"id":"VeOmuQ8n/CoaXKvmi","uris":["http://zotero.org/groups/47269/items/XD9SGHSE"],"itemData":{"id":4740,"type":"webpage","abstract":"Data reuse in the natural sciences is necessary due to several factors—data volume, the often-real-time one-time collection, the associated collection costs, as well as data’s long-term scientific value with many potential reuses across domains beyond its original purpose. This study captures heuristics used by natural scientists to inform their discovery and reuse. Using a critical incident technique, forty-three scientists from biology, geology, and oceanography were asked to describe their most recent data discovery resulting in reuse. To frame participants’ behaviour along a sequence of actions from finding to reusing data, the survey used the FAIR Data Principles. Results show a common lack of understanding of controlled vocabulary and a common determination of fitness of use by noting familiar sources rather than searching through extensive metadata. Scientists’ perceptions of their discovery and reuse behaviour provide considerations for research and impact practice to inform the design of tools and services to improve data reuse by both humans and machines.","genre":"text","language":"en","license":"http://creativecommons.org/licenses/by-nd-nc/1.0/","note":"publisher: University of Borås\nDOI: 10.47989/irpaper942","title":"Fitness for use of data: scientists' heuristics of discovery and reuse behaviour framed by the FAIR Data Principles","title-short":"Fitness for use of data","URL":"http://informationr.net/ir/27-3/paper942.html","author":[{"family":"Bishop","given":"Bradley Wade"},{"family":"Collier","given":"Hannah R."}],"accessed":{"date-parts":[["2022",9,20]]},"issued":{"date-parts":[["2022",9,15]]}}}],"schema":"https://github.com/citation-style-language/schema/raw/master/csl-citation.json"} </w:instrText>
      </w:r>
      <w:r w:rsidR="007E7C83" w:rsidRPr="00FD5886">
        <w:rPr>
          <w:bCs/>
          <w:color w:val="000000" w:themeColor="text1"/>
          <w:sz w:val="24"/>
          <w:szCs w:val="24"/>
        </w:rPr>
        <w:fldChar w:fldCharType="separate"/>
      </w:r>
      <w:r w:rsidR="007E7C83" w:rsidRPr="00FD5886">
        <w:rPr>
          <w:bCs/>
          <w:noProof/>
          <w:color w:val="000000" w:themeColor="text1"/>
          <w:sz w:val="24"/>
          <w:szCs w:val="24"/>
        </w:rPr>
        <w:t>(Bishop &amp; Collier, 2022)</w:t>
      </w:r>
      <w:r w:rsidR="007E7C83" w:rsidRPr="00FD5886">
        <w:rPr>
          <w:bCs/>
          <w:color w:val="000000" w:themeColor="text1"/>
          <w:sz w:val="24"/>
          <w:szCs w:val="24"/>
        </w:rPr>
        <w:fldChar w:fldCharType="end"/>
      </w:r>
      <w:r w:rsidR="007E7C83" w:rsidRPr="00FD5886">
        <w:rPr>
          <w:bCs/>
          <w:color w:val="000000" w:themeColor="text1"/>
          <w:sz w:val="24"/>
          <w:szCs w:val="24"/>
        </w:rPr>
        <w:t>.</w:t>
      </w:r>
    </w:p>
    <w:p w14:paraId="30ECF3CC" w14:textId="77777777" w:rsidR="00CB72A8" w:rsidRPr="00FD5886" w:rsidRDefault="00CB72A8" w:rsidP="00CB72A8">
      <w:pPr>
        <w:tabs>
          <w:tab w:val="clear" w:pos="3068"/>
        </w:tabs>
        <w:ind w:firstLine="567"/>
        <w:rPr>
          <w:bCs/>
          <w:color w:val="000000" w:themeColor="text1"/>
          <w:sz w:val="24"/>
          <w:szCs w:val="24"/>
        </w:rPr>
      </w:pPr>
      <w:proofErr w:type="gramStart"/>
      <w:r w:rsidRPr="00FD5886">
        <w:rPr>
          <w:bCs/>
          <w:color w:val="000000" w:themeColor="text1"/>
          <w:sz w:val="24"/>
          <w:szCs w:val="24"/>
        </w:rPr>
        <w:t>A number of</w:t>
      </w:r>
      <w:proofErr w:type="gramEnd"/>
      <w:r w:rsidRPr="00FD5886">
        <w:rPr>
          <w:bCs/>
          <w:color w:val="000000" w:themeColor="text1"/>
          <w:sz w:val="24"/>
          <w:szCs w:val="24"/>
        </w:rPr>
        <w:t xml:space="preserve"> researchers have conducted metascience projects that have catalogued in detail what has been shared alongside publications. For example, Hardwicke et al.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iCKmWbig","properties":{"formattedCitation":"(2020)","plainCitation":"(2020)","noteIndex":0},"citationItems":[{"id":3292,"uris":["http://zotero.org/users/6618481/items/C7R676LM"],"itemData":{"id":3292,"type":"article-journal","abstract":"Serious concerns about research quality have catalysed a number of reform initiatives intended to improve transparency and reproducibility and thus facilitate self-correction, increase efficiency and enhance research credibility. Meta-research has evaluated the merits of some individual initiatives; however, this may not capture broader trends reflecting the cumulative contribution of these efforts. In this study, we manually examined a random sample of 250 articles in order to estimate the prevalence of a range of transparency and reproducibility-related indicators in the social sciences literature published between 2014 and 2017. Few articles indicated availability of materials (16/151, 11% [95% confidence interval, 7% to 16%]), protocols (0/156, 0% [0% to 1%]), raw data (11/156, 7% [2% to 13%]) or analysis scripts (2/156, 1% [0% to 3%]), and no studies were pre-registered (0/156, 0% [0% to 1%]). Some articles explicitly disclosed funding sources (or lack of; 74/236, 31% [25% to 37%]) and some declared no conflicts of interest (36/236, 15% [11% to 20%]). Replication studies were rare (2/156, 1% [0% to 3%]). Few studies were included in evidence synthesis via systematic review (17/151, 11% [7% to 16%]) or meta-analysis (2/151, 1% [0% to 3%]). Less than half the articles were publicly available (101/250, 40% [34% to 47%]). Minimal adoption of transparency and reproducibility-related research practices could be undermining the credibility and efficiency of social science research. The present study establishes a baseline that can be revisited in the future to assess progress.","container-title":"Royal Society Open Science","DOI":"10.1098/rsos.190806","ISSN":"2054-5703","issue":"2","journalAbbreviation":"R. Soc. open sci.","language":"en","page":"190806","source":"DOI.org (Crossref)","title":"An empirical assessment of transparency and reproducibility-related research practices in the social sciences (2014–2017)","volume":"7","author":[{"family":"Hardwicke","given":"Tom E."},{"family":"Wallach","given":"Joshua D."},{"family":"Kidwell","given":"Mallory C."},{"family":"Bendixen","given":"Theiss"},{"family":"Crüwell","given":"Sophia"},{"family":"Ioannidis","given":"John P. A."}],"issued":{"date-parts":[["2020",2]]}},"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0)</w:t>
      </w:r>
      <w:r w:rsidRPr="00FD5886">
        <w:rPr>
          <w:bCs/>
          <w:color w:val="000000" w:themeColor="text1"/>
          <w:sz w:val="24"/>
          <w:szCs w:val="24"/>
        </w:rPr>
        <w:fldChar w:fldCharType="end"/>
      </w:r>
      <w:r w:rsidRPr="00FD5886">
        <w:rPr>
          <w:bCs/>
          <w:color w:val="000000" w:themeColor="text1"/>
          <w:sz w:val="24"/>
          <w:szCs w:val="24"/>
        </w:rPr>
        <w:t xml:space="preserve"> examined 250 publications form the social sciences literature and found that it was rare for researchers to share raw data, materials from experiments, and analytic scripts. This was followed up by Hardwicke et al.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rmAYrewz","properties":{"formattedCitation":"(2022)","plainCitation":"(2022)","noteIndex":0},"citationItems":[{"id":3710,"uris":["http://zotero.org/users/6618481/items/LAALY9S5"],"itemData":{"id":3710,"type":"article-journal","abstract":"Psychologists are navigating an unprecedented period of introspection about the credibility and utility of their discipline. Reform initiatives emphasize the benefits of transparency and reproducibility-related research practices; however, adoption across the psychology literature is unknown. Estimating the prevalence of such practices will help to gauge the collective impact of reform initiatives, track progress over time, and calibrate future efforts. To this end, we manually examined a random sample of 250 psychology articles published between 2014 and 2017. Over half of the articles were publicly available (154/237, 65%, 95% confidence interval [CI] = [59%, 71%]); however, sharing of research materials (26/183; 14%, 95% CI = [10%, 19%]), study protocols (0/188; 0%, 95% CI = [0%, 1%]), raw data (4/188; 2%, 95% CI = [1%, 4%]), and analysis scripts (1/188; 1%, 95% CI = [0%, 1%]) was rare. Preregistration was also uncommon (5/188; 3%, 95% CI = [1%, 5%]). Many articles included a funding disclosure statement (142/228; 62%, 95% CI = [56%, 69%]), but conflict-of-interest statements were less common (88/228; 39%, 95% CI = [32%, 45%]). Replication studies were rare (10/188; 5%, 95% CI = [3%, 8%]), and few studies were included in systematic reviews (21/183; 11%, 95% CI = [8%, 16%]) or meta-analyses (12/183; 7%, 95% CI = [4%, 10%]). Overall, the results suggest that transparency and reproducibility-related research practices were far from routine. These findings establish baseline prevalence estimates against which future progress toward increasing the credibility and utility of psychology research can be compared.","container-title":"Perspectives on Psychological Science","DOI":"10.1177/1745691620979806","ISSN":"1745-6916","issue":"1","journalAbbreviation":"Perspect Psychol Sci","language":"en","note":"publisher: SAGE Publications Inc","page":"239-251","source":"SAGE Journals","title":"Estimating the Prevalence of Transparency and Reproducibility-Related Research Practices in Psychology (2014–2017)","volume":"17","author":[{"family":"Hardwicke","given":"Tom E."},{"family":"Thibault","given":"Robert T."},{"family":"Kosie","given":"Jessica E."},{"family":"Wallach","given":"Joshua D."},{"family":"Kidwell","given":"Mallory C."},{"family":"Ioannidis","given":"John P. A."}],"issued":{"date-parts":[["2022",1,1]]}},"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2)</w:t>
      </w:r>
      <w:r w:rsidRPr="00FD5886">
        <w:rPr>
          <w:bCs/>
          <w:color w:val="000000" w:themeColor="text1"/>
          <w:sz w:val="24"/>
          <w:szCs w:val="24"/>
        </w:rPr>
        <w:fldChar w:fldCharType="end"/>
      </w:r>
      <w:r w:rsidRPr="00FD5886">
        <w:rPr>
          <w:bCs/>
          <w:color w:val="000000" w:themeColor="text1"/>
          <w:sz w:val="24"/>
          <w:szCs w:val="24"/>
        </w:rPr>
        <w:t xml:space="preserve">, where the authors examined 250 publications from the psychology literature only, and again found that the sharing of raw data, materials, and analytic scripts was rare. Most recently, Hardwicke et al.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XI2reKny","properties":{"formattedCitation":"(2024)","plainCitation":"(2024)","noteIndex":0},"citationItems":[{"id":3717,"uris":["http://zotero.org/users/6618481/items/J9E6NJ69"],"itemData":{"id":3717,"type":"article-journal","abstract":"More than a decade of advocacy and policy reforms have attempted to increase the uptake of transparent research practices in the field of psychology; however, their collective impact is unclear. We estimated the prevalence of transparent research practices in (a) all psychology journals (i.e., field-wide), and (b) prominent psychology journals, by manually examining two random samples of 200 empirical articles (N = 400) published in 2022. Most articles had an open-access version (field-wide: 74%, 95% confidence interval [CI] = [67%, 79%]; prominent: 71% [64%, 77%]) and included a funding statement (field-wide: 76% [70%, 82%]; prominent: 76% [70%, 82%]) or conflict-of-interest statement (field-wide: 76% [70%, 82%]; prominent: 73% [67%, 79%]). Relatively few articles had a preregistration (field-wide: 7% [2.5%, 12%]; prominent: 14% [8.5%, 19%]), materials (field-wide: 16% [9%, 24%]; prominent: 19% [12%, 27%]), raw/primary data (field-wide: 14% [7%, 21%]; prominent: 16% [9.5%, 24%]), or analysis scripts (field-wide: 8.5% [4.5%, 13%]; prominent: 14% [9.5%, 19%]) that were immediately accessible without contacting authors or third parties. In conjunction with prior research, our results suggest transparency increased moderately from 2017 to 2022. Overall, despite considerable infrastructure improvements, bottom-up advocacy, and top-down policy initiatives, research transparency continues to be widely neglected in psychology.","container-title":"Advances in Methods and Practices in Psychological Science","DOI":"10.1177/25152459241283477","ISSN":"2515-2459","issue":"4","language":"en","note":"publisher: SAGE Publications Inc","page":"25152459241283477","source":"SAGE Journals","title":"Prevalence of Transparent Research Practices in Psychology: A Cross-Sectional Study of Empirical Articles Published in 2022","title-short":"Prevalence of Transparent Research Practices in Psychology","volume":"7","author":[{"family":"Hardwicke","given":"Tom E."},{"family":"Thibault","given":"Robert T."},{"family":"Clarke","given":"Beth"},{"family":"Moodie","given":"Nicholas"},{"family":"Crüwell","given":"Sophia"},{"family":"Schiavone","given":"Sarah R."},{"family":"Handcock","given":"Sarah A."},{"family":"Nghiem","given":"Khanh An"},{"family":"Mody","given":"Fallon"},{"family":"Eerola","given":"Tuomas"},{"family":"Vazire","given":"Simine"}],"issued":{"date-parts":[["2024",10,1]]}},"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4)</w:t>
      </w:r>
      <w:r w:rsidRPr="00FD5886">
        <w:rPr>
          <w:bCs/>
          <w:color w:val="000000" w:themeColor="text1"/>
          <w:sz w:val="24"/>
          <w:szCs w:val="24"/>
        </w:rPr>
        <w:fldChar w:fldCharType="end"/>
      </w:r>
      <w:r w:rsidRPr="00FD5886">
        <w:rPr>
          <w:bCs/>
          <w:color w:val="000000" w:themeColor="text1"/>
          <w:sz w:val="24"/>
          <w:szCs w:val="24"/>
        </w:rPr>
        <w:t xml:space="preserve"> examined 400 publications from psychology papers published in the year 2022, and found that, despite all of the efforts to improve sharing of scientific outputs, that sharing practices had only increased by a small degree compared to their earlier examinations of the literature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DjfU9Sq9","properties":{"formattedCitation":"(see also Hardwicke &amp; Ioannidis, 2018)","plainCitation":"(see also Hardwicke &amp; Ioannidis, 2018)","noteIndex":0},"citationItems":[{"id":3477,"uris":["http://zotero.org/users/6618481/items/2PUT424F"],"itemData":{"id":3477,"type":"article-journal","abstract":"The vast majority of scientific articles published to-date have not been accompanied by concomitant publication of the underlying research data upon which they are based. This state of affairs precludes the routine re-use and re-analysis of research data, undermining the efficiency of the scientific enterprise, and compromising the credibility of claims that cannot be independently verified. It may be especially important to make data available for the most influential studies that have provided a foundation for subsequent research and theory development. Therefore, we launched an initiative—the Data Ark—to examine whether we could retrospectively enhance the preservation and accessibility of important scientific data. Here we report the outcome of our efforts to retrieve, preserve, and liberate data from 111 of the most highly-cited articles published in psychology and psychiatry between 2006–2011 (n = 48) and 2014–2016 (n = 63). Most data sets were not made available (76/111, 68%, 95% CI [60, 77]), some were only made available with restrictions (20/111, 18%, 95% CI [10, 27]), and few were made available in a completely unrestricted form (15/111, 14%, 95% CI [5, 22]). Where extant data sharing systems were in place, they usually (17/22, 77%, 95% CI [54, 91]) did not allow unrestricted access. Authors reported several barriers to data sharing, including issues related to data ownership and ethical concerns. The Data Ark initiative could help preserve and liberate important scientific data, surface barriers to data sharing, and advance community discussions on data stewardship.","container-title":"PLOS ONE","DOI":"10.1371/journal.pone.0201856","ISSN":"1932-6203","issue":"8","journalAbbreviation":"PLOS ONE","language":"en","note":"publisher: Public Library of Science","page":"e0201856","source":"PLoS Journals","title":"Populating the Data Ark: An attempt to retrieve, preserve, and liberate data from the most highly-cited psychology and psychiatry articles","title-short":"Populating the Data Ark","volume":"13","author":[{"family":"Hardwicke","given":"Tom E."},{"family":"Ioannidis","given":"John P. A."}],"issued":{"date-parts":[["2018",8,2]]}},"label":"page","prefix":"see also "}],"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see also Hardwicke &amp; Ioannidis, 2018)</w:t>
      </w:r>
      <w:r w:rsidRPr="00FD5886">
        <w:rPr>
          <w:bCs/>
          <w:color w:val="000000" w:themeColor="text1"/>
          <w:sz w:val="24"/>
          <w:szCs w:val="24"/>
        </w:rPr>
        <w:fldChar w:fldCharType="end"/>
      </w:r>
      <w:r w:rsidRPr="00FD5886">
        <w:rPr>
          <w:bCs/>
          <w:color w:val="000000" w:themeColor="text1"/>
          <w:sz w:val="24"/>
          <w:szCs w:val="24"/>
        </w:rPr>
        <w:t>.</w:t>
      </w:r>
    </w:p>
    <w:p w14:paraId="5E00A5DC" w14:textId="70837F49" w:rsidR="00CB72A8"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 xml:space="preserve">Several researchers have conducted projects that have catalogued in detail what has been shared alongside publications. For example, Hardwicke et al. </w:t>
      </w:r>
      <w:r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8bksDkW7","properties":{"formattedCitation":"(2020)","plainCitation":"(2020)","noteIndex":0},"citationItems":[{"id":3292,"uris":["http://zotero.org/users/6618481/items/C7R676LM"],"itemData":{"id":3292,"type":"article-journal","abstract":"Serious concerns about research quality have catalysed a number of reform initiatives intended to improve transparency and reproducibility and thus facilitate self-correction, increase efficiency and enhance research credibility. Meta-research has evaluated the merits of some individual initiatives; however, this may not capture broader trends reflecting the cumulative contribution of these efforts. In this study, we manually examined a random sample of 250 articles in order to estimate the prevalence of a range of transparency and reproducibility-related indicators in the social sciences literature published between 2014 and 2017. Few articles indicated availability of materials (16/151, 11% [95% confidence interval, 7% to 16%]), protocols (0/156, 0% [0% to 1%]), raw data (11/156, 7% [2% to 13%]) or analysis scripts (2/156, 1% [0% to 3%]), and no studies were pre-registered (0/156, 0% [0% to 1%]). Some articles explicitly disclosed funding sources (or lack of; 74/236, 31% [25% to 37%]) and some declared no conflicts of interest (36/236, 15% [11% to 20%]). Replication studies were rare (2/156, 1% [0% to 3%]). Few studies were included in evidence synthesis via systematic review (17/151, 11% [7% to 16%]) or meta-analysis (2/151, 1% [0% to 3%]). Less than half the articles were publicly available (101/250, 40% [34% to 47%]). Minimal adoption of transparency and reproducibility-related research practices could be undermining the credibility and efficiency of social science research. The present study establishes a baseline that can be revisited in the future to assess progress.","container-title":"Royal Society Open Science","DOI":"10.1098/rsos.190806","ISSN":"2054-5703","issue":"2","journalAbbreviation":"R. Soc. open sci.","language":"en","page":"190806","source":"DOI.org (Crossref)","title":"An empirical assessment of transparency and reproducibility-related research practices in the social sciences (2014–2017)","volume":"7","author":[{"family":"Hardwicke","given":"Tom E."},{"family":"Wallach","given":"Joshua D."},{"family":"Kidwell","given":"Mallory C."},{"family":"Bendixen","given":"Theiss"},{"family":"Crüwell","given":"Sophia"},{"family":"Ioannidis","given":"John P. A."}],"issued":{"date-parts":[["2020",2]]}},"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0)</w:t>
      </w:r>
      <w:r w:rsidRPr="00FD5886">
        <w:rPr>
          <w:bCs/>
          <w:color w:val="000000" w:themeColor="text1"/>
          <w:sz w:val="24"/>
          <w:szCs w:val="24"/>
        </w:rPr>
        <w:fldChar w:fldCharType="end"/>
      </w:r>
      <w:r w:rsidRPr="00FD5886">
        <w:rPr>
          <w:bCs/>
          <w:color w:val="000000" w:themeColor="text1"/>
          <w:sz w:val="24"/>
          <w:szCs w:val="24"/>
        </w:rPr>
        <w:t xml:space="preserve"> examined 250 publications form the social sciences literature and found that it was rare for researchers to share raw data, materials from experiments, or analytic scripts. This was followed up by Hardwicke et al. </w:t>
      </w:r>
      <w:r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qUsnd4vQ","properties":{"formattedCitation":"(2022)","plainCitation":"(2022)","noteIndex":0},"citationItems":[{"id":3710,"uris":["http://zotero.org/users/6618481/items/LAALY9S5"],"itemData":{"id":3710,"type":"article-journal","abstract":"Psychologists are navigating an unprecedented period of introspection about the credibility and utility of their discipline. Reform initiatives emphasize the benefits of transparency and reproducibility-related research practices; however, adoption across the psychology literature is unknown. Estimating the prevalence of such practices will help to gauge the collective impact of reform initiatives, track progress over time, and calibrate future efforts. To this end, we manually examined a random sample of 250 psychology articles published between 2014 and 2017. Over half of the articles were publicly available (154/237, 65%, 95% confidence interval [CI] = [59%, 71%]); however, sharing of research materials (26/183; 14%, 95% CI = [10%, 19%]), study protocols (0/188; 0%, 95% CI = [0%, 1%]), raw data (4/188; 2%, 95% CI = [1%, 4%]), and analysis scripts (1/188; 1%, 95% CI = [0%, 1%]) was rare. Preregistration was also uncommon (5/188; 3%, 95% CI = [1%, 5%]). Many articles included a funding disclosure statement (142/228; 62%, 95% CI = [56%, 69%]), but conflict-of-interest statements were less common (88/228; 39%, 95% CI = [32%, 45%]). Replication studies were rare (10/188; 5%, 95% CI = [3%, 8%]), and few studies were included in systematic reviews (21/183; 11%, 95% CI = [8%, 16%]) or meta-analyses (12/183; 7%, 95% CI = [4%, 10%]). Overall, the results suggest that transparency and reproducibility-related research practices were far from routine. These findings establish baseline prevalence estimates against which future progress toward increasing the credibility and utility of psychology research can be compared.","container-title":"Perspectives on Psychological Science","DOI":"10.1177/1745691620979806","ISSN":"1745-6916","issue":"1","journalAbbreviation":"Perspect Psychol Sci","language":"en","note":"publisher: SAGE Publications Inc","page":"239-251","source":"SAGE Journals","title":"Estimating the Prevalence of Transparency and Reproducibility-Related Research Practices in Psychology (2014–2017)","volume":"17","author":[{"family":"Hardwicke","given":"Tom E."},{"family":"Thibault","given":"Robert T."},{"family":"Kosie","given":"Jessica E."},{"family":"Wallach","given":"Joshua D."},{"family":"Kidwell","given":"Mallory C."},{"family":"Ioannidis","given":"John P. A."}],"issued":{"date-parts":[["2022",1,1]]}},"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2)</w:t>
      </w:r>
      <w:r w:rsidRPr="00FD5886">
        <w:rPr>
          <w:bCs/>
          <w:color w:val="000000" w:themeColor="text1"/>
          <w:sz w:val="24"/>
          <w:szCs w:val="24"/>
        </w:rPr>
        <w:fldChar w:fldCharType="end"/>
      </w:r>
      <w:r w:rsidRPr="00FD5886">
        <w:rPr>
          <w:bCs/>
          <w:color w:val="000000" w:themeColor="text1"/>
          <w:sz w:val="24"/>
          <w:szCs w:val="24"/>
        </w:rPr>
        <w:t xml:space="preserve">, where the authors examined 250 publications from the psychology literature only, and again found that the sharing of raw data, materials, and analytic scripts was rare. Most recently, Hardwicke et al. </w:t>
      </w:r>
      <w:r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NgpQgLzq","properties":{"formattedCitation":"(2024)","plainCitation":"(2024)","noteIndex":0},"citationItems":[{"id":3717,"uris":["http://zotero.org/users/6618481/items/J9E6NJ69"],"itemData":{"id":3717,"type":"article-journal","abstract":"More than a decade of advocacy and policy reforms have attempted to increase the uptake of transparent research practices in the field of psychology; however, their collective impact is unclear. We estimated the prevalence of transparent research practices in (a) all psychology journals (i.e., field-wide), and (b) prominent psychology journals, by manually examining two random samples of 200 empirical articles (N = 400) published in 2022. Most articles had an open-access version (field-wide: 74%, 95% confidence interval [CI] = [67%, 79%]; prominent: 71% [64%, 77%]) and included a funding statement (field-wide: 76% [70%, 82%]; prominent: 76% [70%, 82%]) or conflict-of-interest statement (field-wide: 76% [70%, 82%]; prominent: 73% [67%, 79%]). Relatively few articles had a preregistration (field-wide: 7% [2.5%, 12%]; prominent: 14% [8.5%, 19%]), materials (field-wide: 16% [9%, 24%]; prominent: 19% [12%, 27%]), raw/primary data (field-wide: 14% [7%, 21%]; prominent: 16% [9.5%, 24%]), or analysis scripts (field-wide: 8.5% [4.5%, 13%]; prominent: 14% [9.5%, 19%]) that were immediately accessible without contacting authors or third parties. In conjunction with prior research, our results suggest transparency increased moderately from 2017 to 2022. Overall, despite considerable infrastructure improvements, bottom-up advocacy, and top-down policy initiatives, research transparency continues to be widely neglected in psychology.","container-title":"Advances in Methods and Practices in Psychological Science","DOI":"10.1177/25152459241283477","ISSN":"2515-2459","issue":"4","language":"en","note":"publisher: SAGE Publications Inc","page":"25152459241283477","source":"SAGE Journals","title":"Prevalence of Transparent Research Practices in Psychology: A Cross-Sectional Study of Empirical Articles Published in 2022","title-short":"Prevalence of Transparent Research Practices in Psychology","volume":"7","author":[{"family":"Hardwicke","given":"Tom E."},{"family":"Thibault","given":"Robert T."},{"family":"Clarke","given":"Beth"},{"family":"Moodie","given":"Nicholas"},{"family":"Crüwell","given":"Sophia"},{"family":"Schiavone","given":"Sarah R."},{"family":"Handcock","given":"Sarah A."},{"family":"Nghiem","given":"Khanh An"},{"family":"Mody","given":"Fallon"},{"family":"Eerola","given":"Tuomas"},{"family":"Vazire","given":"Simine"}],"issued":{"date-parts":[["2024",10,1]]}},"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4)</w:t>
      </w:r>
      <w:r w:rsidRPr="00FD5886">
        <w:rPr>
          <w:bCs/>
          <w:color w:val="000000" w:themeColor="text1"/>
          <w:sz w:val="24"/>
          <w:szCs w:val="24"/>
        </w:rPr>
        <w:fldChar w:fldCharType="end"/>
      </w:r>
      <w:r w:rsidRPr="00FD5886">
        <w:rPr>
          <w:bCs/>
          <w:color w:val="000000" w:themeColor="text1"/>
          <w:sz w:val="24"/>
          <w:szCs w:val="24"/>
        </w:rPr>
        <w:t xml:space="preserve"> </w:t>
      </w:r>
      <w:r w:rsidRPr="00FD5886">
        <w:rPr>
          <w:bCs/>
          <w:color w:val="000000" w:themeColor="text1"/>
          <w:sz w:val="24"/>
          <w:szCs w:val="24"/>
        </w:rPr>
        <w:lastRenderedPageBreak/>
        <w:t xml:space="preserve">examined 400 publications from psychology papers published in the year 2022, and found that -- despite all of the efforts to improve sharing of scientific outputs -- sharing practices had only increased by a small degree compared to their earlier examinations of the literature </w:t>
      </w:r>
      <w:r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JiMHOwvo","properties":{"formattedCitation":"(see also Hardwicke &amp; Ioannidis, 2018)","plainCitation":"(see also Hardwicke &amp; Ioannidis, 2018)","noteIndex":0},"citationItems":[{"id":3477,"uris":["http://zotero.org/users/6618481/items/2PUT424F"],"itemData":{"id":3477,"type":"article-journal","abstract":"The vast majority of scientific articles published to-date have not been accompanied by concomitant publication of the underlying research data upon which they are based. This state of affairs precludes the routine re-use and re-analysis of research data, undermining the efficiency of the scientific enterprise, and compromising the credibility of claims that cannot be independently verified. It may be especially important to make data available for the most influential studies that have provided a foundation for subsequent research and theory development. Therefore, we launched an initiative—the Data Ark—to examine whether we could retrospectively enhance the preservation and accessibility of important scientific data. Here we report the outcome of our efforts to retrieve, preserve, and liberate data from 111 of the most highly-cited articles published in psychology and psychiatry between 2006–2011 (n = 48) and 2014–2016 (n = 63). Most data sets were not made available (76/111, 68%, 95% CI [60, 77]), some were only made available with restrictions (20/111, 18%, 95% CI [10, 27]), and few were made available in a completely unrestricted form (15/111, 14%, 95% CI [5, 22]). Where extant data sharing systems were in place, they usually (17/22, 77%, 95% CI [54, 91]) did not allow unrestricted access. Authors reported several barriers to data sharing, including issues related to data ownership and ethical concerns. The Data Ark initiative could help preserve and liberate important scientific data, surface barriers to data sharing, and advance community discussions on data stewardship.","container-title":"PLOS ONE","DOI":"10.1371/journal.pone.0201856","ISSN":"1932-6203","issue":"8","journalAbbreviation":"PLOS ONE","language":"en","note":"publisher: Public Library of Science","page":"e0201856","source":"PLoS Journals","title":"Populating the Data Ark: An attempt to retrieve, preserve, and liberate data from the most highly-cited psychology and psychiatry articles","title-short":"Populating the Data Ark","volume":"13","author":[{"family":"Hardwicke","given":"Tom E."},{"family":"Ioannidis","given":"John P. A."}],"issued":{"date-parts":[["2018",8,2]]}},"label":"page","prefix":"see also "}],"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see also Hardwicke &amp; Ioannidis, 2018)</w:t>
      </w:r>
      <w:r w:rsidRPr="00FD5886">
        <w:rPr>
          <w:bCs/>
          <w:color w:val="000000" w:themeColor="text1"/>
          <w:sz w:val="24"/>
          <w:szCs w:val="24"/>
        </w:rPr>
        <w:fldChar w:fldCharType="end"/>
      </w:r>
      <w:r w:rsidRPr="00FD5886">
        <w:rPr>
          <w:bCs/>
          <w:color w:val="000000" w:themeColor="text1"/>
          <w:sz w:val="24"/>
          <w:szCs w:val="24"/>
        </w:rPr>
        <w:t>.</w:t>
      </w:r>
    </w:p>
    <w:p w14:paraId="59E7DDA9" w14:textId="77777777" w:rsidR="00CB72A8"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 xml:space="preserve">A different approach to understand sharing practices is to engage in a quality appraisal of the outputs shared, adopting a systematic review approach. Towse et al.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SlIW5id9","properties":{"formattedCitation":"(2021)","plainCitation":"(2021)","noteIndex":0},"citationItems":[{"id":3234,"uris":["http://zotero.org/users/6618481/items/AQ66BIYV"],"itemData":{"id":3234,"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Springer Link","title":"Opening Pandora’s Box: Peeking inside Psychology’s data sharing practices, and seven recommendations for change","title-short":"Opening Pandora’s Box","volume":"53","author":[{"family":"Towse","given":"John N."},{"family":"Ellis","given":"David A."},{"family":"Towse","given":"Andrea S."}],"issued":{"date-parts":[["2021",8,1]]}},"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1)</w:t>
      </w:r>
      <w:r w:rsidRPr="00FD5886">
        <w:rPr>
          <w:bCs/>
          <w:color w:val="000000" w:themeColor="text1"/>
          <w:sz w:val="24"/>
          <w:szCs w:val="24"/>
        </w:rPr>
        <w:fldChar w:fldCharType="end"/>
      </w:r>
      <w:r w:rsidRPr="00FD5886">
        <w:rPr>
          <w:bCs/>
          <w:color w:val="000000" w:themeColor="text1"/>
          <w:sz w:val="24"/>
          <w:szCs w:val="24"/>
        </w:rPr>
        <w:t xml:space="preserve"> recently conducted just such an examination of the experimental psychology literature. Following an approach developed by Roche et al.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946qFcbT","properties":{"formattedCitation":"(2015)","plainCitation":"(2015)","noteIndex":0},"citationItems":[{"id":3209,"uris":["http://zotero.org/users/6618481/items/PBUSHMXL"],"itemData":{"id":3209,"type":"article-journal","container-title":"PLOS Biology","DOI":"10.1371/journal.pbio.1002295","ISSN":"1545-7885","issue":"11","journalAbbreviation":"PLoS Biol","language":"en","page":"e1002295","source":"DOI.org (Crossref)","title":"Public Data Archiving in Ecology and Evolution: How Well Are We Doing?","title-short":"Public Data Archiving in Ecology and Evolution","volume":"13","author":[{"family":"Roche","given":"Dominique G."},{"family":"Kruuk","given":"Loeske E. B."},{"family":"Lanfear","given":"Robert"},{"family":"Binning","given":"Sandra A."}],"issued":{"date-parts":[["2015",11,10]]}},"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15)</w:t>
      </w:r>
      <w:r w:rsidRPr="00FD5886">
        <w:rPr>
          <w:bCs/>
          <w:color w:val="000000" w:themeColor="text1"/>
          <w:sz w:val="24"/>
          <w:szCs w:val="24"/>
        </w:rPr>
        <w:fldChar w:fldCharType="end"/>
      </w:r>
      <w:r w:rsidRPr="00FD5886">
        <w:rPr>
          <w:bCs/>
          <w:color w:val="000000" w:themeColor="text1"/>
          <w:sz w:val="24"/>
          <w:szCs w:val="24"/>
        </w:rPr>
        <w:t xml:space="preserve">, Towse et al.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ZAhaoKuL","properties":{"formattedCitation":"(2021)","plainCitation":"(2021)","noteIndex":0},"citationItems":[{"id":3234,"uris":["http://zotero.org/users/6618481/items/AQ66BIYV"],"itemData":{"id":3234,"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Springer Link","title":"Opening Pandora’s Box: Peeking inside Psychology’s data sharing practices, and seven recommendations for change","title-short":"Opening Pandora’s Box","volume":"53","author":[{"family":"Towse","given":"John N."},{"family":"Ellis","given":"David A."},{"family":"Towse","given":"Andrea S."}],"issued":{"date-parts":[["2021",8,1]]}},"label":"page","suppress-author":true}],"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2021)</w:t>
      </w:r>
      <w:r w:rsidRPr="00FD5886">
        <w:rPr>
          <w:bCs/>
          <w:color w:val="000000" w:themeColor="text1"/>
          <w:sz w:val="24"/>
          <w:szCs w:val="24"/>
        </w:rPr>
        <w:fldChar w:fldCharType="end"/>
      </w:r>
      <w:r w:rsidRPr="00FD5886">
        <w:rPr>
          <w:bCs/>
          <w:color w:val="000000" w:themeColor="text1"/>
          <w:sz w:val="24"/>
          <w:szCs w:val="24"/>
        </w:rPr>
        <w:t xml:space="preserve"> found that 51% of datasets linked to a sample of articles from mainstream psychology journals were incomplete (i.e., not all data, including raw data were shared), and 68% were not reusable (i.e., not all data could be reused and understood by others). The primary barriers to reusability involved a lack of sharing raw data, and a lack of metadata describing the datasets that were shared. Metadata can take many forms when it comes to scientific outputs. Here, the key metadata required involves guidance notes, lists, tables, and other information that enables other researchers to understand what outputs have been shared, and what they can be used for. For example, when datasets are shared, the most valuable form of accompanying metadata is a guide or ‘data dictionary’ that provides guidance and information regarding what information is contained within the different columns and rows of the dataset. Without that information, other researchers are left to engage in (educated) guesses regarding what the values in the shared dataset mean.</w:t>
      </w:r>
    </w:p>
    <w:p w14:paraId="7BBF93E6" w14:textId="1C90B8F5" w:rsidR="00090AB7" w:rsidRPr="00FD5886" w:rsidRDefault="00CB72A8" w:rsidP="009925AE">
      <w:pPr>
        <w:tabs>
          <w:tab w:val="clear" w:pos="3068"/>
        </w:tabs>
        <w:ind w:firstLine="567"/>
        <w:rPr>
          <w:bCs/>
          <w:color w:val="000000" w:themeColor="text1"/>
          <w:sz w:val="24"/>
          <w:szCs w:val="24"/>
        </w:rPr>
      </w:pPr>
      <w:r w:rsidRPr="00FD5886">
        <w:rPr>
          <w:bCs/>
          <w:color w:val="000000" w:themeColor="text1"/>
          <w:sz w:val="24"/>
          <w:szCs w:val="24"/>
        </w:rPr>
        <w:t xml:space="preserve">The projects described above took a general approach, examining a wide array of different subfields and across many different journals. More recently, it has become </w:t>
      </w:r>
      <w:r w:rsidRPr="00FD5886">
        <w:rPr>
          <w:bCs/>
          <w:color w:val="000000" w:themeColor="text1"/>
          <w:sz w:val="24"/>
          <w:szCs w:val="24"/>
        </w:rPr>
        <w:lastRenderedPageBreak/>
        <w:t xml:space="preserve">common for researchers to focus on specific subfields or journals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6FmltiGM","properties":{"formattedCitation":"(see Rochios &amp; Richmond, 2024)","plainCitation":"(see Rochios &amp; Richmond, 2024)","noteIndex":0},"citationItems":[{"id":3721,"uris":["http://zotero.org/users/6618481/items/84U5SBIV"],"itemData":{"id":3721,"type":"article-journal","abstract":"Although open science has become a popular tool to combat the replication crisis, it is unclear whether the uptake of open science practices has been consistent across the field of psychology. In this study, we were particularly interested in whether claims that developmental psychology lags behind other subfields in adopting open science practices were valid. To test this, we determined whether data and material sharing differed as a function of psychological subfield at the distinguished journal, Psychological Science. The results showed that open data and open materials scores increased from 2014–2015 to 2019–2020. Of note, articles published in the field of developmental psychology generated lower open data and open materials scores than articles published in cognition; however, scores were similar to articles published in social psychology. Across Psychological Science articles, shared data and materials were seldom accompanied by documentation that is likely to make shared research objects useful. These findings are discussed in the context of the unique challenges faces by developmental psychologists and how journals can more effectively encourage authors to practice open science across psychology.","container-title":"Infant and Child Development","DOI":"10.1002/icd.2361","ISSN":"1522-7219","issue":"1","language":"en","license":"© 2022 The Authors. Infant and Child Development published by John Wiley &amp; Sons Ltd.","note":"_eprint: https://onlinelibrary.wiley.com/doi/pdf/10.1002/icd.2361","page":"e2361","source":"Wiley Online Library","title":"Are we all on the same page? Subfield differences in open science practices in psychology","title-short":"Are we all on the same page?","volume":"33","author":[{"family":"Rochios","given":"Christina"},{"family":"Richmond","given":"Jenny L."}],"issued":{"date-parts":[["2024"]]}},"label":"page","prefix":"see "}],"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see Rochios &amp; Richmond, 2024)</w:t>
      </w:r>
      <w:r w:rsidRPr="00FD5886">
        <w:rPr>
          <w:bCs/>
          <w:color w:val="000000" w:themeColor="text1"/>
          <w:sz w:val="24"/>
          <w:szCs w:val="24"/>
        </w:rPr>
        <w:fldChar w:fldCharType="end"/>
      </w:r>
      <w:r w:rsidRPr="00FD5886">
        <w:rPr>
          <w:bCs/>
          <w:color w:val="000000" w:themeColor="text1"/>
          <w:sz w:val="24"/>
          <w:szCs w:val="24"/>
        </w:rPr>
        <w:t xml:space="preserve">. Although doing so may reduce the generality of any conclusions that can be drawn, the benefit of taking such an approach is that researchers can tailor their analyses and conclusions to the idiosyncrasies of their specific sub-fields. </w:t>
      </w:r>
      <w:r w:rsidR="00622E02" w:rsidRPr="00FD5886">
        <w:rPr>
          <w:bCs/>
          <w:color w:val="000000" w:themeColor="text1"/>
          <w:sz w:val="24"/>
          <w:szCs w:val="24"/>
        </w:rPr>
        <w:t>For example, Huff and Bongartz</w:t>
      </w:r>
      <w:r w:rsidR="00514FC4" w:rsidRPr="00FD5886">
        <w:rPr>
          <w:bCs/>
          <w:color w:val="000000" w:themeColor="text1"/>
          <w:sz w:val="24"/>
          <w:szCs w:val="24"/>
        </w:rPr>
        <w:t xml:space="preserve"> </w:t>
      </w:r>
      <w:r w:rsidR="00514FC4"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HUmj95LS","properties":{"formattedCitation":"(2023)","plainCitation":"(2023)","noteIndex":0},"citationItems":[{"id":3479,"uris":["http://zotero.org/users/6618481/items/9IWNHEJB"],"itemData":{"id":3479,"type":"article-journal","abstract":"Research-data availability contributes to the transparency of the research process and the credibility of educational-psychology research and science in general. Recently, there have been many initiatives to increase the availability and quality of research data. Many research institutions have adopted research-data policies. This increased awareness might have raised the sharing of research data in empirical articles. To test this idea, we coded 1,242 publications from six educational-psychology journals and the psychological journal Cognition (as a baseline) published in 2018 and 2020. Research-data availability was low (3.85% compared with 62.74% in Cognition) but has increased from 0.32% (2018) to 7.16% (2020). However, neither the data-transparency level of the journal nor the existence of an official research-data policy on the level of the corresponding author’s institution was related to research-data availability. We discuss the consequences of these findings for institutional research-data-management processes.","container-title":"Advances in Methods and Practices in Psychological Science","DOI":"10.1177/25152459231156419","ISSN":"2515-2459","issue":"1","language":"en","note":"publisher: SAGE Publications Inc","page":"25152459231156419","source":"SAGE Journals","title":"Low Research-Data Availability in Educational-Psychology Journals: No Indication of Effective Research-Data Policies","title-short":"Low Research-Data Availability in Educational-Psychology Journals","volume":"6","author":[{"family":"Huff","given":"Markus"},{"family":"Bongartz","given":"Elke C."}],"issued":{"date-parts":[["2023",1,1]]}},"label":"page","suppress-author":true}],"schema":"https://github.com/citation-style-language/schema/raw/master/csl-citation.json"} </w:instrText>
      </w:r>
      <w:r w:rsidR="00514FC4" w:rsidRPr="00FD5886">
        <w:rPr>
          <w:bCs/>
          <w:color w:val="000000" w:themeColor="text1"/>
          <w:sz w:val="24"/>
          <w:szCs w:val="24"/>
        </w:rPr>
        <w:fldChar w:fldCharType="separate"/>
      </w:r>
      <w:r w:rsidR="00F63E34" w:rsidRPr="00FD5886">
        <w:rPr>
          <w:bCs/>
          <w:noProof/>
          <w:color w:val="000000" w:themeColor="text1"/>
          <w:sz w:val="24"/>
          <w:szCs w:val="24"/>
        </w:rPr>
        <w:t>(2023)</w:t>
      </w:r>
      <w:r w:rsidR="00514FC4" w:rsidRPr="00FD5886">
        <w:rPr>
          <w:bCs/>
          <w:color w:val="000000" w:themeColor="text1"/>
          <w:sz w:val="24"/>
          <w:szCs w:val="24"/>
        </w:rPr>
        <w:fldChar w:fldCharType="end"/>
      </w:r>
      <w:r w:rsidR="00622E02" w:rsidRPr="00FD5886">
        <w:rPr>
          <w:bCs/>
          <w:color w:val="000000" w:themeColor="text1"/>
          <w:sz w:val="24"/>
          <w:szCs w:val="24"/>
        </w:rPr>
        <w:t xml:space="preserve"> found that </w:t>
      </w:r>
      <w:r w:rsidR="000A7A69" w:rsidRPr="00FD5886">
        <w:rPr>
          <w:bCs/>
          <w:color w:val="000000" w:themeColor="text1"/>
          <w:sz w:val="24"/>
          <w:szCs w:val="24"/>
        </w:rPr>
        <w:t xml:space="preserve">data sharing in educational psychology publications was very rare, and only increased by a small degree between 2018 and 2020. </w:t>
      </w:r>
      <w:r w:rsidR="009925AE" w:rsidRPr="00FD5886">
        <w:rPr>
          <w:bCs/>
          <w:color w:val="000000" w:themeColor="text1"/>
          <w:sz w:val="24"/>
          <w:szCs w:val="24"/>
        </w:rPr>
        <w:t xml:space="preserve">Meanwhile, </w:t>
      </w:r>
      <w:r w:rsidR="00F63E34" w:rsidRPr="00FD5886">
        <w:rPr>
          <w:bCs/>
          <w:color w:val="000000" w:themeColor="text1"/>
          <w:sz w:val="24"/>
          <w:szCs w:val="24"/>
        </w:rPr>
        <w:t xml:space="preserve">Hardwicke </w:t>
      </w:r>
      <w:r w:rsidR="00F63E34"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9s6FGSYC","properties":{"formattedCitation":"(2018)","plainCitation":"(2018)","noteIndex":0},"citationItems":[{"id":3281,"uris":["http://zotero.org/users/6618481/items/EXDP6TGN"],"itemData":{"id":3281,"type":"article-journal","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label":"page","suppress-author":true}],"schema":"https://github.com/citation-style-language/schema/raw/master/csl-citation.json"} </w:instrText>
      </w:r>
      <w:r w:rsidR="00F63E34" w:rsidRPr="00FD5886">
        <w:rPr>
          <w:bCs/>
          <w:color w:val="000000" w:themeColor="text1"/>
          <w:sz w:val="24"/>
          <w:szCs w:val="24"/>
        </w:rPr>
        <w:fldChar w:fldCharType="separate"/>
      </w:r>
      <w:r w:rsidR="00A86A80" w:rsidRPr="00FD5886">
        <w:rPr>
          <w:bCs/>
          <w:noProof/>
          <w:color w:val="000000" w:themeColor="text1"/>
          <w:sz w:val="24"/>
          <w:szCs w:val="24"/>
        </w:rPr>
        <w:t>(2018)</w:t>
      </w:r>
      <w:r w:rsidR="00F63E34" w:rsidRPr="00FD5886">
        <w:rPr>
          <w:bCs/>
          <w:color w:val="000000" w:themeColor="text1"/>
          <w:sz w:val="24"/>
          <w:szCs w:val="24"/>
        </w:rPr>
        <w:fldChar w:fldCharType="end"/>
      </w:r>
      <w:r w:rsidR="00F63E34" w:rsidRPr="00FD5886">
        <w:rPr>
          <w:bCs/>
          <w:color w:val="000000" w:themeColor="text1"/>
          <w:sz w:val="24"/>
          <w:szCs w:val="24"/>
        </w:rPr>
        <w:t xml:space="preserve"> </w:t>
      </w:r>
      <w:r w:rsidR="00A86A80" w:rsidRPr="00FD5886">
        <w:rPr>
          <w:bCs/>
          <w:color w:val="000000" w:themeColor="text1"/>
          <w:sz w:val="24"/>
          <w:szCs w:val="24"/>
        </w:rPr>
        <w:t xml:space="preserve">found that sharing increased following a requirement to share outputs implemented at </w:t>
      </w:r>
      <w:r w:rsidR="00A70026" w:rsidRPr="00FD5886">
        <w:rPr>
          <w:bCs/>
          <w:color w:val="000000" w:themeColor="text1"/>
          <w:sz w:val="24"/>
          <w:szCs w:val="24"/>
        </w:rPr>
        <w:t xml:space="preserve">the </w:t>
      </w:r>
      <w:r w:rsidR="00A86A80" w:rsidRPr="00FD5886">
        <w:rPr>
          <w:bCs/>
          <w:color w:val="000000" w:themeColor="text1"/>
          <w:sz w:val="24"/>
          <w:szCs w:val="24"/>
        </w:rPr>
        <w:t>journal</w:t>
      </w:r>
      <w:r w:rsidR="00F63E34" w:rsidRPr="00FD5886">
        <w:rPr>
          <w:bCs/>
          <w:color w:val="000000" w:themeColor="text1"/>
          <w:sz w:val="24"/>
          <w:szCs w:val="24"/>
        </w:rPr>
        <w:t xml:space="preserve"> </w:t>
      </w:r>
      <w:r w:rsidR="00F63E34" w:rsidRPr="00FD5886">
        <w:rPr>
          <w:bCs/>
          <w:i/>
          <w:iCs/>
          <w:color w:val="000000" w:themeColor="text1"/>
          <w:sz w:val="24"/>
          <w:szCs w:val="24"/>
        </w:rPr>
        <w:t>Cognition</w:t>
      </w:r>
      <w:r w:rsidR="009925AE" w:rsidRPr="00FD5886">
        <w:rPr>
          <w:bCs/>
          <w:color w:val="000000" w:themeColor="text1"/>
          <w:sz w:val="24"/>
          <w:szCs w:val="24"/>
        </w:rPr>
        <w:t xml:space="preserve">, a finding echoed by a study of the effects of a similar policy by the </w:t>
      </w:r>
      <w:r w:rsidR="009925AE" w:rsidRPr="00FD5886">
        <w:rPr>
          <w:bCs/>
          <w:i/>
          <w:iCs/>
          <w:color w:val="000000" w:themeColor="text1"/>
          <w:sz w:val="24"/>
          <w:szCs w:val="24"/>
        </w:rPr>
        <w:t xml:space="preserve">Journal of Memory and Language </w:t>
      </w:r>
      <w:r w:rsidR="009925AE"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B4ALfxX5","properties":{"formattedCitation":"(Laurinavichyute et al., 2022)","plainCitation":"(Laurinavichyute et al., 2022)","noteIndex":0},"citationItems":[{"id":3227,"uris":["http://zotero.org/users/6618481/items/QK7MSARQ"],"itemData":{"id":3227,"type":"article-journal","abstract":"In 2019 the Journal of Memory and Language instituted an open data and code policy; this policy requires that, as a rule, code and data be released at the latest upon publication. How effective is this policy? We compared 59 papers published before, and 59 papers published after, the policy took effect. After the policy was in place, the rate of data sharing increased by more than 50%. We further looked at whether papers published under the open data policy were reproducible, in the sense that the published results should be possible to regenerate given the data, and given the code, when code was provided. For 8 out of the 59 papers, data sets were inaccessible. The reproducibility rate ranged from 34% to 56%, depending on the reproducibility criteria. The strongest predictor of whether an attempt to reproduce would be successful is the presence of the analysis code: it increases the probability of reproducing reported results by almost 40%. We propose two simple steps that can increase the reproducibility of published papers: share the analysis code, and attempt to reproduce one’s own analysis using only the shared materials.","container-title":"Journal of Memory and Language","DOI":"10.1016/j.jml.2022.104332","ISSN":"0749-596X","journalAbbreviation":"Journal of Memory and Language","language":"en","page":"104332","source":"ScienceDirect","title":"Share the code, not just the data: A case study of the reproducibility of articles published in the Journal of Memory and Language under the open data policy","title-short":"Share the code, not just the data","volume":"125","author":[{"family":"Laurinavichyute","given":"Anna"},{"family":"Yadav","given":"Himanshu"},{"family":"Vasishth","given":"Shravan"}],"issued":{"date-parts":[["2022",8,1]]}}}],"schema":"https://github.com/citation-style-language/schema/raw/master/csl-citation.json"} </w:instrText>
      </w:r>
      <w:r w:rsidR="009925AE" w:rsidRPr="00FD5886">
        <w:rPr>
          <w:bCs/>
          <w:color w:val="000000" w:themeColor="text1"/>
          <w:sz w:val="24"/>
          <w:szCs w:val="24"/>
        </w:rPr>
        <w:fldChar w:fldCharType="separate"/>
      </w:r>
      <w:r w:rsidR="009925AE" w:rsidRPr="00FD5886">
        <w:rPr>
          <w:bCs/>
          <w:noProof/>
          <w:color w:val="000000" w:themeColor="text1"/>
          <w:sz w:val="24"/>
          <w:szCs w:val="24"/>
        </w:rPr>
        <w:t>(Laurinavichyute et al., 2022)</w:t>
      </w:r>
      <w:r w:rsidR="009925AE" w:rsidRPr="00FD5886">
        <w:rPr>
          <w:bCs/>
          <w:color w:val="000000" w:themeColor="text1"/>
          <w:sz w:val="24"/>
          <w:szCs w:val="24"/>
        </w:rPr>
        <w:fldChar w:fldCharType="end"/>
      </w:r>
      <w:r w:rsidR="003006E4" w:rsidRPr="00FD5886">
        <w:rPr>
          <w:bCs/>
          <w:color w:val="000000" w:themeColor="text1"/>
          <w:sz w:val="24"/>
          <w:szCs w:val="24"/>
        </w:rPr>
        <w:t>.</w:t>
      </w:r>
      <w:r w:rsidR="00877E17" w:rsidRPr="00FD5886">
        <w:rPr>
          <w:bCs/>
          <w:color w:val="000000" w:themeColor="text1"/>
          <w:sz w:val="24"/>
          <w:szCs w:val="24"/>
        </w:rPr>
        <w:t xml:space="preserve"> </w:t>
      </w:r>
      <w:proofErr w:type="spellStart"/>
      <w:r w:rsidR="00777286" w:rsidRPr="00FD5886">
        <w:rPr>
          <w:bCs/>
          <w:color w:val="000000" w:themeColor="text1"/>
          <w:sz w:val="24"/>
          <w:szCs w:val="24"/>
        </w:rPr>
        <w:t>Cr</w:t>
      </w:r>
      <w:r w:rsidR="006B435F" w:rsidRPr="00FD5886">
        <w:rPr>
          <w:bCs/>
          <w:color w:val="000000" w:themeColor="text1"/>
          <w:sz w:val="24"/>
          <w:szCs w:val="24"/>
        </w:rPr>
        <w:t>ü</w:t>
      </w:r>
      <w:r w:rsidR="00777286" w:rsidRPr="00FD5886">
        <w:rPr>
          <w:bCs/>
          <w:color w:val="000000" w:themeColor="text1"/>
          <w:sz w:val="24"/>
          <w:szCs w:val="24"/>
        </w:rPr>
        <w:t>well</w:t>
      </w:r>
      <w:proofErr w:type="spellEnd"/>
      <w:r w:rsidR="00777286" w:rsidRPr="00FD5886">
        <w:rPr>
          <w:bCs/>
          <w:color w:val="000000" w:themeColor="text1"/>
          <w:sz w:val="24"/>
          <w:szCs w:val="24"/>
        </w:rPr>
        <w:t xml:space="preserve"> at al.</w:t>
      </w:r>
      <w:r w:rsidR="00A50C7C" w:rsidRPr="00FD5886">
        <w:rPr>
          <w:bCs/>
          <w:color w:val="000000" w:themeColor="text1"/>
          <w:sz w:val="24"/>
          <w:szCs w:val="24"/>
        </w:rPr>
        <w:t xml:space="preserve"> </w:t>
      </w:r>
      <w:r w:rsidR="006D4B22"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ISxVabMp","properties":{"formattedCitation":"(2023)","plainCitation":"(2023)","noteIndex":0},"citationItems":[{"id":3761,"uris":["http://zotero.org/users/6618481/items/V43Y4CIS"],"itemData":{"id":3761,"type":"article-journal","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all 14 articles provided at least some data and six provided analysis code, but only one article was rated to be exactly reproducible, and three were rated as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container-title":"Psychological Science","DOI":"10.1177/09567976221140828","ISSN":"0956-7976, 1467-9280","issue":"4","journalAbbreviation":"Psychol Sci","language":"en","page":"512-522","source":"DOI.org (Crossref)","title":"What’s in a Badge? A Computational Reproducibility Investigation of the Open Data Badge Policy in One Issue of &lt;i&gt;Psychological Science&lt;/i&gt;","title-short":"What’s in a Badge?","volume":"34","author":[{"family":"Crüwell","given":"Sophia"},{"family":"Apthorp","given":"Deborah"},{"family":"Baker","given":"Bradley J."},{"family":"Colling","given":"Lincoln"},{"family":"Elson","given":"Malte"},{"family":"Geiger","given":"Sandra J."},{"family":"Lobentanzer","given":"Sebastian"},{"family":"Monéger","given":"Jean"},{"family":"Patterson","given":"Alex"},{"family":"Schwarzkopf","given":"D. Samuel"},{"family":"Zaneva","given":"Mirela"},{"family":"Brown","given":"Nicholas J. L."}],"issued":{"date-parts":[["2023",4]]}},"label":"page","suppress-author":true}],"schema":"https://github.com/citation-style-language/schema/raw/master/csl-citation.json"} </w:instrText>
      </w:r>
      <w:r w:rsidR="006D4B22" w:rsidRPr="00FD5886">
        <w:rPr>
          <w:bCs/>
          <w:color w:val="000000" w:themeColor="text1"/>
          <w:sz w:val="24"/>
          <w:szCs w:val="24"/>
        </w:rPr>
        <w:fldChar w:fldCharType="separate"/>
      </w:r>
      <w:r w:rsidR="006B435F" w:rsidRPr="00FD5886">
        <w:rPr>
          <w:bCs/>
          <w:noProof/>
          <w:color w:val="000000" w:themeColor="text1"/>
          <w:sz w:val="24"/>
          <w:szCs w:val="24"/>
        </w:rPr>
        <w:t>(2023)</w:t>
      </w:r>
      <w:r w:rsidR="006D4B22" w:rsidRPr="00FD5886">
        <w:rPr>
          <w:bCs/>
          <w:color w:val="000000" w:themeColor="text1"/>
          <w:sz w:val="24"/>
          <w:szCs w:val="24"/>
        </w:rPr>
        <w:fldChar w:fldCharType="end"/>
      </w:r>
      <w:r w:rsidR="00440E0A" w:rsidRPr="00FD5886">
        <w:rPr>
          <w:bCs/>
          <w:color w:val="000000" w:themeColor="text1"/>
          <w:sz w:val="24"/>
          <w:szCs w:val="24"/>
        </w:rPr>
        <w:t xml:space="preserve"> </w:t>
      </w:r>
      <w:r w:rsidR="006B435F" w:rsidRPr="00FD5886">
        <w:rPr>
          <w:bCs/>
          <w:color w:val="000000" w:themeColor="text1"/>
          <w:sz w:val="24"/>
          <w:szCs w:val="24"/>
        </w:rPr>
        <w:t xml:space="preserve">examined the benefits of </w:t>
      </w:r>
      <w:r w:rsidR="009925AE" w:rsidRPr="00FD5886">
        <w:rPr>
          <w:bCs/>
          <w:color w:val="000000" w:themeColor="text1"/>
          <w:sz w:val="24"/>
          <w:szCs w:val="24"/>
        </w:rPr>
        <w:t>introducing</w:t>
      </w:r>
      <w:r w:rsidR="006B435F" w:rsidRPr="00FD5886">
        <w:rPr>
          <w:bCs/>
          <w:color w:val="000000" w:themeColor="text1"/>
          <w:sz w:val="24"/>
          <w:szCs w:val="24"/>
        </w:rPr>
        <w:t xml:space="preserve"> </w:t>
      </w:r>
      <w:r w:rsidR="00716B00" w:rsidRPr="00FD5886">
        <w:rPr>
          <w:bCs/>
          <w:color w:val="000000" w:themeColor="text1"/>
          <w:sz w:val="24"/>
          <w:szCs w:val="24"/>
        </w:rPr>
        <w:t xml:space="preserve">open data badges at the journal </w:t>
      </w:r>
      <w:r w:rsidR="00716B00" w:rsidRPr="00FD5886">
        <w:rPr>
          <w:bCs/>
          <w:i/>
          <w:iCs/>
          <w:color w:val="000000" w:themeColor="text1"/>
          <w:sz w:val="24"/>
          <w:szCs w:val="24"/>
        </w:rPr>
        <w:t>Psychological Science</w:t>
      </w:r>
      <w:r w:rsidR="00627459" w:rsidRPr="00FD5886">
        <w:rPr>
          <w:bCs/>
          <w:i/>
          <w:iCs/>
          <w:color w:val="000000" w:themeColor="text1"/>
          <w:sz w:val="24"/>
          <w:szCs w:val="24"/>
        </w:rPr>
        <w:t xml:space="preserve">, </w:t>
      </w:r>
      <w:r w:rsidR="00627459" w:rsidRPr="00FD5886">
        <w:rPr>
          <w:bCs/>
          <w:color w:val="000000" w:themeColor="text1"/>
          <w:sz w:val="24"/>
          <w:szCs w:val="24"/>
        </w:rPr>
        <w:t xml:space="preserve">finding that the badges </w:t>
      </w:r>
      <w:r w:rsidR="009925AE" w:rsidRPr="00FD5886">
        <w:rPr>
          <w:bCs/>
          <w:color w:val="000000" w:themeColor="text1"/>
          <w:sz w:val="24"/>
          <w:szCs w:val="24"/>
        </w:rPr>
        <w:t>increased</w:t>
      </w:r>
      <w:r w:rsidR="00627459" w:rsidRPr="00FD5886">
        <w:rPr>
          <w:bCs/>
          <w:color w:val="000000" w:themeColor="text1"/>
          <w:sz w:val="24"/>
          <w:szCs w:val="24"/>
        </w:rPr>
        <w:t xml:space="preserve"> </w:t>
      </w:r>
      <w:r w:rsidR="009925AE" w:rsidRPr="00FD5886">
        <w:rPr>
          <w:bCs/>
          <w:color w:val="000000" w:themeColor="text1"/>
          <w:sz w:val="24"/>
          <w:szCs w:val="24"/>
        </w:rPr>
        <w:t xml:space="preserve">rates of </w:t>
      </w:r>
      <w:r w:rsidR="00627459" w:rsidRPr="00FD5886">
        <w:rPr>
          <w:bCs/>
          <w:color w:val="000000" w:themeColor="text1"/>
          <w:sz w:val="24"/>
          <w:szCs w:val="24"/>
        </w:rPr>
        <w:t xml:space="preserve">data sharing, but </w:t>
      </w:r>
      <w:r w:rsidR="009925AE" w:rsidRPr="00FD5886">
        <w:rPr>
          <w:bCs/>
          <w:color w:val="000000" w:themeColor="text1"/>
          <w:sz w:val="24"/>
          <w:szCs w:val="24"/>
        </w:rPr>
        <w:t>not to the extent of facilitating</w:t>
      </w:r>
      <w:r w:rsidR="00627459" w:rsidRPr="00FD5886">
        <w:rPr>
          <w:bCs/>
          <w:color w:val="000000" w:themeColor="text1"/>
          <w:sz w:val="24"/>
          <w:szCs w:val="24"/>
        </w:rPr>
        <w:t xml:space="preserve"> reproducibility</w:t>
      </w:r>
      <w:r w:rsidR="00716B00" w:rsidRPr="00FD5886">
        <w:rPr>
          <w:bCs/>
          <w:i/>
          <w:iCs/>
          <w:color w:val="000000" w:themeColor="text1"/>
          <w:sz w:val="24"/>
          <w:szCs w:val="24"/>
        </w:rPr>
        <w:t xml:space="preserve">. </w:t>
      </w:r>
      <w:r w:rsidR="000A7A69" w:rsidRPr="00FD5886">
        <w:rPr>
          <w:bCs/>
          <w:color w:val="000000" w:themeColor="text1"/>
          <w:sz w:val="24"/>
          <w:szCs w:val="24"/>
        </w:rPr>
        <w:t>More recently, Wiechert</w:t>
      </w:r>
      <w:r w:rsidR="004258A6" w:rsidRPr="00FD5886">
        <w:rPr>
          <w:bCs/>
          <w:color w:val="000000" w:themeColor="text1"/>
          <w:sz w:val="24"/>
          <w:szCs w:val="24"/>
        </w:rPr>
        <w:t xml:space="preserve"> et al. </w:t>
      </w:r>
      <w:r w:rsidR="004258A6"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Gv8aAfyp","properties":{"formattedCitation":"(2024)","plainCitation":"(2024)","noteIndex":0},"citationItems":[{"id":3723,"uris":["http://zotero.org/users/6618481/items/MNB3ZY9E"],"itemData":{"id":3723,"type":"article-journal","container-title":"Memory","DOI":"10.1080/09658211.2024.2387108","ISSN":"0965-8211","issue":"8","note":"publisher: Routledge","page":"1115-1127","source":"tandfonline.com (Atypon)","title":"Open science practices in the false memory literature","volume":"32","author":[{"family":"Wiechert","given":"Sera"},{"family":"Leistra","given":"Phaedra"},{"family":"Ben-Shakhar","given":"Gershon"},{"family":"Pertzov","given":"Yoni"},{"family":"Verschuere","given":"Bruno"}],"issued":{"date-parts":[["2024",9,13]]}},"label":"page","suppress-author":true}],"schema":"https://github.com/citation-style-language/schema/raw/master/csl-citation.json"} </w:instrText>
      </w:r>
      <w:r w:rsidR="004258A6" w:rsidRPr="00FD5886">
        <w:rPr>
          <w:bCs/>
          <w:color w:val="000000" w:themeColor="text1"/>
          <w:sz w:val="24"/>
          <w:szCs w:val="24"/>
        </w:rPr>
        <w:fldChar w:fldCharType="separate"/>
      </w:r>
      <w:r w:rsidR="004258A6" w:rsidRPr="00FD5886">
        <w:rPr>
          <w:bCs/>
          <w:noProof/>
          <w:color w:val="000000" w:themeColor="text1"/>
          <w:sz w:val="24"/>
          <w:szCs w:val="24"/>
        </w:rPr>
        <w:t>(2024)</w:t>
      </w:r>
      <w:r w:rsidR="004258A6" w:rsidRPr="00FD5886">
        <w:rPr>
          <w:bCs/>
          <w:color w:val="000000" w:themeColor="text1"/>
          <w:sz w:val="24"/>
          <w:szCs w:val="24"/>
        </w:rPr>
        <w:fldChar w:fldCharType="end"/>
      </w:r>
      <w:r w:rsidR="000A7A69" w:rsidRPr="00FD5886">
        <w:rPr>
          <w:bCs/>
          <w:color w:val="000000" w:themeColor="text1"/>
          <w:sz w:val="24"/>
          <w:szCs w:val="24"/>
        </w:rPr>
        <w:t xml:space="preserve"> examined publications in the false </w:t>
      </w:r>
      <w:r w:rsidR="004258A6" w:rsidRPr="00FD5886">
        <w:rPr>
          <w:bCs/>
          <w:color w:val="000000" w:themeColor="text1"/>
          <w:sz w:val="24"/>
          <w:szCs w:val="24"/>
        </w:rPr>
        <w:t>memory</w:t>
      </w:r>
      <w:r w:rsidR="000A7A69" w:rsidRPr="00FD5886">
        <w:rPr>
          <w:bCs/>
          <w:color w:val="000000" w:themeColor="text1"/>
          <w:sz w:val="24"/>
          <w:szCs w:val="24"/>
        </w:rPr>
        <w:t xml:space="preserve"> </w:t>
      </w:r>
      <w:r w:rsidR="004258A6" w:rsidRPr="00FD5886">
        <w:rPr>
          <w:bCs/>
          <w:color w:val="000000" w:themeColor="text1"/>
          <w:sz w:val="24"/>
          <w:szCs w:val="24"/>
        </w:rPr>
        <w:t>literature</w:t>
      </w:r>
      <w:r w:rsidR="000A7A69" w:rsidRPr="00FD5886">
        <w:rPr>
          <w:bCs/>
          <w:color w:val="000000" w:themeColor="text1"/>
          <w:sz w:val="24"/>
          <w:szCs w:val="24"/>
        </w:rPr>
        <w:t xml:space="preserve">, </w:t>
      </w:r>
      <w:r w:rsidR="004258A6" w:rsidRPr="00FD5886">
        <w:rPr>
          <w:bCs/>
          <w:color w:val="000000" w:themeColor="text1"/>
          <w:sz w:val="24"/>
          <w:szCs w:val="24"/>
        </w:rPr>
        <w:t>cataloguing</w:t>
      </w:r>
      <w:r w:rsidR="000A7A69" w:rsidRPr="00FD5886">
        <w:rPr>
          <w:bCs/>
          <w:color w:val="000000" w:themeColor="text1"/>
          <w:sz w:val="24"/>
          <w:szCs w:val="24"/>
        </w:rPr>
        <w:t xml:space="preserve"> 388 articles </w:t>
      </w:r>
      <w:r w:rsidR="004258A6" w:rsidRPr="00FD5886">
        <w:rPr>
          <w:bCs/>
          <w:color w:val="000000" w:themeColor="text1"/>
          <w:sz w:val="24"/>
          <w:szCs w:val="24"/>
        </w:rPr>
        <w:t>published</w:t>
      </w:r>
      <w:r w:rsidR="000A7A69" w:rsidRPr="00FD5886">
        <w:rPr>
          <w:bCs/>
          <w:color w:val="000000" w:themeColor="text1"/>
          <w:sz w:val="24"/>
          <w:szCs w:val="24"/>
        </w:rPr>
        <w:t xml:space="preserve"> between 2015 and 2023, finding that </w:t>
      </w:r>
      <w:r w:rsidR="004258A6" w:rsidRPr="00FD5886">
        <w:rPr>
          <w:bCs/>
          <w:color w:val="000000" w:themeColor="text1"/>
          <w:sz w:val="24"/>
          <w:szCs w:val="24"/>
        </w:rPr>
        <w:t>sharing</w:t>
      </w:r>
      <w:r w:rsidR="000A7A69" w:rsidRPr="00FD5886">
        <w:rPr>
          <w:bCs/>
          <w:color w:val="000000" w:themeColor="text1"/>
          <w:sz w:val="24"/>
          <w:szCs w:val="24"/>
        </w:rPr>
        <w:t xml:space="preserve"> practices improved during that time.</w:t>
      </w:r>
    </w:p>
    <w:p w14:paraId="6061ED8E" w14:textId="125E673C" w:rsidR="00090AB7" w:rsidRPr="00FD5886" w:rsidRDefault="00877E17" w:rsidP="00F217F6">
      <w:pPr>
        <w:tabs>
          <w:tab w:val="clear" w:pos="3068"/>
        </w:tabs>
        <w:ind w:firstLine="567"/>
        <w:rPr>
          <w:bCs/>
          <w:color w:val="000000" w:themeColor="text1"/>
          <w:sz w:val="24"/>
          <w:szCs w:val="24"/>
        </w:rPr>
      </w:pPr>
      <w:r w:rsidRPr="00FD5886">
        <w:rPr>
          <w:bCs/>
          <w:color w:val="000000" w:themeColor="text1"/>
          <w:sz w:val="24"/>
          <w:szCs w:val="24"/>
        </w:rPr>
        <w:t>Here</w:t>
      </w:r>
      <w:r w:rsidR="00731FE9" w:rsidRPr="00FD5886">
        <w:rPr>
          <w:bCs/>
          <w:color w:val="000000" w:themeColor="text1"/>
          <w:sz w:val="24"/>
          <w:szCs w:val="24"/>
        </w:rPr>
        <w:t xml:space="preserve">, </w:t>
      </w:r>
      <w:r w:rsidR="00090AB7" w:rsidRPr="00FD5886">
        <w:rPr>
          <w:bCs/>
          <w:color w:val="000000" w:themeColor="text1"/>
          <w:sz w:val="24"/>
          <w:szCs w:val="24"/>
        </w:rPr>
        <w:t xml:space="preserve">we </w:t>
      </w:r>
      <w:r w:rsidR="007B6E52" w:rsidRPr="00FD5886">
        <w:rPr>
          <w:bCs/>
          <w:color w:val="000000" w:themeColor="text1"/>
          <w:sz w:val="24"/>
          <w:szCs w:val="24"/>
        </w:rPr>
        <w:t xml:space="preserve">built upon </w:t>
      </w:r>
      <w:r w:rsidRPr="00FD5886">
        <w:rPr>
          <w:bCs/>
          <w:color w:val="000000" w:themeColor="text1"/>
          <w:sz w:val="24"/>
          <w:szCs w:val="24"/>
        </w:rPr>
        <w:t xml:space="preserve">the </w:t>
      </w:r>
      <w:r w:rsidR="007B6E52" w:rsidRPr="00FD5886">
        <w:rPr>
          <w:bCs/>
          <w:color w:val="000000" w:themeColor="text1"/>
          <w:sz w:val="24"/>
          <w:szCs w:val="24"/>
        </w:rPr>
        <w:t xml:space="preserve">growing body of work </w:t>
      </w:r>
      <w:r w:rsidRPr="00FD5886">
        <w:rPr>
          <w:bCs/>
          <w:color w:val="000000" w:themeColor="text1"/>
          <w:sz w:val="24"/>
          <w:szCs w:val="24"/>
        </w:rPr>
        <w:t xml:space="preserve">that focuses </w:t>
      </w:r>
      <w:r w:rsidR="007B6E52" w:rsidRPr="00FD5886">
        <w:rPr>
          <w:bCs/>
          <w:color w:val="000000" w:themeColor="text1"/>
          <w:sz w:val="24"/>
          <w:szCs w:val="24"/>
        </w:rPr>
        <w:t xml:space="preserve">on specific subfields </w:t>
      </w:r>
      <w:r w:rsidR="00200FB0" w:rsidRPr="00FD5886">
        <w:rPr>
          <w:bCs/>
          <w:color w:val="000000" w:themeColor="text1"/>
          <w:sz w:val="24"/>
          <w:szCs w:val="24"/>
        </w:rPr>
        <w:t>and examined the</w:t>
      </w:r>
      <w:r w:rsidR="00090AB7" w:rsidRPr="00FD5886">
        <w:rPr>
          <w:bCs/>
          <w:color w:val="000000" w:themeColor="text1"/>
          <w:sz w:val="24"/>
          <w:szCs w:val="24"/>
        </w:rPr>
        <w:t xml:space="preserve"> outputs of </w:t>
      </w:r>
      <w:r w:rsidR="00080125" w:rsidRPr="00FD5886">
        <w:rPr>
          <w:bCs/>
          <w:color w:val="000000" w:themeColor="text1"/>
          <w:sz w:val="24"/>
          <w:szCs w:val="24"/>
        </w:rPr>
        <w:t>publications</w:t>
      </w:r>
      <w:r w:rsidR="00090AB7" w:rsidRPr="00FD5886">
        <w:rPr>
          <w:bCs/>
          <w:color w:val="000000" w:themeColor="text1"/>
          <w:sz w:val="24"/>
          <w:szCs w:val="24"/>
        </w:rPr>
        <w:t xml:space="preserve"> </w:t>
      </w:r>
      <w:r w:rsidR="007B6E52" w:rsidRPr="00FD5886">
        <w:rPr>
          <w:bCs/>
          <w:color w:val="000000" w:themeColor="text1"/>
          <w:sz w:val="24"/>
          <w:szCs w:val="24"/>
        </w:rPr>
        <w:t xml:space="preserve">relating to </w:t>
      </w:r>
      <w:r w:rsidR="00033FA0" w:rsidRPr="00FD5886">
        <w:rPr>
          <w:bCs/>
          <w:color w:val="000000" w:themeColor="text1"/>
          <w:sz w:val="24"/>
          <w:szCs w:val="24"/>
        </w:rPr>
        <w:t>visual search and eye movement behavi</w:t>
      </w:r>
      <w:r w:rsidR="00D45AC5" w:rsidRPr="00FD5886">
        <w:rPr>
          <w:bCs/>
          <w:color w:val="000000" w:themeColor="text1"/>
          <w:sz w:val="24"/>
          <w:szCs w:val="24"/>
        </w:rPr>
        <w:t>or.</w:t>
      </w:r>
      <w:r w:rsidR="00200FB0" w:rsidRPr="00FD5886">
        <w:rPr>
          <w:bCs/>
          <w:color w:val="000000" w:themeColor="text1"/>
          <w:sz w:val="24"/>
          <w:szCs w:val="24"/>
        </w:rPr>
        <w:t xml:space="preserve"> We conducted what we refer to as a </w:t>
      </w:r>
      <w:r w:rsidR="00200FB0" w:rsidRPr="00FD5886">
        <w:rPr>
          <w:bCs/>
          <w:i/>
          <w:iCs/>
          <w:color w:val="000000" w:themeColor="text1"/>
          <w:sz w:val="24"/>
          <w:szCs w:val="24"/>
        </w:rPr>
        <w:t>sharing practices review</w:t>
      </w:r>
      <w:r w:rsidRPr="00FD5886">
        <w:rPr>
          <w:bCs/>
          <w:color w:val="000000" w:themeColor="text1"/>
          <w:sz w:val="24"/>
          <w:szCs w:val="24"/>
        </w:rPr>
        <w:t>,</w:t>
      </w:r>
      <w:r w:rsidR="00200FB0" w:rsidRPr="00FD5886">
        <w:rPr>
          <w:bCs/>
          <w:color w:val="000000" w:themeColor="text1"/>
          <w:sz w:val="24"/>
          <w:szCs w:val="24"/>
        </w:rPr>
        <w:t xml:space="preserve"> inspired by the FAIR principles and </w:t>
      </w:r>
      <w:r w:rsidRPr="00FD5886">
        <w:rPr>
          <w:bCs/>
          <w:color w:val="000000" w:themeColor="text1"/>
          <w:sz w:val="24"/>
          <w:szCs w:val="24"/>
        </w:rPr>
        <w:t xml:space="preserve">by </w:t>
      </w:r>
      <w:r w:rsidR="00200FB0" w:rsidRPr="00FD5886">
        <w:rPr>
          <w:bCs/>
          <w:color w:val="000000" w:themeColor="text1"/>
          <w:sz w:val="24"/>
          <w:szCs w:val="24"/>
        </w:rPr>
        <w:t>previous research in this area</w:t>
      </w:r>
      <w:r w:rsidR="00CF25EA" w:rsidRPr="00FD5886">
        <w:rPr>
          <w:bCs/>
          <w:color w:val="000000" w:themeColor="text1"/>
          <w:sz w:val="24"/>
          <w:szCs w:val="24"/>
        </w:rPr>
        <w:t>, customized to suit the idiosyncrasies of research and outputs within our field</w:t>
      </w:r>
      <w:r w:rsidR="00F217F6" w:rsidRPr="00FD5886">
        <w:rPr>
          <w:bCs/>
          <w:color w:val="000000" w:themeColor="text1"/>
          <w:sz w:val="24"/>
          <w:szCs w:val="24"/>
        </w:rPr>
        <w:t>.</w:t>
      </w:r>
      <w:r w:rsidR="00033FA0" w:rsidRPr="00FD5886">
        <w:rPr>
          <w:bCs/>
          <w:color w:val="000000" w:themeColor="text1"/>
          <w:sz w:val="24"/>
          <w:szCs w:val="24"/>
        </w:rPr>
        <w:t xml:space="preserve"> </w:t>
      </w:r>
      <w:r w:rsidR="000B4DB2" w:rsidRPr="00FD5886">
        <w:rPr>
          <w:bCs/>
          <w:color w:val="000000" w:themeColor="text1"/>
          <w:sz w:val="24"/>
          <w:szCs w:val="24"/>
        </w:rPr>
        <w:t>Datasets derive</w:t>
      </w:r>
      <w:r w:rsidRPr="00FD5886">
        <w:rPr>
          <w:bCs/>
          <w:color w:val="000000" w:themeColor="text1"/>
          <w:sz w:val="24"/>
          <w:szCs w:val="24"/>
        </w:rPr>
        <w:t>d</w:t>
      </w:r>
      <w:r w:rsidR="000B4DB2" w:rsidRPr="00FD5886">
        <w:rPr>
          <w:bCs/>
          <w:color w:val="000000" w:themeColor="text1"/>
          <w:sz w:val="24"/>
          <w:szCs w:val="24"/>
        </w:rPr>
        <w:t xml:space="preserve"> from visual search and eye movement experiments are </w:t>
      </w:r>
      <w:r w:rsidR="00731FE9" w:rsidRPr="00FD5886">
        <w:rPr>
          <w:bCs/>
          <w:color w:val="000000" w:themeColor="text1"/>
          <w:sz w:val="24"/>
          <w:szCs w:val="24"/>
        </w:rPr>
        <w:t xml:space="preserve">excellent candidates </w:t>
      </w:r>
      <w:r w:rsidR="000B4DB2" w:rsidRPr="00FD5886">
        <w:rPr>
          <w:bCs/>
          <w:color w:val="000000" w:themeColor="text1"/>
          <w:sz w:val="24"/>
          <w:szCs w:val="24"/>
        </w:rPr>
        <w:t>for sharing and reuse</w:t>
      </w:r>
      <w:r w:rsidR="001C5FFB" w:rsidRPr="00FD5886">
        <w:rPr>
          <w:bCs/>
          <w:color w:val="000000" w:themeColor="text1"/>
          <w:sz w:val="24"/>
          <w:szCs w:val="24"/>
        </w:rPr>
        <w:t xml:space="preserve"> </w:t>
      </w:r>
      <w:r w:rsidR="000B4DB2" w:rsidRPr="00FD5886">
        <w:rPr>
          <w:bCs/>
          <w:color w:val="000000" w:themeColor="text1"/>
          <w:sz w:val="24"/>
          <w:szCs w:val="24"/>
        </w:rPr>
        <w:t>because they are expensive and time-consuming to collect</w:t>
      </w:r>
      <w:r w:rsidR="00B24FAA" w:rsidRPr="00FD5886">
        <w:rPr>
          <w:bCs/>
          <w:color w:val="000000" w:themeColor="text1"/>
          <w:sz w:val="24"/>
          <w:szCs w:val="24"/>
        </w:rPr>
        <w:t>,</w:t>
      </w:r>
      <w:r w:rsidR="000B4DB2" w:rsidRPr="00FD5886">
        <w:rPr>
          <w:bCs/>
          <w:color w:val="000000" w:themeColor="text1"/>
          <w:sz w:val="24"/>
          <w:szCs w:val="24"/>
        </w:rPr>
        <w:t xml:space="preserve"> </w:t>
      </w:r>
      <w:r w:rsidR="00A52896" w:rsidRPr="00FD5886">
        <w:rPr>
          <w:bCs/>
          <w:color w:val="000000" w:themeColor="text1"/>
          <w:sz w:val="24"/>
          <w:szCs w:val="24"/>
        </w:rPr>
        <w:t xml:space="preserve">and </w:t>
      </w:r>
      <w:r w:rsidR="00731FE9" w:rsidRPr="00FD5886">
        <w:rPr>
          <w:bCs/>
          <w:color w:val="000000" w:themeColor="text1"/>
          <w:sz w:val="24"/>
          <w:szCs w:val="24"/>
        </w:rPr>
        <w:t>because</w:t>
      </w:r>
      <w:r w:rsidR="000B4DB2" w:rsidRPr="00FD5886">
        <w:rPr>
          <w:bCs/>
          <w:color w:val="000000" w:themeColor="text1"/>
          <w:sz w:val="24"/>
          <w:szCs w:val="24"/>
        </w:rPr>
        <w:t xml:space="preserve"> the</w:t>
      </w:r>
      <w:r w:rsidR="00A52896" w:rsidRPr="00FD5886">
        <w:rPr>
          <w:bCs/>
          <w:color w:val="000000" w:themeColor="text1"/>
          <w:sz w:val="24"/>
          <w:szCs w:val="24"/>
        </w:rPr>
        <w:t xml:space="preserve"> data</w:t>
      </w:r>
      <w:r w:rsidR="000B4DB2" w:rsidRPr="00FD5886">
        <w:rPr>
          <w:bCs/>
          <w:color w:val="000000" w:themeColor="text1"/>
          <w:sz w:val="24"/>
          <w:szCs w:val="24"/>
        </w:rPr>
        <w:t xml:space="preserve"> can </w:t>
      </w:r>
      <w:r w:rsidR="000B4DB2" w:rsidRPr="00FD5886">
        <w:rPr>
          <w:bCs/>
          <w:color w:val="000000" w:themeColor="text1"/>
          <w:sz w:val="24"/>
          <w:szCs w:val="24"/>
        </w:rPr>
        <w:lastRenderedPageBreak/>
        <w:t xml:space="preserve">be analyzed in </w:t>
      </w:r>
      <w:r w:rsidR="001936F3" w:rsidRPr="00FD5886">
        <w:rPr>
          <w:bCs/>
          <w:color w:val="000000" w:themeColor="text1"/>
          <w:sz w:val="24"/>
          <w:szCs w:val="24"/>
        </w:rPr>
        <w:t>many</w:t>
      </w:r>
      <w:r w:rsidR="000B4DB2" w:rsidRPr="00FD5886">
        <w:rPr>
          <w:bCs/>
          <w:color w:val="000000" w:themeColor="text1"/>
          <w:sz w:val="24"/>
          <w:szCs w:val="24"/>
        </w:rPr>
        <w:t xml:space="preserve"> different ways</w:t>
      </w:r>
      <w:r w:rsidR="00E56DBE" w:rsidRPr="00FD5886">
        <w:rPr>
          <w:bCs/>
          <w:color w:val="000000" w:themeColor="text1"/>
          <w:sz w:val="24"/>
          <w:szCs w:val="24"/>
        </w:rPr>
        <w:t xml:space="preserve"> </w:t>
      </w:r>
      <w:r w:rsidRPr="00FD5886">
        <w:rPr>
          <w:bCs/>
          <w:color w:val="000000" w:themeColor="text1"/>
          <w:sz w:val="24"/>
          <w:szCs w:val="24"/>
        </w:rPr>
        <w:t xml:space="preserve">to produce new scientific knowledge </w:t>
      </w:r>
      <w:r w:rsidR="00731FE9"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xseEfxld","properties":{"formattedCitation":"(for a review, see Godwin et al., 2021)","plainCitation":"(for a review, see Godwin et al., 2021)","noteIndex":0},"citationItems":[{"id":3092,"uris":["http://zotero.org/users/6618481/items/52633BMK"],"itemData":{"id":3092,"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label":"page","prefix":"for a review, see"}],"schema":"https://github.com/citation-style-language/schema/raw/master/csl-citation.json"} </w:instrText>
      </w:r>
      <w:r w:rsidR="00731FE9" w:rsidRPr="00FD5886">
        <w:rPr>
          <w:bCs/>
          <w:color w:val="000000" w:themeColor="text1"/>
          <w:sz w:val="24"/>
          <w:szCs w:val="24"/>
        </w:rPr>
        <w:fldChar w:fldCharType="separate"/>
      </w:r>
      <w:r w:rsidR="00731FE9" w:rsidRPr="00FD5886">
        <w:rPr>
          <w:bCs/>
          <w:noProof/>
          <w:color w:val="000000" w:themeColor="text1"/>
          <w:sz w:val="24"/>
          <w:szCs w:val="24"/>
        </w:rPr>
        <w:t>(for a review, see Godwin et al., 2021)</w:t>
      </w:r>
      <w:r w:rsidR="00731FE9" w:rsidRPr="00FD5886">
        <w:rPr>
          <w:bCs/>
          <w:color w:val="000000" w:themeColor="text1"/>
          <w:sz w:val="24"/>
          <w:szCs w:val="24"/>
        </w:rPr>
        <w:fldChar w:fldCharType="end"/>
      </w:r>
      <w:r w:rsidR="006A7E7B" w:rsidRPr="00FD5886">
        <w:rPr>
          <w:bCs/>
          <w:color w:val="000000" w:themeColor="text1"/>
          <w:sz w:val="24"/>
          <w:szCs w:val="24"/>
        </w:rPr>
        <w:t xml:space="preserve">. </w:t>
      </w:r>
      <w:r w:rsidR="00236ADB" w:rsidRPr="00FD5886">
        <w:rPr>
          <w:bCs/>
          <w:color w:val="000000" w:themeColor="text1"/>
          <w:sz w:val="24"/>
          <w:szCs w:val="24"/>
        </w:rPr>
        <w:t xml:space="preserve"> </w:t>
      </w:r>
    </w:p>
    <w:p w14:paraId="1C86D322" w14:textId="0DB22A8C" w:rsidR="00CB72A8" w:rsidRPr="00FD5886" w:rsidRDefault="00CB72A8" w:rsidP="00090AB7">
      <w:pPr>
        <w:tabs>
          <w:tab w:val="clear" w:pos="3068"/>
        </w:tabs>
        <w:ind w:firstLine="567"/>
        <w:rPr>
          <w:bCs/>
          <w:color w:val="000000" w:themeColor="text1"/>
          <w:sz w:val="24"/>
          <w:szCs w:val="24"/>
        </w:rPr>
      </w:pPr>
      <w:r w:rsidRPr="00FD5886">
        <w:rPr>
          <w:bCs/>
          <w:color w:val="000000" w:themeColor="text1"/>
          <w:sz w:val="24"/>
          <w:szCs w:val="24"/>
        </w:rPr>
        <w:t xml:space="preserve">The purpose of our sharing practices review was to catalogue the sharing of outputs by researchers in our field. To achieve this, we collated information from two different searches: we performed a </w:t>
      </w:r>
      <w:r w:rsidRPr="00FD5886">
        <w:rPr>
          <w:bCs/>
          <w:i/>
          <w:iCs/>
          <w:color w:val="000000" w:themeColor="text1"/>
          <w:sz w:val="24"/>
          <w:szCs w:val="24"/>
        </w:rPr>
        <w:t>Literature Search</w:t>
      </w:r>
      <w:r w:rsidRPr="00FD5886">
        <w:rPr>
          <w:bCs/>
          <w:color w:val="000000" w:themeColor="text1"/>
          <w:sz w:val="24"/>
          <w:szCs w:val="24"/>
        </w:rPr>
        <w:t xml:space="preserve">, using the Web of Science and a </w:t>
      </w:r>
      <w:r w:rsidRPr="00FD5886">
        <w:rPr>
          <w:bCs/>
          <w:i/>
          <w:iCs/>
          <w:color w:val="000000" w:themeColor="text1"/>
          <w:sz w:val="24"/>
          <w:szCs w:val="24"/>
        </w:rPr>
        <w:t>Repository Search</w:t>
      </w:r>
      <w:r w:rsidRPr="00FD5886">
        <w:rPr>
          <w:bCs/>
          <w:color w:val="000000" w:themeColor="text1"/>
          <w:sz w:val="24"/>
          <w:szCs w:val="24"/>
        </w:rPr>
        <w:t xml:space="preserve">, searching the Open Science Framework’s online repository for shared outputs (see methods, below). We then examined the outputs shared from publications that were found via each of the searches. Our examination of the outputs was conducted to determine what forms of reuse those outputs might facilitate. First, we addressed whether the outputs facilitated </w:t>
      </w:r>
      <w:r w:rsidRPr="00FD5886">
        <w:rPr>
          <w:bCs/>
          <w:i/>
          <w:iCs/>
          <w:color w:val="000000" w:themeColor="text1"/>
          <w:sz w:val="24"/>
          <w:szCs w:val="24"/>
        </w:rPr>
        <w:t>analytic reproducibility</w:t>
      </w:r>
      <w:r w:rsidRPr="00FD5886">
        <w:rPr>
          <w:bCs/>
          <w:color w:val="000000" w:themeColor="text1"/>
          <w:sz w:val="24"/>
          <w:szCs w:val="24"/>
        </w:rPr>
        <w:t xml:space="preserve">, i.e., reproducing statistical analyses that were presented in a publication. Second, we addressed whether the outputs could facilitate </w:t>
      </w:r>
      <w:r w:rsidRPr="00FD5886">
        <w:rPr>
          <w:bCs/>
          <w:i/>
          <w:iCs/>
          <w:color w:val="000000" w:themeColor="text1"/>
          <w:sz w:val="24"/>
          <w:szCs w:val="24"/>
        </w:rPr>
        <w:t>direct replications</w:t>
      </w:r>
      <w:r w:rsidRPr="00FD5886">
        <w:rPr>
          <w:bCs/>
          <w:color w:val="000000" w:themeColor="text1"/>
          <w:sz w:val="24"/>
          <w:szCs w:val="24"/>
        </w:rPr>
        <w:t xml:space="preserve"> by sharing digital objects such as the software used to run experiments and/or materials such as stimuli used in the experiments. Third, we addressed whether the outputs enabled </w:t>
      </w:r>
      <w:r w:rsidRPr="00FD5886">
        <w:rPr>
          <w:bCs/>
          <w:i/>
          <w:iCs/>
          <w:color w:val="000000" w:themeColor="text1"/>
          <w:sz w:val="24"/>
          <w:szCs w:val="24"/>
        </w:rPr>
        <w:t>secondary data analyses</w:t>
      </w:r>
      <w:r w:rsidRPr="00FD5886">
        <w:rPr>
          <w:bCs/>
          <w:color w:val="000000" w:themeColor="text1"/>
          <w:sz w:val="24"/>
          <w:szCs w:val="24"/>
        </w:rPr>
        <w:t xml:space="preserve"> to take place. This would involve the sharing of raw data that would enable those raw data to be processed and analyzed to address new research questions. Finally, in a step that is novel to this project, we cross-compared the Literature Search and Repository Search, and to prelude, found some important </w:t>
      </w:r>
    </w:p>
    <w:p w14:paraId="08A4509E" w14:textId="4E05009C" w:rsidR="00DE5EE0"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 xml:space="preserve">Aside from </w:t>
      </w:r>
      <w:r w:rsidR="00DB2001" w:rsidRPr="00FD5886">
        <w:rPr>
          <w:bCs/>
          <w:color w:val="000000" w:themeColor="text1"/>
          <w:sz w:val="24"/>
          <w:szCs w:val="24"/>
        </w:rPr>
        <w:t xml:space="preserve">cataloguing how </w:t>
      </w:r>
      <w:r w:rsidR="002B545C" w:rsidRPr="00FD5886">
        <w:rPr>
          <w:bCs/>
          <w:color w:val="000000" w:themeColor="text1"/>
          <w:sz w:val="24"/>
          <w:szCs w:val="24"/>
        </w:rPr>
        <w:t>different forms of re</w:t>
      </w:r>
      <w:r w:rsidR="000F596A" w:rsidRPr="00FD5886">
        <w:rPr>
          <w:bCs/>
          <w:color w:val="000000" w:themeColor="text1"/>
          <w:sz w:val="24"/>
          <w:szCs w:val="24"/>
        </w:rPr>
        <w:t>use</w:t>
      </w:r>
      <w:r w:rsidR="002B545C" w:rsidRPr="00FD5886">
        <w:rPr>
          <w:bCs/>
          <w:color w:val="000000" w:themeColor="text1"/>
          <w:sz w:val="24"/>
          <w:szCs w:val="24"/>
        </w:rPr>
        <w:t xml:space="preserve"> </w:t>
      </w:r>
      <w:r w:rsidR="00DB2001" w:rsidRPr="00FD5886">
        <w:rPr>
          <w:bCs/>
          <w:color w:val="000000" w:themeColor="text1"/>
          <w:sz w:val="24"/>
          <w:szCs w:val="24"/>
        </w:rPr>
        <w:t xml:space="preserve">were </w:t>
      </w:r>
      <w:r w:rsidR="002B545C" w:rsidRPr="00FD5886">
        <w:rPr>
          <w:bCs/>
          <w:color w:val="000000" w:themeColor="text1"/>
          <w:sz w:val="24"/>
          <w:szCs w:val="24"/>
        </w:rPr>
        <w:t xml:space="preserve">supported by outputs from publications in our subfield, our searches offer </w:t>
      </w:r>
      <w:r w:rsidR="0098419F" w:rsidRPr="00FD5886">
        <w:rPr>
          <w:bCs/>
          <w:color w:val="000000" w:themeColor="text1"/>
          <w:sz w:val="24"/>
          <w:szCs w:val="24"/>
        </w:rPr>
        <w:t xml:space="preserve">the </w:t>
      </w:r>
      <w:r w:rsidR="002B545C" w:rsidRPr="00FD5886">
        <w:rPr>
          <w:bCs/>
          <w:color w:val="000000" w:themeColor="text1"/>
          <w:sz w:val="24"/>
          <w:szCs w:val="24"/>
        </w:rPr>
        <w:t>further benefit</w:t>
      </w:r>
      <w:r w:rsidR="0098419F" w:rsidRPr="00FD5886">
        <w:rPr>
          <w:bCs/>
          <w:color w:val="000000" w:themeColor="text1"/>
          <w:sz w:val="24"/>
          <w:szCs w:val="24"/>
        </w:rPr>
        <w:t xml:space="preserve"> of</w:t>
      </w:r>
      <w:r w:rsidR="002B545C" w:rsidRPr="00FD5886">
        <w:rPr>
          <w:bCs/>
          <w:color w:val="000000" w:themeColor="text1"/>
          <w:sz w:val="24"/>
          <w:szCs w:val="24"/>
        </w:rPr>
        <w:t xml:space="preserve"> amass</w:t>
      </w:r>
      <w:r w:rsidR="0098419F" w:rsidRPr="00FD5886">
        <w:rPr>
          <w:bCs/>
          <w:color w:val="000000" w:themeColor="text1"/>
          <w:sz w:val="24"/>
          <w:szCs w:val="24"/>
        </w:rPr>
        <w:t>ing</w:t>
      </w:r>
      <w:r w:rsidR="002B545C" w:rsidRPr="00FD5886">
        <w:rPr>
          <w:bCs/>
          <w:color w:val="000000" w:themeColor="text1"/>
          <w:sz w:val="24"/>
          <w:szCs w:val="24"/>
        </w:rPr>
        <w:t xml:space="preserve"> a substantial database of available scientific outputs that will be of value to others in this field, thereby furthering one of the goals of data sharing identified by Borgman </w:t>
      </w:r>
      <w:r w:rsidR="002B545C"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Bqnczi0A","properties":{"formattedCitation":"(2017)","plainCitation":"(2017)","noteIndex":0},"citationItems":[{"id":3458,"uris":["http://zotero.org/users/6618481/items/V9DYPIU5"],"itemData":{"id":3458,"type":"book","abstract":"An examination of the uses of data within a changing knowledge infrastructure, offering analysis and case studies from the sciences, social sciences, and humanities.“Big Data” is on the covers of Science, Nature, the Economist, and Wired magazines, on the front pages of the Wall Street Journal and the New York Times. But despite the media hyperbole, as Christine Borgman points out in this examination of data and scholarly research, having the right data is usually better than having more data; little data can be just as valuable as big data. In many cases, there are no data—because relevant data don't exist, cannot be found, or are not available. Moreover, data sharing is difficult, incentives to do so are minimal, and data practices vary widely across disciplines.Borgman, an often-cited authority on scholarly communication, argues that data have no value or meaning in isolation; they exist within a knowledge infrastructure—an ecology of people, practices, technologies, institutions, material objects, and relationships. After laying out the premises of her investigation—six “provocations” meant to inspire discussion about the uses of data in scholarship—Borgman offers case studies of data practices in the sciences, the social sciences, and the humanities, and then considers the implications of her findings for scholarly practice and research policy. To manage and exploit data over the long term, Borgman argues, requires massive investment in knowledge infrastructures; at stake is the future of scholarship.","ISBN":"978-0-262-52991-4","language":"en","note":"Google-Books-ID: JvsMEAAAQBAJ","number-of-pages":"411","publisher":"MIT Press","source":"Google Books","title":"Big Data, Little Data, No Data: Scholarship in the Networked World","title-short":"Big Data, Little Data, No Data","author":[{"family":"Borgman","given":"Christine L."}],"issued":{"date-parts":[["2017",2,3]]}},"label":"page","suppress-author":true}],"schema":"https://github.com/citation-style-language/schema/raw/master/csl-citation.json"} </w:instrText>
      </w:r>
      <w:r w:rsidR="002B545C" w:rsidRPr="00FD5886">
        <w:rPr>
          <w:bCs/>
          <w:color w:val="000000" w:themeColor="text1"/>
          <w:sz w:val="24"/>
          <w:szCs w:val="24"/>
        </w:rPr>
        <w:fldChar w:fldCharType="separate"/>
      </w:r>
      <w:r w:rsidR="002B545C" w:rsidRPr="00FD5886">
        <w:rPr>
          <w:bCs/>
          <w:noProof/>
          <w:color w:val="000000" w:themeColor="text1"/>
          <w:sz w:val="24"/>
          <w:szCs w:val="24"/>
        </w:rPr>
        <w:t>(2017)</w:t>
      </w:r>
      <w:r w:rsidR="002B545C" w:rsidRPr="00FD5886">
        <w:rPr>
          <w:bCs/>
          <w:color w:val="000000" w:themeColor="text1"/>
          <w:sz w:val="24"/>
          <w:szCs w:val="24"/>
        </w:rPr>
        <w:fldChar w:fldCharType="end"/>
      </w:r>
      <w:r w:rsidR="002B545C" w:rsidRPr="00FD5886">
        <w:rPr>
          <w:bCs/>
          <w:color w:val="000000" w:themeColor="text1"/>
          <w:sz w:val="24"/>
          <w:szCs w:val="24"/>
        </w:rPr>
        <w:t xml:space="preserve">; namely “advancing the state of scholarship.” </w:t>
      </w:r>
    </w:p>
    <w:p w14:paraId="19D33966" w14:textId="6BC42EF5" w:rsidR="00E62A5C" w:rsidRPr="00FD5886" w:rsidRDefault="00C152A4" w:rsidP="009A052B">
      <w:pPr>
        <w:tabs>
          <w:tab w:val="clear" w:pos="3068"/>
        </w:tabs>
        <w:ind w:firstLine="0"/>
        <w:jc w:val="center"/>
        <w:rPr>
          <w:b/>
          <w:color w:val="000000" w:themeColor="text1"/>
          <w:sz w:val="24"/>
          <w:szCs w:val="24"/>
        </w:rPr>
      </w:pPr>
      <w:r w:rsidRPr="00FD5886">
        <w:rPr>
          <w:b/>
          <w:color w:val="000000" w:themeColor="text1"/>
          <w:sz w:val="24"/>
          <w:szCs w:val="24"/>
        </w:rPr>
        <w:lastRenderedPageBreak/>
        <w:t>Method</w:t>
      </w:r>
    </w:p>
    <w:p w14:paraId="74C9550D" w14:textId="702B5064" w:rsidR="00843DE7" w:rsidRPr="00FD5886" w:rsidRDefault="002D6A79" w:rsidP="00843DE7">
      <w:pPr>
        <w:tabs>
          <w:tab w:val="clear" w:pos="3068"/>
        </w:tabs>
        <w:ind w:firstLine="0"/>
        <w:rPr>
          <w:b/>
          <w:color w:val="000000" w:themeColor="text1"/>
          <w:sz w:val="24"/>
          <w:szCs w:val="24"/>
        </w:rPr>
      </w:pPr>
      <w:r w:rsidRPr="00FD5886">
        <w:rPr>
          <w:b/>
          <w:color w:val="000000" w:themeColor="text1"/>
          <w:sz w:val="24"/>
          <w:szCs w:val="24"/>
        </w:rPr>
        <w:t>Approach</w:t>
      </w:r>
    </w:p>
    <w:p w14:paraId="307BCA5B" w14:textId="38D4A0AE" w:rsidR="009D4D0A" w:rsidRPr="00FD5886" w:rsidRDefault="00843DE7" w:rsidP="00861644">
      <w:pPr>
        <w:tabs>
          <w:tab w:val="clear" w:pos="3068"/>
        </w:tabs>
        <w:ind w:firstLine="0"/>
        <w:rPr>
          <w:bCs/>
          <w:color w:val="000000" w:themeColor="text1"/>
          <w:sz w:val="24"/>
          <w:szCs w:val="24"/>
        </w:rPr>
      </w:pPr>
      <w:r w:rsidRPr="00FD5886">
        <w:rPr>
          <w:b/>
          <w:color w:val="000000" w:themeColor="text1"/>
          <w:sz w:val="24"/>
          <w:szCs w:val="24"/>
        </w:rPr>
        <w:tab/>
      </w:r>
      <w:r w:rsidR="00D30087" w:rsidRPr="00FD5886">
        <w:rPr>
          <w:bCs/>
          <w:color w:val="000000" w:themeColor="text1"/>
          <w:sz w:val="24"/>
          <w:szCs w:val="24"/>
        </w:rPr>
        <w:t xml:space="preserve">We conducted two </w:t>
      </w:r>
      <w:r w:rsidR="00CF039D" w:rsidRPr="00FD5886">
        <w:rPr>
          <w:bCs/>
          <w:color w:val="000000" w:themeColor="text1"/>
          <w:sz w:val="24"/>
          <w:szCs w:val="24"/>
        </w:rPr>
        <w:t>searches</w:t>
      </w:r>
      <w:r w:rsidR="001B210E" w:rsidRPr="00FD5886">
        <w:rPr>
          <w:bCs/>
          <w:color w:val="000000" w:themeColor="text1"/>
          <w:sz w:val="24"/>
          <w:szCs w:val="24"/>
        </w:rPr>
        <w:t>, looking</w:t>
      </w:r>
      <w:r w:rsidR="00CF039D" w:rsidRPr="00FD5886">
        <w:rPr>
          <w:bCs/>
          <w:color w:val="000000" w:themeColor="text1"/>
          <w:sz w:val="24"/>
          <w:szCs w:val="24"/>
        </w:rPr>
        <w:t xml:space="preserve"> for </w:t>
      </w:r>
      <w:r w:rsidR="00D30087" w:rsidRPr="00FD5886">
        <w:rPr>
          <w:bCs/>
          <w:color w:val="000000" w:themeColor="text1"/>
          <w:sz w:val="24"/>
          <w:szCs w:val="24"/>
        </w:rPr>
        <w:t xml:space="preserve">outputs </w:t>
      </w:r>
      <w:r w:rsidR="001B210E" w:rsidRPr="00FD5886">
        <w:rPr>
          <w:bCs/>
          <w:color w:val="000000" w:themeColor="text1"/>
          <w:sz w:val="24"/>
          <w:szCs w:val="24"/>
        </w:rPr>
        <w:t>of</w:t>
      </w:r>
      <w:r w:rsidR="00CF039D" w:rsidRPr="00FD5886">
        <w:rPr>
          <w:bCs/>
          <w:color w:val="000000" w:themeColor="text1"/>
          <w:sz w:val="24"/>
          <w:szCs w:val="24"/>
        </w:rPr>
        <w:t xml:space="preserve"> experiments involv</w:t>
      </w:r>
      <w:r w:rsidR="00A35FE7" w:rsidRPr="00FD5886">
        <w:rPr>
          <w:bCs/>
          <w:color w:val="000000" w:themeColor="text1"/>
          <w:sz w:val="24"/>
          <w:szCs w:val="24"/>
        </w:rPr>
        <w:t>ing</w:t>
      </w:r>
      <w:r w:rsidR="00CF039D" w:rsidRPr="00FD5886">
        <w:rPr>
          <w:bCs/>
          <w:color w:val="000000" w:themeColor="text1"/>
          <w:sz w:val="24"/>
          <w:szCs w:val="24"/>
        </w:rPr>
        <w:t xml:space="preserve"> visual search and eye tracking. </w:t>
      </w:r>
      <w:r w:rsidR="0098419F" w:rsidRPr="00FD5886">
        <w:rPr>
          <w:bCs/>
          <w:color w:val="000000" w:themeColor="text1"/>
          <w:sz w:val="24"/>
          <w:szCs w:val="24"/>
        </w:rPr>
        <w:t>First, we conducted</w:t>
      </w:r>
      <w:r w:rsidR="001A7A28" w:rsidRPr="00FD5886">
        <w:rPr>
          <w:bCs/>
          <w:color w:val="000000" w:themeColor="text1"/>
          <w:sz w:val="24"/>
          <w:szCs w:val="24"/>
        </w:rPr>
        <w:t xml:space="preserve"> a </w:t>
      </w:r>
      <w:r w:rsidR="004B7E7D" w:rsidRPr="00FD5886">
        <w:rPr>
          <w:bCs/>
          <w:i/>
          <w:iCs/>
          <w:color w:val="000000" w:themeColor="text1"/>
          <w:sz w:val="24"/>
          <w:szCs w:val="24"/>
        </w:rPr>
        <w:t>Literature Search</w:t>
      </w:r>
      <w:r w:rsidR="004B7E7D" w:rsidRPr="00FD5886">
        <w:rPr>
          <w:bCs/>
          <w:color w:val="000000" w:themeColor="text1"/>
          <w:sz w:val="24"/>
          <w:szCs w:val="24"/>
        </w:rPr>
        <w:t xml:space="preserve">, which </w:t>
      </w:r>
      <w:r w:rsidR="00FB2557" w:rsidRPr="00FD5886">
        <w:rPr>
          <w:bCs/>
          <w:color w:val="000000" w:themeColor="text1"/>
          <w:sz w:val="24"/>
          <w:szCs w:val="24"/>
        </w:rPr>
        <w:t xml:space="preserve">involved </w:t>
      </w:r>
      <w:r w:rsidR="001B210E" w:rsidRPr="00FD5886">
        <w:rPr>
          <w:bCs/>
          <w:color w:val="000000" w:themeColor="text1"/>
          <w:sz w:val="24"/>
          <w:szCs w:val="24"/>
        </w:rPr>
        <w:t xml:space="preserve">examining </w:t>
      </w:r>
      <w:r w:rsidR="00FB2557" w:rsidRPr="00FD5886">
        <w:rPr>
          <w:bCs/>
          <w:color w:val="000000" w:themeColor="text1"/>
          <w:sz w:val="24"/>
          <w:szCs w:val="24"/>
        </w:rPr>
        <w:t xml:space="preserve">individual publications to </w:t>
      </w:r>
      <w:r w:rsidR="001B210E" w:rsidRPr="00FD5886">
        <w:rPr>
          <w:bCs/>
          <w:color w:val="000000" w:themeColor="text1"/>
          <w:sz w:val="24"/>
          <w:szCs w:val="24"/>
        </w:rPr>
        <w:t xml:space="preserve">determine </w:t>
      </w:r>
      <w:r w:rsidR="00FB2557" w:rsidRPr="00FD5886">
        <w:rPr>
          <w:bCs/>
          <w:color w:val="000000" w:themeColor="text1"/>
          <w:sz w:val="24"/>
          <w:szCs w:val="24"/>
        </w:rPr>
        <w:t>whether they shared data, code</w:t>
      </w:r>
      <w:r w:rsidR="00A35FE7" w:rsidRPr="00FD5886">
        <w:rPr>
          <w:bCs/>
          <w:color w:val="000000" w:themeColor="text1"/>
          <w:sz w:val="24"/>
          <w:szCs w:val="24"/>
        </w:rPr>
        <w:t>,</w:t>
      </w:r>
      <w:r w:rsidR="00FB2557" w:rsidRPr="00FD5886">
        <w:rPr>
          <w:bCs/>
          <w:color w:val="000000" w:themeColor="text1"/>
          <w:sz w:val="24"/>
          <w:szCs w:val="24"/>
        </w:rPr>
        <w:t xml:space="preserve"> or materials</w:t>
      </w:r>
      <w:r w:rsidR="001C01DA" w:rsidRPr="00FD5886">
        <w:rPr>
          <w:bCs/>
          <w:color w:val="000000" w:themeColor="text1"/>
          <w:sz w:val="24"/>
          <w:szCs w:val="24"/>
        </w:rPr>
        <w:t xml:space="preserve">. </w:t>
      </w:r>
      <w:r w:rsidR="009D4D0A" w:rsidRPr="00FD5886">
        <w:rPr>
          <w:bCs/>
          <w:color w:val="000000" w:themeColor="text1"/>
          <w:sz w:val="24"/>
          <w:szCs w:val="24"/>
        </w:rPr>
        <w:t>The</w:t>
      </w:r>
      <w:r w:rsidR="0098419F" w:rsidRPr="00FD5886">
        <w:rPr>
          <w:bCs/>
          <w:color w:val="000000" w:themeColor="text1"/>
          <w:sz w:val="24"/>
          <w:szCs w:val="24"/>
        </w:rPr>
        <w:t>n, we conducted</w:t>
      </w:r>
      <w:r w:rsidR="009D4D0A" w:rsidRPr="00FD5886">
        <w:rPr>
          <w:bCs/>
          <w:color w:val="000000" w:themeColor="text1"/>
          <w:sz w:val="24"/>
          <w:szCs w:val="24"/>
        </w:rPr>
        <w:t xml:space="preserve"> was a </w:t>
      </w:r>
      <w:r w:rsidR="009D4D0A" w:rsidRPr="00FD5886">
        <w:rPr>
          <w:bCs/>
          <w:i/>
          <w:iCs/>
          <w:color w:val="000000" w:themeColor="text1"/>
          <w:sz w:val="24"/>
          <w:szCs w:val="24"/>
        </w:rPr>
        <w:t>Repository Search</w:t>
      </w:r>
      <w:r w:rsidR="00861644" w:rsidRPr="00FD5886">
        <w:rPr>
          <w:bCs/>
          <w:color w:val="000000" w:themeColor="text1"/>
          <w:sz w:val="24"/>
          <w:szCs w:val="24"/>
        </w:rPr>
        <w:t>, which</w:t>
      </w:r>
      <w:r w:rsidR="00861644" w:rsidRPr="00FD5886">
        <w:rPr>
          <w:b/>
          <w:i/>
          <w:iCs/>
          <w:color w:val="000000" w:themeColor="text1"/>
          <w:sz w:val="24"/>
          <w:szCs w:val="24"/>
        </w:rPr>
        <w:t xml:space="preserve"> </w:t>
      </w:r>
      <w:r w:rsidR="00861644" w:rsidRPr="00FD5886">
        <w:rPr>
          <w:bCs/>
          <w:color w:val="000000" w:themeColor="text1"/>
          <w:sz w:val="24"/>
          <w:szCs w:val="24"/>
        </w:rPr>
        <w:t>involved</w:t>
      </w:r>
      <w:r w:rsidR="009D4D0A" w:rsidRPr="00FD5886">
        <w:rPr>
          <w:bCs/>
          <w:color w:val="000000" w:themeColor="text1"/>
          <w:sz w:val="24"/>
          <w:szCs w:val="24"/>
        </w:rPr>
        <w:t xml:space="preserve"> search</w:t>
      </w:r>
      <w:r w:rsidR="0098419F" w:rsidRPr="00FD5886">
        <w:rPr>
          <w:bCs/>
          <w:color w:val="000000" w:themeColor="text1"/>
          <w:sz w:val="24"/>
          <w:szCs w:val="24"/>
        </w:rPr>
        <w:t>ing</w:t>
      </w:r>
      <w:r w:rsidR="009D4D0A" w:rsidRPr="00FD5886">
        <w:rPr>
          <w:bCs/>
          <w:color w:val="000000" w:themeColor="text1"/>
          <w:sz w:val="24"/>
          <w:szCs w:val="24"/>
        </w:rPr>
        <w:t xml:space="preserve"> online repositories. </w:t>
      </w:r>
      <w:r w:rsidR="00F32A98" w:rsidRPr="00FD5886">
        <w:rPr>
          <w:bCs/>
          <w:color w:val="000000" w:themeColor="text1"/>
          <w:sz w:val="24"/>
          <w:szCs w:val="24"/>
        </w:rPr>
        <w:t>Because</w:t>
      </w:r>
      <w:r w:rsidR="00E4627D" w:rsidRPr="00FD5886">
        <w:rPr>
          <w:bCs/>
          <w:color w:val="000000" w:themeColor="text1"/>
          <w:sz w:val="24"/>
          <w:szCs w:val="24"/>
        </w:rPr>
        <w:t xml:space="preserve"> the Literature Search revealed that researchers overwhelmingly used the Open Science </w:t>
      </w:r>
      <w:r w:rsidR="00A35FE7" w:rsidRPr="00FD5886">
        <w:rPr>
          <w:bCs/>
          <w:color w:val="000000" w:themeColor="text1"/>
          <w:sz w:val="24"/>
          <w:szCs w:val="24"/>
        </w:rPr>
        <w:t xml:space="preserve">Framework’s </w:t>
      </w:r>
      <w:r w:rsidR="00E4627D" w:rsidRPr="00FD5886">
        <w:rPr>
          <w:bCs/>
          <w:color w:val="000000" w:themeColor="text1"/>
          <w:sz w:val="24"/>
          <w:szCs w:val="24"/>
        </w:rPr>
        <w:t xml:space="preserve">repositories to share data (OSF: </w:t>
      </w:r>
      <w:hyperlink r:id="rId9" w:history="1">
        <w:r w:rsidR="00185B84" w:rsidRPr="00FD5886">
          <w:rPr>
            <w:rStyle w:val="Hyperlink"/>
            <w:bCs/>
            <w:sz w:val="24"/>
            <w:szCs w:val="24"/>
          </w:rPr>
          <w:t>https://osf.io</w:t>
        </w:r>
      </w:hyperlink>
      <w:r w:rsidR="00E4627D" w:rsidRPr="00FD5886">
        <w:rPr>
          <w:bCs/>
          <w:color w:val="000000" w:themeColor="text1"/>
          <w:sz w:val="24"/>
          <w:szCs w:val="24"/>
        </w:rPr>
        <w:t>), our Repository Search used the OSF</w:t>
      </w:r>
      <w:r w:rsidR="00601169" w:rsidRPr="00FD5886">
        <w:rPr>
          <w:bCs/>
          <w:color w:val="000000" w:themeColor="text1"/>
          <w:sz w:val="24"/>
          <w:szCs w:val="24"/>
        </w:rPr>
        <w:t xml:space="preserve"> to find and catalogue </w:t>
      </w:r>
      <w:r w:rsidR="0098419F" w:rsidRPr="00FD5886">
        <w:rPr>
          <w:bCs/>
          <w:color w:val="000000" w:themeColor="text1"/>
          <w:sz w:val="24"/>
          <w:szCs w:val="24"/>
        </w:rPr>
        <w:t xml:space="preserve">available </w:t>
      </w:r>
      <w:r w:rsidR="00601169" w:rsidRPr="00FD5886">
        <w:rPr>
          <w:bCs/>
          <w:color w:val="000000" w:themeColor="text1"/>
          <w:sz w:val="24"/>
          <w:szCs w:val="24"/>
        </w:rPr>
        <w:t xml:space="preserve">datasets and other </w:t>
      </w:r>
      <w:r w:rsidR="0098419F" w:rsidRPr="00FD5886">
        <w:rPr>
          <w:bCs/>
          <w:color w:val="000000" w:themeColor="text1"/>
          <w:sz w:val="24"/>
          <w:szCs w:val="24"/>
        </w:rPr>
        <w:t xml:space="preserve">shared </w:t>
      </w:r>
      <w:r w:rsidR="00601169" w:rsidRPr="00FD5886">
        <w:rPr>
          <w:bCs/>
          <w:color w:val="000000" w:themeColor="text1"/>
          <w:sz w:val="24"/>
          <w:szCs w:val="24"/>
        </w:rPr>
        <w:t>outputs.</w:t>
      </w:r>
    </w:p>
    <w:p w14:paraId="44F22148" w14:textId="77777777" w:rsidR="009C336D" w:rsidRPr="00FD5886" w:rsidRDefault="009C336D" w:rsidP="00861644">
      <w:pPr>
        <w:tabs>
          <w:tab w:val="clear" w:pos="3068"/>
        </w:tabs>
        <w:ind w:firstLine="0"/>
        <w:rPr>
          <w:bCs/>
          <w:color w:val="000000" w:themeColor="text1"/>
          <w:sz w:val="24"/>
          <w:szCs w:val="24"/>
        </w:rPr>
      </w:pPr>
    </w:p>
    <w:p w14:paraId="7132D044" w14:textId="50DB6C99" w:rsidR="009C336D" w:rsidRPr="00FD5886" w:rsidRDefault="009C336D" w:rsidP="00861644">
      <w:pPr>
        <w:tabs>
          <w:tab w:val="clear" w:pos="3068"/>
        </w:tabs>
        <w:ind w:firstLine="0"/>
        <w:rPr>
          <w:b/>
          <w:color w:val="000000" w:themeColor="text1"/>
          <w:sz w:val="24"/>
          <w:szCs w:val="24"/>
        </w:rPr>
      </w:pPr>
      <w:r w:rsidRPr="00FD5886">
        <w:rPr>
          <w:b/>
          <w:color w:val="000000" w:themeColor="text1"/>
          <w:sz w:val="24"/>
          <w:szCs w:val="24"/>
        </w:rPr>
        <w:t>Open Research Practices</w:t>
      </w:r>
    </w:p>
    <w:p w14:paraId="6BC34BEC" w14:textId="70C5CE97" w:rsidR="009C336D" w:rsidRPr="00FD5886" w:rsidRDefault="009C336D" w:rsidP="00B24FAA">
      <w:pPr>
        <w:tabs>
          <w:tab w:val="clear" w:pos="3068"/>
        </w:tabs>
        <w:ind w:firstLine="0"/>
        <w:rPr>
          <w:bCs/>
          <w:color w:val="000000" w:themeColor="text1"/>
          <w:sz w:val="24"/>
          <w:szCs w:val="24"/>
        </w:rPr>
      </w:pPr>
      <w:r w:rsidRPr="00FD5886">
        <w:rPr>
          <w:bCs/>
          <w:color w:val="000000" w:themeColor="text1"/>
          <w:sz w:val="24"/>
          <w:szCs w:val="24"/>
        </w:rPr>
        <w:tab/>
      </w:r>
      <w:proofErr w:type="gramStart"/>
      <w:r w:rsidRPr="00FD5886">
        <w:rPr>
          <w:bCs/>
          <w:color w:val="000000" w:themeColor="text1"/>
          <w:sz w:val="24"/>
          <w:szCs w:val="24"/>
        </w:rPr>
        <w:t xml:space="preserve">All </w:t>
      </w:r>
      <w:r w:rsidR="0098419F" w:rsidRPr="00FD5886">
        <w:rPr>
          <w:bCs/>
          <w:color w:val="000000" w:themeColor="text1"/>
          <w:sz w:val="24"/>
          <w:szCs w:val="24"/>
        </w:rPr>
        <w:t>of</w:t>
      </w:r>
      <w:proofErr w:type="gramEnd"/>
      <w:r w:rsidR="0098419F" w:rsidRPr="00FD5886">
        <w:rPr>
          <w:bCs/>
          <w:color w:val="000000" w:themeColor="text1"/>
          <w:sz w:val="24"/>
          <w:szCs w:val="24"/>
        </w:rPr>
        <w:t xml:space="preserve"> our </w:t>
      </w:r>
      <w:r w:rsidRPr="00FD5886">
        <w:rPr>
          <w:bCs/>
          <w:color w:val="000000" w:themeColor="text1"/>
          <w:sz w:val="24"/>
          <w:szCs w:val="24"/>
        </w:rPr>
        <w:t>analytic code, data, and results are available publicly at</w:t>
      </w:r>
      <w:r w:rsidR="00B24FAA" w:rsidRPr="00FD5886">
        <w:rPr>
          <w:bCs/>
          <w:color w:val="000000" w:themeColor="text1"/>
          <w:sz w:val="24"/>
          <w:szCs w:val="24"/>
        </w:rPr>
        <w:t xml:space="preserve"> </w:t>
      </w:r>
      <w:hyperlink r:id="rId10" w:history="1">
        <w:r w:rsidR="001A2EAF" w:rsidRPr="001D0928">
          <w:rPr>
            <w:rStyle w:val="Hyperlink"/>
            <w:bCs/>
            <w:sz w:val="24"/>
            <w:szCs w:val="24"/>
          </w:rPr>
          <w:t>https://osf.io/5tmey/</w:t>
        </w:r>
      </w:hyperlink>
      <w:r w:rsidR="001A2EAF">
        <w:rPr>
          <w:bCs/>
          <w:color w:val="000000" w:themeColor="text1"/>
          <w:sz w:val="24"/>
          <w:szCs w:val="24"/>
        </w:rPr>
        <w:t xml:space="preserve">. </w:t>
      </w:r>
      <w:r w:rsidR="00A35FE7" w:rsidRPr="00FD5886">
        <w:rPr>
          <w:bCs/>
          <w:color w:val="000000" w:themeColor="text1"/>
          <w:sz w:val="24"/>
          <w:szCs w:val="24"/>
        </w:rPr>
        <w:t>searches were not pre-registered.</w:t>
      </w:r>
    </w:p>
    <w:p w14:paraId="2707E568" w14:textId="7B782DA3" w:rsidR="00102915" w:rsidRPr="00FD5886" w:rsidRDefault="00102915" w:rsidP="00995217">
      <w:pPr>
        <w:tabs>
          <w:tab w:val="clear" w:pos="3068"/>
        </w:tabs>
        <w:ind w:firstLine="0"/>
        <w:rPr>
          <w:bCs/>
          <w:color w:val="000000" w:themeColor="text1"/>
          <w:sz w:val="24"/>
          <w:szCs w:val="24"/>
        </w:rPr>
      </w:pPr>
    </w:p>
    <w:p w14:paraId="7F2287D6" w14:textId="00F1AB65" w:rsidR="00102915" w:rsidRPr="00FD5886" w:rsidRDefault="00102915" w:rsidP="00995217">
      <w:pPr>
        <w:tabs>
          <w:tab w:val="clear" w:pos="3068"/>
        </w:tabs>
        <w:ind w:firstLine="0"/>
        <w:rPr>
          <w:b/>
          <w:color w:val="000000" w:themeColor="text1"/>
          <w:sz w:val="24"/>
          <w:szCs w:val="24"/>
        </w:rPr>
      </w:pPr>
      <w:r w:rsidRPr="00FD5886">
        <w:rPr>
          <w:b/>
          <w:color w:val="000000" w:themeColor="text1"/>
          <w:sz w:val="24"/>
          <w:szCs w:val="24"/>
        </w:rPr>
        <w:t>Search Strategy</w:t>
      </w:r>
    </w:p>
    <w:p w14:paraId="35E06422" w14:textId="1F28B013" w:rsidR="005F65A1" w:rsidRPr="00FD5886" w:rsidRDefault="00FC0E62" w:rsidP="005F65A1">
      <w:pPr>
        <w:tabs>
          <w:tab w:val="clear" w:pos="3068"/>
        </w:tabs>
        <w:ind w:firstLine="0"/>
        <w:rPr>
          <w:bCs/>
          <w:color w:val="000000" w:themeColor="text1"/>
          <w:sz w:val="24"/>
          <w:szCs w:val="24"/>
        </w:rPr>
      </w:pPr>
      <w:r w:rsidRPr="00FD5886">
        <w:rPr>
          <w:bCs/>
          <w:color w:val="000000" w:themeColor="text1"/>
          <w:sz w:val="24"/>
          <w:szCs w:val="24"/>
        </w:rPr>
        <w:tab/>
      </w:r>
      <w:r w:rsidR="0098419F" w:rsidRPr="00FD5886">
        <w:rPr>
          <w:bCs/>
          <w:color w:val="000000" w:themeColor="text1"/>
          <w:sz w:val="24"/>
          <w:szCs w:val="24"/>
        </w:rPr>
        <w:t xml:space="preserve">In both searches, we employed key search terms, and variants thereof, </w:t>
      </w:r>
      <w:r w:rsidR="005F65A1" w:rsidRPr="00FD5886">
        <w:rPr>
          <w:bCs/>
          <w:color w:val="000000" w:themeColor="text1"/>
          <w:sz w:val="24"/>
          <w:szCs w:val="24"/>
        </w:rPr>
        <w:t xml:space="preserve">related to visual search and eye-tracking. </w:t>
      </w:r>
    </w:p>
    <w:p w14:paraId="283D251B" w14:textId="4F1F00E3" w:rsidR="005F65A1" w:rsidRPr="00FD5886" w:rsidRDefault="005F65A1" w:rsidP="000E03BA">
      <w:pPr>
        <w:tabs>
          <w:tab w:val="clear" w:pos="3068"/>
        </w:tabs>
        <w:ind w:firstLine="360"/>
        <w:rPr>
          <w:b/>
          <w:i/>
          <w:iCs/>
          <w:color w:val="000000" w:themeColor="text1"/>
          <w:sz w:val="24"/>
          <w:szCs w:val="24"/>
        </w:rPr>
      </w:pPr>
      <w:r w:rsidRPr="00FD5886">
        <w:rPr>
          <w:b/>
          <w:i/>
          <w:iCs/>
          <w:color w:val="000000" w:themeColor="text1"/>
          <w:sz w:val="24"/>
          <w:szCs w:val="24"/>
        </w:rPr>
        <w:t>Literature Search</w:t>
      </w:r>
      <w:r w:rsidR="000E03BA" w:rsidRPr="00FD5886">
        <w:rPr>
          <w:b/>
          <w:i/>
          <w:iCs/>
          <w:color w:val="000000" w:themeColor="text1"/>
          <w:sz w:val="24"/>
          <w:szCs w:val="24"/>
        </w:rPr>
        <w:t xml:space="preserve">. </w:t>
      </w:r>
      <w:r w:rsidR="0098419F" w:rsidRPr="00FD5886">
        <w:rPr>
          <w:bCs/>
          <w:color w:val="000000" w:themeColor="text1"/>
          <w:sz w:val="24"/>
          <w:szCs w:val="24"/>
        </w:rPr>
        <w:t>We used</w:t>
      </w:r>
      <w:r w:rsidR="001936F3" w:rsidRPr="00FD5886">
        <w:rPr>
          <w:bCs/>
          <w:color w:val="000000" w:themeColor="text1"/>
          <w:sz w:val="24"/>
          <w:szCs w:val="24"/>
        </w:rPr>
        <w:t xml:space="preserve"> Web of Science to </w:t>
      </w:r>
      <w:r w:rsidR="0098419F" w:rsidRPr="00FD5886">
        <w:rPr>
          <w:bCs/>
          <w:color w:val="000000" w:themeColor="text1"/>
          <w:sz w:val="24"/>
          <w:szCs w:val="24"/>
        </w:rPr>
        <w:t>identify</w:t>
      </w:r>
      <w:r w:rsidR="001936F3" w:rsidRPr="00FD5886">
        <w:rPr>
          <w:bCs/>
          <w:color w:val="000000" w:themeColor="text1"/>
          <w:sz w:val="24"/>
          <w:szCs w:val="24"/>
        </w:rPr>
        <w:t xml:space="preserve"> potentially relevant publications that could contain datasets from visual search and eye tracking experiments. </w:t>
      </w:r>
      <w:r w:rsidR="00DA3EFD" w:rsidRPr="00FD5886">
        <w:rPr>
          <w:bCs/>
          <w:color w:val="000000" w:themeColor="text1"/>
          <w:sz w:val="24"/>
          <w:szCs w:val="24"/>
        </w:rPr>
        <w:t xml:space="preserve">We searched </w:t>
      </w:r>
      <w:r w:rsidR="000141B1" w:rsidRPr="00FD5886">
        <w:rPr>
          <w:bCs/>
          <w:color w:val="000000" w:themeColor="text1"/>
          <w:sz w:val="24"/>
          <w:szCs w:val="24"/>
        </w:rPr>
        <w:t>titles and abstracts</w:t>
      </w:r>
      <w:r w:rsidR="00E01C9C" w:rsidRPr="00FD5886">
        <w:rPr>
          <w:bCs/>
          <w:color w:val="000000" w:themeColor="text1"/>
          <w:sz w:val="24"/>
          <w:szCs w:val="24"/>
        </w:rPr>
        <w:t xml:space="preserve"> for words relating </w:t>
      </w:r>
      <w:r w:rsidR="0098419F" w:rsidRPr="00FD5886">
        <w:rPr>
          <w:bCs/>
          <w:color w:val="000000" w:themeColor="text1"/>
          <w:sz w:val="24"/>
          <w:szCs w:val="24"/>
        </w:rPr>
        <w:t xml:space="preserve">both </w:t>
      </w:r>
      <w:r w:rsidR="00E01C9C" w:rsidRPr="00FD5886">
        <w:rPr>
          <w:bCs/>
          <w:color w:val="000000" w:themeColor="text1"/>
          <w:sz w:val="24"/>
          <w:szCs w:val="24"/>
        </w:rPr>
        <w:t>to visual search</w:t>
      </w:r>
      <w:r w:rsidR="0098419F" w:rsidRPr="00FD5886">
        <w:rPr>
          <w:bCs/>
          <w:color w:val="000000" w:themeColor="text1"/>
          <w:sz w:val="24"/>
          <w:szCs w:val="24"/>
        </w:rPr>
        <w:t xml:space="preserve"> and</w:t>
      </w:r>
      <w:r w:rsidR="00E01C9C" w:rsidRPr="00FD5886">
        <w:rPr>
          <w:bCs/>
          <w:color w:val="000000" w:themeColor="text1"/>
          <w:sz w:val="24"/>
          <w:szCs w:val="24"/>
        </w:rPr>
        <w:t xml:space="preserve"> eye tracking. </w:t>
      </w:r>
      <w:r w:rsidRPr="00FD5886">
        <w:rPr>
          <w:bCs/>
          <w:color w:val="000000" w:themeColor="text1"/>
          <w:sz w:val="24"/>
          <w:szCs w:val="24"/>
        </w:rPr>
        <w:t xml:space="preserve">A wildcard character (*) was added to the end of these words to </w:t>
      </w:r>
      <w:r w:rsidR="00AD153C" w:rsidRPr="00FD5886">
        <w:rPr>
          <w:bCs/>
          <w:color w:val="000000" w:themeColor="text1"/>
          <w:sz w:val="24"/>
          <w:szCs w:val="24"/>
        </w:rPr>
        <w:t xml:space="preserve">find </w:t>
      </w:r>
      <w:r w:rsidRPr="00FD5886">
        <w:rPr>
          <w:bCs/>
          <w:color w:val="000000" w:themeColor="text1"/>
          <w:sz w:val="24"/>
          <w:szCs w:val="24"/>
        </w:rPr>
        <w:t xml:space="preserve">combinations with other terms. </w:t>
      </w:r>
      <w:r w:rsidR="00AD153C" w:rsidRPr="00FD5886">
        <w:rPr>
          <w:bCs/>
          <w:color w:val="000000" w:themeColor="text1"/>
          <w:sz w:val="24"/>
          <w:szCs w:val="24"/>
        </w:rPr>
        <w:t>Our</w:t>
      </w:r>
      <w:r w:rsidRPr="00FD5886">
        <w:rPr>
          <w:bCs/>
          <w:color w:val="000000" w:themeColor="text1"/>
          <w:sz w:val="24"/>
          <w:szCs w:val="24"/>
        </w:rPr>
        <w:t xml:space="preserve"> </w:t>
      </w:r>
      <w:r w:rsidR="00AD153C" w:rsidRPr="00FD5886">
        <w:rPr>
          <w:bCs/>
          <w:color w:val="000000" w:themeColor="text1"/>
          <w:sz w:val="24"/>
          <w:szCs w:val="24"/>
        </w:rPr>
        <w:t xml:space="preserve">final </w:t>
      </w:r>
      <w:r w:rsidRPr="00FD5886">
        <w:rPr>
          <w:bCs/>
          <w:color w:val="000000" w:themeColor="text1"/>
          <w:sz w:val="24"/>
          <w:szCs w:val="24"/>
        </w:rPr>
        <w:t>query was:</w:t>
      </w:r>
    </w:p>
    <w:p w14:paraId="4CC55034" w14:textId="1EA1E3E9" w:rsidR="005F65A1" w:rsidRPr="00FD5886" w:rsidRDefault="005F65A1" w:rsidP="005F65A1">
      <w:pPr>
        <w:tabs>
          <w:tab w:val="clear" w:pos="3068"/>
        </w:tabs>
        <w:ind w:firstLine="360"/>
        <w:rPr>
          <w:bCs/>
          <w:i/>
          <w:iCs/>
          <w:color w:val="000000" w:themeColor="text1"/>
          <w:sz w:val="24"/>
          <w:szCs w:val="24"/>
        </w:rPr>
      </w:pPr>
      <w:r w:rsidRPr="00FD5886">
        <w:rPr>
          <w:bCs/>
          <w:i/>
          <w:iCs/>
          <w:color w:val="000000" w:themeColor="text1"/>
          <w:sz w:val="24"/>
          <w:szCs w:val="24"/>
        </w:rPr>
        <w:lastRenderedPageBreak/>
        <w:t>(TI=(‘eye*’ OR ‘fixation*’ OR ‘saccade*’ OR ‘gaze*’) AND TI=(‘search’ or ‘visual search’ or ‘visual-search’ OR ‘categorical search’ OR ‘hybrid search’ OR ‘contextual cueing’ OR ‘scene search’)) OR (AB=(‘eye*’ OR ‘eye*’ OR ‘fixation*’ OR ‘saccade*’ OR ‘gaze*’) AND AB=(‘search’ or ‘visual search’ or ‘visual-search’ OR ‘categorical search’ OR ‘hybrid search’ OR ‘contextual cueing’ OR ‘scene search’))</w:t>
      </w:r>
    </w:p>
    <w:p w14:paraId="0FFB885A" w14:textId="7AC8D86B" w:rsidR="00925108" w:rsidRPr="00FD5886" w:rsidRDefault="00157900" w:rsidP="00925108">
      <w:pPr>
        <w:tabs>
          <w:tab w:val="clear" w:pos="3068"/>
        </w:tabs>
        <w:ind w:firstLine="360"/>
        <w:rPr>
          <w:bCs/>
          <w:color w:val="000000" w:themeColor="text1"/>
          <w:sz w:val="24"/>
          <w:szCs w:val="24"/>
        </w:rPr>
      </w:pPr>
      <w:r w:rsidRPr="00FD5886">
        <w:rPr>
          <w:bCs/>
          <w:color w:val="000000" w:themeColor="text1"/>
          <w:sz w:val="24"/>
          <w:szCs w:val="24"/>
        </w:rPr>
        <w:tab/>
      </w:r>
      <w:r w:rsidR="00AD153C" w:rsidRPr="00FD5886">
        <w:rPr>
          <w:bCs/>
          <w:color w:val="000000" w:themeColor="text1"/>
          <w:sz w:val="24"/>
          <w:szCs w:val="24"/>
        </w:rPr>
        <w:t>We conducted o</w:t>
      </w:r>
      <w:r w:rsidR="004F4AC3" w:rsidRPr="00FD5886">
        <w:rPr>
          <w:bCs/>
          <w:color w:val="000000" w:themeColor="text1"/>
          <w:sz w:val="24"/>
          <w:szCs w:val="24"/>
        </w:rPr>
        <w:t>ur</w:t>
      </w:r>
      <w:r w:rsidRPr="00FD5886">
        <w:rPr>
          <w:bCs/>
          <w:color w:val="000000" w:themeColor="text1"/>
          <w:sz w:val="24"/>
          <w:szCs w:val="24"/>
        </w:rPr>
        <w:t xml:space="preserve"> initial search on </w:t>
      </w:r>
      <w:r w:rsidR="00FF648F" w:rsidRPr="00FD5886">
        <w:rPr>
          <w:bCs/>
          <w:color w:val="000000" w:themeColor="text1"/>
          <w:sz w:val="24"/>
          <w:szCs w:val="24"/>
        </w:rPr>
        <w:t>14</w:t>
      </w:r>
      <w:r w:rsidR="00FF648F" w:rsidRPr="00FD5886">
        <w:rPr>
          <w:bCs/>
          <w:color w:val="000000" w:themeColor="text1"/>
          <w:sz w:val="24"/>
          <w:szCs w:val="24"/>
          <w:vertAlign w:val="superscript"/>
        </w:rPr>
        <w:t>th</w:t>
      </w:r>
      <w:r w:rsidR="00FF648F" w:rsidRPr="00FD5886">
        <w:rPr>
          <w:bCs/>
          <w:color w:val="000000" w:themeColor="text1"/>
          <w:sz w:val="24"/>
          <w:szCs w:val="24"/>
        </w:rPr>
        <w:t xml:space="preserve"> June 2023</w:t>
      </w:r>
      <w:r w:rsidR="00AD153C" w:rsidRPr="00FD5886">
        <w:rPr>
          <w:bCs/>
          <w:color w:val="000000" w:themeColor="text1"/>
          <w:sz w:val="24"/>
          <w:szCs w:val="24"/>
        </w:rPr>
        <w:t>,</w:t>
      </w:r>
      <w:r w:rsidR="00FF648F" w:rsidRPr="00FD5886">
        <w:rPr>
          <w:bCs/>
          <w:color w:val="000000" w:themeColor="text1"/>
          <w:sz w:val="24"/>
          <w:szCs w:val="24"/>
        </w:rPr>
        <w:t xml:space="preserve"> </w:t>
      </w:r>
      <w:r w:rsidR="00AD153C" w:rsidRPr="00FD5886">
        <w:rPr>
          <w:bCs/>
          <w:color w:val="000000" w:themeColor="text1"/>
          <w:sz w:val="24"/>
          <w:szCs w:val="24"/>
        </w:rPr>
        <w:t>returning</w:t>
      </w:r>
      <w:r w:rsidRPr="00FD5886">
        <w:rPr>
          <w:bCs/>
          <w:color w:val="000000" w:themeColor="text1"/>
          <w:sz w:val="24"/>
          <w:szCs w:val="24"/>
        </w:rPr>
        <w:t xml:space="preserve"> 16,224 results. We then filter</w:t>
      </w:r>
      <w:r w:rsidR="00F32A98" w:rsidRPr="00FD5886">
        <w:rPr>
          <w:bCs/>
          <w:color w:val="000000" w:themeColor="text1"/>
          <w:sz w:val="24"/>
          <w:szCs w:val="24"/>
        </w:rPr>
        <w:t>ed</w:t>
      </w:r>
      <w:r w:rsidRPr="00FD5886">
        <w:rPr>
          <w:bCs/>
          <w:color w:val="000000" w:themeColor="text1"/>
          <w:sz w:val="24"/>
          <w:szCs w:val="24"/>
        </w:rPr>
        <w:t xml:space="preserve"> the results to focus on </w:t>
      </w:r>
      <w:r w:rsidR="00AD153C" w:rsidRPr="00FD5886">
        <w:rPr>
          <w:bCs/>
          <w:color w:val="000000" w:themeColor="text1"/>
          <w:sz w:val="24"/>
          <w:szCs w:val="24"/>
        </w:rPr>
        <w:t>those results that held the most promise</w:t>
      </w:r>
      <w:r w:rsidRPr="00FD5886">
        <w:rPr>
          <w:bCs/>
          <w:color w:val="000000" w:themeColor="text1"/>
          <w:sz w:val="24"/>
          <w:szCs w:val="24"/>
        </w:rPr>
        <w:t xml:space="preserve"> for our purposes of finding </w:t>
      </w:r>
      <w:r w:rsidR="00AD153C" w:rsidRPr="00FD5886">
        <w:rPr>
          <w:bCs/>
          <w:color w:val="000000" w:themeColor="text1"/>
          <w:sz w:val="24"/>
          <w:szCs w:val="24"/>
        </w:rPr>
        <w:t xml:space="preserve">available </w:t>
      </w:r>
      <w:r w:rsidRPr="00FD5886">
        <w:rPr>
          <w:bCs/>
          <w:color w:val="000000" w:themeColor="text1"/>
          <w:sz w:val="24"/>
          <w:szCs w:val="24"/>
        </w:rPr>
        <w:t>visual search and eye movement datasets.</w:t>
      </w:r>
    </w:p>
    <w:p w14:paraId="088939E6" w14:textId="3C0A0F40" w:rsidR="00B81FCF" w:rsidRPr="00FD5886" w:rsidRDefault="00B81FCF" w:rsidP="000E03BA">
      <w:pPr>
        <w:tabs>
          <w:tab w:val="clear" w:pos="3068"/>
        </w:tabs>
        <w:ind w:firstLine="360"/>
        <w:rPr>
          <w:b/>
          <w:i/>
          <w:iCs/>
          <w:color w:val="000000" w:themeColor="text1"/>
          <w:sz w:val="24"/>
          <w:szCs w:val="24"/>
        </w:rPr>
      </w:pPr>
      <w:r w:rsidRPr="00FD5886">
        <w:rPr>
          <w:b/>
          <w:i/>
          <w:iCs/>
          <w:color w:val="000000" w:themeColor="text1"/>
          <w:sz w:val="24"/>
          <w:szCs w:val="24"/>
        </w:rPr>
        <w:t>Repository Search</w:t>
      </w:r>
      <w:r w:rsidR="000E03BA" w:rsidRPr="00FD5886">
        <w:rPr>
          <w:b/>
          <w:i/>
          <w:iCs/>
          <w:color w:val="000000" w:themeColor="text1"/>
          <w:sz w:val="24"/>
          <w:szCs w:val="24"/>
        </w:rPr>
        <w:t xml:space="preserve">. </w:t>
      </w:r>
      <w:r w:rsidR="00FF648F" w:rsidRPr="00FD5886">
        <w:rPr>
          <w:bCs/>
          <w:color w:val="000000" w:themeColor="text1"/>
          <w:sz w:val="24"/>
          <w:szCs w:val="24"/>
        </w:rPr>
        <w:t xml:space="preserve">Our Repository Search involved the same basic search as the </w:t>
      </w:r>
      <w:r w:rsidR="00C26349" w:rsidRPr="00FD5886">
        <w:rPr>
          <w:bCs/>
          <w:color w:val="000000" w:themeColor="text1"/>
          <w:sz w:val="24"/>
          <w:szCs w:val="24"/>
        </w:rPr>
        <w:t>Literature</w:t>
      </w:r>
      <w:r w:rsidR="00FF648F" w:rsidRPr="00FD5886">
        <w:rPr>
          <w:bCs/>
          <w:color w:val="000000" w:themeColor="text1"/>
          <w:sz w:val="24"/>
          <w:szCs w:val="24"/>
        </w:rPr>
        <w:t xml:space="preserve"> Search</w:t>
      </w:r>
      <w:r w:rsidR="00AD153C" w:rsidRPr="00FD5886">
        <w:rPr>
          <w:bCs/>
          <w:color w:val="000000" w:themeColor="text1"/>
          <w:sz w:val="24"/>
          <w:szCs w:val="24"/>
        </w:rPr>
        <w:t>,</w:t>
      </w:r>
      <w:r w:rsidR="00FF648F" w:rsidRPr="00FD5886">
        <w:rPr>
          <w:bCs/>
          <w:color w:val="000000" w:themeColor="text1"/>
          <w:sz w:val="24"/>
          <w:szCs w:val="24"/>
        </w:rPr>
        <w:t xml:space="preserve"> except that it used the </w:t>
      </w:r>
      <w:r w:rsidRPr="00FD5886">
        <w:rPr>
          <w:bCs/>
          <w:color w:val="000000" w:themeColor="text1"/>
          <w:sz w:val="24"/>
          <w:szCs w:val="24"/>
        </w:rPr>
        <w:t>OSF’s search engine rather than the Web of Science</w:t>
      </w:r>
      <w:r w:rsidR="00FF648F" w:rsidRPr="00FD5886">
        <w:rPr>
          <w:bCs/>
          <w:color w:val="000000" w:themeColor="text1"/>
          <w:sz w:val="24"/>
          <w:szCs w:val="24"/>
        </w:rPr>
        <w:t xml:space="preserve"> to create an initial list of </w:t>
      </w:r>
      <w:r w:rsidR="00C26349" w:rsidRPr="00FD5886">
        <w:rPr>
          <w:bCs/>
          <w:color w:val="000000" w:themeColor="text1"/>
          <w:sz w:val="24"/>
          <w:szCs w:val="24"/>
        </w:rPr>
        <w:t>matches</w:t>
      </w:r>
      <w:r w:rsidRPr="00FD5886">
        <w:rPr>
          <w:bCs/>
          <w:color w:val="000000" w:themeColor="text1"/>
          <w:sz w:val="24"/>
          <w:szCs w:val="24"/>
        </w:rPr>
        <w:t xml:space="preserve">. </w:t>
      </w:r>
      <w:r w:rsidR="00AD153C" w:rsidRPr="00FD5886">
        <w:rPr>
          <w:bCs/>
          <w:color w:val="000000" w:themeColor="text1"/>
          <w:sz w:val="24"/>
          <w:szCs w:val="24"/>
        </w:rPr>
        <w:t>We queried</w:t>
      </w:r>
      <w:r w:rsidRPr="00FD5886">
        <w:rPr>
          <w:bCs/>
          <w:color w:val="000000" w:themeColor="text1"/>
          <w:sz w:val="24"/>
          <w:szCs w:val="24"/>
        </w:rPr>
        <w:t xml:space="preserve"> the OSF’s Application Programming Interface (API) and </w:t>
      </w:r>
      <w:r w:rsidR="00AD153C" w:rsidRPr="00FD5886">
        <w:rPr>
          <w:bCs/>
          <w:color w:val="000000" w:themeColor="text1"/>
          <w:sz w:val="24"/>
          <w:szCs w:val="24"/>
        </w:rPr>
        <w:t xml:space="preserve">downloaded </w:t>
      </w:r>
      <w:r w:rsidRPr="00FD5886">
        <w:rPr>
          <w:bCs/>
          <w:color w:val="000000" w:themeColor="text1"/>
          <w:sz w:val="24"/>
          <w:szCs w:val="24"/>
        </w:rPr>
        <w:t xml:space="preserve">the results using custom scripts written </w:t>
      </w:r>
      <w:r w:rsidR="00A35FE7" w:rsidRPr="00FD5886">
        <w:rPr>
          <w:bCs/>
          <w:color w:val="000000" w:themeColor="text1"/>
          <w:sz w:val="24"/>
          <w:szCs w:val="24"/>
        </w:rPr>
        <w:t xml:space="preserve">in </w:t>
      </w:r>
      <w:r w:rsidRPr="00FD5886">
        <w:rPr>
          <w:bCs/>
          <w:color w:val="000000" w:themeColor="text1"/>
          <w:sz w:val="24"/>
          <w:szCs w:val="24"/>
        </w:rPr>
        <w:t>R. We adapted our search query to fit the syntax requirements of the OSF’s API. The final query we used 23</w:t>
      </w:r>
      <w:r w:rsidRPr="00FD5886">
        <w:rPr>
          <w:bCs/>
          <w:color w:val="000000" w:themeColor="text1"/>
          <w:sz w:val="24"/>
          <w:szCs w:val="24"/>
          <w:vertAlign w:val="superscript"/>
        </w:rPr>
        <w:t>rd</w:t>
      </w:r>
      <w:r w:rsidRPr="00FD5886">
        <w:rPr>
          <w:bCs/>
          <w:color w:val="000000" w:themeColor="text1"/>
          <w:sz w:val="24"/>
          <w:szCs w:val="24"/>
        </w:rPr>
        <w:t xml:space="preserve"> June 2023, was:</w:t>
      </w:r>
    </w:p>
    <w:p w14:paraId="137EE13B" w14:textId="77777777" w:rsidR="00B81FCF" w:rsidRPr="00FD5886" w:rsidRDefault="00B81FCF" w:rsidP="00D141CA">
      <w:pPr>
        <w:tabs>
          <w:tab w:val="clear" w:pos="3068"/>
        </w:tabs>
        <w:ind w:firstLine="709"/>
        <w:rPr>
          <w:bCs/>
          <w:i/>
          <w:iCs/>
          <w:color w:val="000000" w:themeColor="text1"/>
          <w:sz w:val="24"/>
          <w:szCs w:val="24"/>
        </w:rPr>
      </w:pPr>
      <w:r w:rsidRPr="00FD5886">
        <w:rPr>
          <w:bCs/>
          <w:i/>
          <w:iCs/>
          <w:color w:val="000000" w:themeColor="text1"/>
          <w:sz w:val="24"/>
          <w:szCs w:val="24"/>
        </w:rPr>
        <w:t>("search" OR "visual search" OR "</w:t>
      </w:r>
      <w:proofErr w:type="gramStart"/>
      <w:r w:rsidRPr="00FD5886">
        <w:rPr>
          <w:bCs/>
          <w:i/>
          <w:iCs/>
          <w:color w:val="000000" w:themeColor="text1"/>
          <w:sz w:val="24"/>
          <w:szCs w:val="24"/>
        </w:rPr>
        <w:t>visual-search</w:t>
      </w:r>
      <w:proofErr w:type="gramEnd"/>
      <w:r w:rsidRPr="00FD5886">
        <w:rPr>
          <w:bCs/>
          <w:i/>
          <w:iCs/>
          <w:color w:val="000000" w:themeColor="text1"/>
          <w:sz w:val="24"/>
          <w:szCs w:val="24"/>
        </w:rPr>
        <w:t>" OR "categorical search" OR "hybrid search" OR "scene search" OR "contextual cueing") AND (eye* OR fixation* OR saccade* OR gaze*)</w:t>
      </w:r>
    </w:p>
    <w:p w14:paraId="30AEE91E" w14:textId="35B939BD" w:rsidR="00797F59" w:rsidRPr="00FD5886" w:rsidRDefault="00B81FCF" w:rsidP="00B5129F">
      <w:pPr>
        <w:tabs>
          <w:tab w:val="clear" w:pos="3068"/>
        </w:tabs>
        <w:ind w:firstLine="709"/>
        <w:rPr>
          <w:bCs/>
          <w:color w:val="000000" w:themeColor="text1"/>
          <w:sz w:val="24"/>
          <w:szCs w:val="24"/>
        </w:rPr>
      </w:pPr>
      <w:r w:rsidRPr="00FD5886">
        <w:rPr>
          <w:bCs/>
          <w:color w:val="000000" w:themeColor="text1"/>
          <w:sz w:val="24"/>
          <w:szCs w:val="24"/>
        </w:rPr>
        <w:t xml:space="preserve">The OSF repository has different categories of outputs (e.g., projects, files, and so on). Here, we conducted our search query on projects only, since these </w:t>
      </w:r>
      <w:r w:rsidR="00AD153C" w:rsidRPr="00FD5886">
        <w:rPr>
          <w:bCs/>
          <w:color w:val="000000" w:themeColor="text1"/>
          <w:sz w:val="24"/>
          <w:szCs w:val="24"/>
        </w:rPr>
        <w:t xml:space="preserve">are </w:t>
      </w:r>
      <w:r w:rsidRPr="00FD5886">
        <w:rPr>
          <w:bCs/>
          <w:color w:val="000000" w:themeColor="text1"/>
          <w:sz w:val="24"/>
          <w:szCs w:val="24"/>
        </w:rPr>
        <w:t xml:space="preserve">the closest analogue to </w:t>
      </w:r>
      <w:r w:rsidR="00AD153C" w:rsidRPr="00FD5886">
        <w:rPr>
          <w:bCs/>
          <w:color w:val="000000" w:themeColor="text1"/>
          <w:sz w:val="24"/>
          <w:szCs w:val="24"/>
        </w:rPr>
        <w:t xml:space="preserve">the </w:t>
      </w:r>
      <w:r w:rsidRPr="00FD5886">
        <w:rPr>
          <w:bCs/>
          <w:color w:val="000000" w:themeColor="text1"/>
          <w:sz w:val="24"/>
          <w:szCs w:val="24"/>
        </w:rPr>
        <w:t xml:space="preserve">publication-level search conducted as part of </w:t>
      </w:r>
      <w:r w:rsidR="00797F59" w:rsidRPr="00FD5886">
        <w:rPr>
          <w:bCs/>
          <w:color w:val="000000" w:themeColor="text1"/>
          <w:sz w:val="24"/>
          <w:szCs w:val="24"/>
        </w:rPr>
        <w:t>the Literature Search.</w:t>
      </w:r>
    </w:p>
    <w:p w14:paraId="75171CE1" w14:textId="77777777" w:rsidR="006E174B" w:rsidRPr="00FD5886" w:rsidRDefault="006E174B" w:rsidP="006E174B">
      <w:pPr>
        <w:tabs>
          <w:tab w:val="clear" w:pos="3068"/>
        </w:tabs>
        <w:ind w:firstLine="0"/>
        <w:rPr>
          <w:b/>
          <w:color w:val="000000" w:themeColor="text1"/>
          <w:sz w:val="24"/>
          <w:szCs w:val="24"/>
        </w:rPr>
      </w:pPr>
      <w:r w:rsidRPr="00FD5886">
        <w:rPr>
          <w:b/>
          <w:color w:val="000000" w:themeColor="text1"/>
          <w:sz w:val="24"/>
          <w:szCs w:val="24"/>
        </w:rPr>
        <w:t>Inclusion and Exclusion Criteria</w:t>
      </w:r>
    </w:p>
    <w:p w14:paraId="27B39D69" w14:textId="52CA26BB" w:rsidR="002A23EB" w:rsidRPr="00FD5886" w:rsidRDefault="002A23EB" w:rsidP="000E03BA">
      <w:pPr>
        <w:tabs>
          <w:tab w:val="clear" w:pos="3068"/>
        </w:tabs>
        <w:ind w:firstLine="709"/>
        <w:rPr>
          <w:b/>
          <w:i/>
          <w:iCs/>
          <w:color w:val="000000" w:themeColor="text1"/>
          <w:sz w:val="24"/>
          <w:szCs w:val="24"/>
        </w:rPr>
      </w:pPr>
      <w:r w:rsidRPr="00FD5886">
        <w:rPr>
          <w:b/>
          <w:i/>
          <w:iCs/>
          <w:color w:val="000000" w:themeColor="text1"/>
          <w:sz w:val="24"/>
          <w:szCs w:val="24"/>
        </w:rPr>
        <w:lastRenderedPageBreak/>
        <w:t>Literature Searc</w:t>
      </w:r>
      <w:r w:rsidR="00433340" w:rsidRPr="00FD5886">
        <w:rPr>
          <w:b/>
          <w:i/>
          <w:iCs/>
          <w:color w:val="000000" w:themeColor="text1"/>
          <w:sz w:val="24"/>
          <w:szCs w:val="24"/>
        </w:rPr>
        <w:t>h</w:t>
      </w:r>
      <w:r w:rsidR="000E03BA" w:rsidRPr="00FD5886">
        <w:rPr>
          <w:b/>
          <w:i/>
          <w:iCs/>
          <w:color w:val="000000" w:themeColor="text1"/>
          <w:sz w:val="24"/>
          <w:szCs w:val="24"/>
        </w:rPr>
        <w:t xml:space="preserve">. </w:t>
      </w:r>
      <w:r w:rsidRPr="00FD5886">
        <w:rPr>
          <w:bCs/>
          <w:color w:val="000000" w:themeColor="text1"/>
          <w:sz w:val="24"/>
          <w:szCs w:val="24"/>
        </w:rPr>
        <w:t>We limited the search to mainstream psychological journals</w:t>
      </w:r>
      <w:r w:rsidR="00845AF9" w:rsidRPr="00FD5886">
        <w:rPr>
          <w:bCs/>
          <w:color w:val="000000" w:themeColor="text1"/>
          <w:sz w:val="24"/>
          <w:szCs w:val="24"/>
        </w:rPr>
        <w:t xml:space="preserve"> with papers published in a six-year window from the start of 2017 to the end of 202</w:t>
      </w:r>
      <w:r w:rsidR="00AD153C" w:rsidRPr="00FD5886">
        <w:rPr>
          <w:bCs/>
          <w:color w:val="000000" w:themeColor="text1"/>
          <w:sz w:val="24"/>
          <w:szCs w:val="24"/>
        </w:rPr>
        <w:t>2. Our decision to restrict the range of journals searched was inspired by the approaches of prior studies to avoid a high rate of irrelevant results that do not report on</w:t>
      </w:r>
      <w:r w:rsidRPr="00FD5886">
        <w:rPr>
          <w:bCs/>
          <w:color w:val="000000" w:themeColor="text1"/>
          <w:sz w:val="24"/>
          <w:szCs w:val="24"/>
        </w:rPr>
        <w:t xml:space="preserve"> standard visual search experiments </w:t>
      </w:r>
      <w:r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dNeyS3Su","properties":{"formattedCitation":"(this standard practice has been followed in many studies already discussed above: Hardwicke et al., 2018, 2021; Roche et al., 2015; Towse et al., 2021)","plainCitation":"(this standard practice has been followed in many studies already discussed above: Hardwicke et al., 2018, 2021; Roche et al., 2015; Towse et al., 2021)","dontUpdate":true,"noteIndex":0},"citationItems":[{"id":3281,"uris":["http://zotero.org/users/6618481/items/EXDP6TGN"],"itemData":{"id":3281,"type":"article-journal","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label":"page","prefix":"this standard practice has been followed in many studies already discussed above: "},{"id":3282,"uris":["http://zotero.org/users/6618481/items/E2T3EJLR"],"itemData":{"id":3282,"type":"article-journal","abstract":"For any scientific report, repeating the original analyses upon the original data should yield the original outcomes. We evaluated analytic reproducibility in 25\n              Psychological Science\n              articles awarded open data badges between 2014 and 2015. Initially, 16 (64%, 95% confidence interval [43,81]) articles contained at least one ‘major numerical discrepancy' (&gt;10% difference) prompting us to request input from original authors. Ultimately, target values were reproducible without author involvement for 9 (36% [20,59]) articles; reproducible with author involvement for 6 (24% [8,47]) articles; not fully reproducible with no substantive author response for 3 (12% [0,35]) articles; and not fully reproducible despite author involvement for 7 (28% [12,51]) articles. Overall, 37 major numerical discrepancies remained out of 789 checked values (5% [3,6]), but original conclusions did not appear affected. Non-reproducibility was primarily caused by unclear reporting of analytic procedures. These results highlight that open data alone is not sufficient to ensure analytic reproducibility.","container-title":"Royal Society Open Science","DOI":"10.1098/rsos.201494","ISSN":"2054-5703","issue":"1","journalAbbreviation":"R. Soc. open sci.","language":"en","page":"201494","source":"DOI.org (Crossref)","title":"Analytic reproducibility in articles receiving open data badges at the journal &lt;i&gt;Psychological Science&lt;/i&gt; : an observational study","title-short":"Analytic reproducibility in articles receiving open data badges at the journal &lt;i&gt;Psychological Science&lt;/i&gt;","volume":"8","author":[{"family":"Hardwicke","given":"Tom E."},{"family":"Bohn","given":"Manuel"},{"family":"MacDonald","given":"Kyle"},{"family":"Hembacher","given":"Emily"},{"family":"Nuijten","given":"Michèle B."},{"family":"Peloquin","given":"Benjamin N."},{"family":"deMayo","given":"Benjamin E."},{"family":"Long","given":"Bria"},{"family":"Yoon","given":"Erica J."},{"family":"Frank","given":"Michael C."}],"issued":{"date-parts":[["2021",1]]}}},{"id":3209,"uris":["http://zotero.org/users/6618481/items/PBUSHMXL"],"itemData":{"id":3209,"type":"article-journal","container-title":"PLOS Biology","DOI":"10.1371/journal.pbio.1002295","ISSN":"1545-7885","issue":"11","journalAbbreviation":"PLoS Biol","language":"en","page":"e1002295","source":"DOI.org (Crossref)","title":"Public Data Archiving in Ecology and Evolution: How Well Are We Doing?","title-short":"Public Data Archiving in Ecology and Evolution","volume":"13","author":[{"family":"Roche","given":"Dominique G."},{"family":"Kruuk","given":"Loeske E. B."},{"family":"Lanfear","given":"Robert"},{"family":"Binning","given":"Sandra A."}],"issued":{"date-parts":[["2015",11,10]]}}},{"id":3234,"uris":["http://zotero.org/users/6618481/items/AQ66BIYV"],"itemData":{"id":3234,"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Springer Link","title":"Opening Pandora’s Box: Peeking inside Psychology’s data sharing practices, and seven recommendations for change","title-short":"Opening Pandora’s Box","volume":"53","author":[{"family":"Towse","given":"John N."},{"family":"Ellis","given":"David A."},{"family":"Towse","given":"Andrea S."}],"issued":{"date-parts":[["2021",8,1]]}}}],"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Hardwicke et al., 2018, 2021; Roche et al., 2015; Towse et al., 2021)</w:t>
      </w:r>
      <w:r w:rsidRPr="00FD5886">
        <w:rPr>
          <w:bCs/>
          <w:color w:val="000000" w:themeColor="text1"/>
          <w:sz w:val="24"/>
          <w:szCs w:val="24"/>
        </w:rPr>
        <w:fldChar w:fldCharType="end"/>
      </w:r>
      <w:r w:rsidRPr="00FD5886">
        <w:rPr>
          <w:bCs/>
          <w:color w:val="000000" w:themeColor="text1"/>
          <w:sz w:val="24"/>
          <w:szCs w:val="24"/>
        </w:rPr>
        <w:t xml:space="preserve">. The journals that we </w:t>
      </w:r>
      <w:r w:rsidR="00AD153C" w:rsidRPr="00FD5886">
        <w:rPr>
          <w:bCs/>
          <w:color w:val="000000" w:themeColor="text1"/>
          <w:sz w:val="24"/>
          <w:szCs w:val="24"/>
        </w:rPr>
        <w:t>searched</w:t>
      </w:r>
      <w:r w:rsidRPr="00FD5886">
        <w:rPr>
          <w:bCs/>
          <w:color w:val="000000" w:themeColor="text1"/>
          <w:sz w:val="24"/>
          <w:szCs w:val="24"/>
        </w:rPr>
        <w:t xml:space="preserve"> were: </w:t>
      </w:r>
      <w:r w:rsidRPr="00FD5886">
        <w:rPr>
          <w:bCs/>
          <w:i/>
          <w:iCs/>
          <w:color w:val="000000" w:themeColor="text1"/>
          <w:sz w:val="24"/>
          <w:szCs w:val="24"/>
        </w:rPr>
        <w:t>Attention, Perception &amp; Psychophysics</w:t>
      </w:r>
      <w:r w:rsidR="00BF37AC" w:rsidRPr="00FD5886">
        <w:rPr>
          <w:bCs/>
          <w:i/>
          <w:iCs/>
          <w:color w:val="000000" w:themeColor="text1"/>
          <w:sz w:val="24"/>
          <w:szCs w:val="24"/>
        </w:rPr>
        <w:t>;</w:t>
      </w:r>
      <w:r w:rsidRPr="00FD5886">
        <w:rPr>
          <w:bCs/>
          <w:i/>
          <w:iCs/>
          <w:color w:val="000000" w:themeColor="text1"/>
          <w:sz w:val="24"/>
          <w:szCs w:val="24"/>
        </w:rPr>
        <w:t xml:space="preserve"> Cognition</w:t>
      </w:r>
      <w:r w:rsidR="00BF37AC" w:rsidRPr="00FD5886">
        <w:rPr>
          <w:bCs/>
          <w:i/>
          <w:iCs/>
          <w:color w:val="000000" w:themeColor="text1"/>
          <w:sz w:val="24"/>
          <w:szCs w:val="24"/>
        </w:rPr>
        <w:t>;</w:t>
      </w:r>
      <w:r w:rsidRPr="00FD5886">
        <w:rPr>
          <w:bCs/>
          <w:i/>
          <w:iCs/>
          <w:color w:val="000000" w:themeColor="text1"/>
          <w:sz w:val="24"/>
          <w:szCs w:val="24"/>
        </w:rPr>
        <w:t xml:space="preserve"> Cognitive Research: Principles and Implications</w:t>
      </w:r>
      <w:r w:rsidR="00BF37AC" w:rsidRPr="00FD5886">
        <w:rPr>
          <w:bCs/>
          <w:i/>
          <w:iCs/>
          <w:color w:val="000000" w:themeColor="text1"/>
          <w:sz w:val="24"/>
          <w:szCs w:val="24"/>
        </w:rPr>
        <w:t>;</w:t>
      </w:r>
      <w:r w:rsidRPr="00FD5886">
        <w:rPr>
          <w:bCs/>
          <w:i/>
          <w:iCs/>
          <w:color w:val="000000" w:themeColor="text1"/>
          <w:sz w:val="24"/>
          <w:szCs w:val="24"/>
        </w:rPr>
        <w:t xml:space="preserve"> Cognitive Science</w:t>
      </w:r>
      <w:r w:rsidR="00BF37AC" w:rsidRPr="00FD5886">
        <w:rPr>
          <w:bCs/>
          <w:i/>
          <w:iCs/>
          <w:color w:val="000000" w:themeColor="text1"/>
          <w:sz w:val="24"/>
          <w:szCs w:val="24"/>
        </w:rPr>
        <w:t>;</w:t>
      </w:r>
      <w:r w:rsidRPr="00FD5886">
        <w:rPr>
          <w:bCs/>
          <w:i/>
          <w:iCs/>
          <w:color w:val="000000" w:themeColor="text1"/>
          <w:sz w:val="24"/>
          <w:szCs w:val="24"/>
        </w:rPr>
        <w:t xml:space="preserve"> Current Biology</w:t>
      </w:r>
      <w:r w:rsidR="00BF37AC" w:rsidRPr="00FD5886">
        <w:rPr>
          <w:bCs/>
          <w:i/>
          <w:iCs/>
          <w:color w:val="000000" w:themeColor="text1"/>
          <w:sz w:val="24"/>
          <w:szCs w:val="24"/>
        </w:rPr>
        <w:t>;</w:t>
      </w:r>
      <w:r w:rsidRPr="00FD5886">
        <w:rPr>
          <w:bCs/>
          <w:i/>
          <w:iCs/>
          <w:color w:val="000000" w:themeColor="text1"/>
          <w:sz w:val="24"/>
          <w:szCs w:val="24"/>
        </w:rPr>
        <w:t xml:space="preserve"> Frontiers in Psychology</w:t>
      </w:r>
      <w:r w:rsidR="00BF37AC" w:rsidRPr="00FD5886">
        <w:rPr>
          <w:bCs/>
          <w:i/>
          <w:iCs/>
          <w:color w:val="000000" w:themeColor="text1"/>
          <w:sz w:val="24"/>
          <w:szCs w:val="24"/>
        </w:rPr>
        <w:t>;</w:t>
      </w:r>
      <w:r w:rsidRPr="00FD5886">
        <w:rPr>
          <w:bCs/>
          <w:i/>
          <w:iCs/>
          <w:color w:val="000000" w:themeColor="text1"/>
          <w:sz w:val="24"/>
          <w:szCs w:val="24"/>
        </w:rPr>
        <w:t xml:space="preserve"> Journal of Experimental Psychology: Human Perception and Performance</w:t>
      </w:r>
      <w:r w:rsidR="00BF37AC" w:rsidRPr="00FD5886">
        <w:rPr>
          <w:bCs/>
          <w:i/>
          <w:iCs/>
          <w:color w:val="000000" w:themeColor="text1"/>
          <w:sz w:val="24"/>
          <w:szCs w:val="24"/>
        </w:rPr>
        <w:t>;</w:t>
      </w:r>
      <w:r w:rsidRPr="00FD5886">
        <w:rPr>
          <w:bCs/>
          <w:i/>
          <w:iCs/>
          <w:color w:val="000000" w:themeColor="text1"/>
          <w:sz w:val="24"/>
          <w:szCs w:val="24"/>
        </w:rPr>
        <w:t xml:space="preserve"> Journal of Eye Movement Research</w:t>
      </w:r>
      <w:r w:rsidR="00BF37AC" w:rsidRPr="00FD5886">
        <w:rPr>
          <w:bCs/>
          <w:i/>
          <w:iCs/>
          <w:color w:val="000000" w:themeColor="text1"/>
          <w:sz w:val="24"/>
          <w:szCs w:val="24"/>
        </w:rPr>
        <w:t>;</w:t>
      </w:r>
      <w:r w:rsidRPr="00FD5886">
        <w:rPr>
          <w:bCs/>
          <w:i/>
          <w:iCs/>
          <w:color w:val="000000" w:themeColor="text1"/>
          <w:sz w:val="24"/>
          <w:szCs w:val="24"/>
        </w:rPr>
        <w:t xml:space="preserve"> PEERJ</w:t>
      </w:r>
      <w:r w:rsidR="00BF37AC" w:rsidRPr="00FD5886">
        <w:rPr>
          <w:bCs/>
          <w:i/>
          <w:iCs/>
          <w:color w:val="000000" w:themeColor="text1"/>
          <w:sz w:val="24"/>
          <w:szCs w:val="24"/>
        </w:rPr>
        <w:t>;</w:t>
      </w:r>
      <w:r w:rsidRPr="00FD5886">
        <w:rPr>
          <w:bCs/>
          <w:i/>
          <w:iCs/>
          <w:color w:val="000000" w:themeColor="text1"/>
          <w:sz w:val="24"/>
          <w:szCs w:val="24"/>
        </w:rPr>
        <w:t xml:space="preserve"> Psychonomic Bulletin &amp; Review</w:t>
      </w:r>
      <w:r w:rsidR="00BF37AC" w:rsidRPr="00FD5886">
        <w:rPr>
          <w:bCs/>
          <w:i/>
          <w:iCs/>
          <w:color w:val="000000" w:themeColor="text1"/>
          <w:sz w:val="24"/>
          <w:szCs w:val="24"/>
        </w:rPr>
        <w:t>;</w:t>
      </w:r>
      <w:r w:rsidRPr="00FD5886">
        <w:rPr>
          <w:bCs/>
          <w:i/>
          <w:iCs/>
          <w:color w:val="000000" w:themeColor="text1"/>
          <w:sz w:val="24"/>
          <w:szCs w:val="24"/>
        </w:rPr>
        <w:t xml:space="preserve"> Perception</w:t>
      </w:r>
      <w:r w:rsidR="00BF37AC" w:rsidRPr="00FD5886">
        <w:rPr>
          <w:bCs/>
          <w:i/>
          <w:iCs/>
          <w:color w:val="000000" w:themeColor="text1"/>
          <w:sz w:val="24"/>
          <w:szCs w:val="24"/>
        </w:rPr>
        <w:t>;</w:t>
      </w:r>
      <w:r w:rsidRPr="00FD5886">
        <w:rPr>
          <w:bCs/>
          <w:i/>
          <w:iCs/>
          <w:color w:val="000000" w:themeColor="text1"/>
          <w:sz w:val="24"/>
          <w:szCs w:val="24"/>
        </w:rPr>
        <w:t xml:space="preserve"> Psychological Science</w:t>
      </w:r>
      <w:r w:rsidR="00BF37AC" w:rsidRPr="00FD5886">
        <w:rPr>
          <w:bCs/>
          <w:i/>
          <w:iCs/>
          <w:color w:val="000000" w:themeColor="text1"/>
          <w:sz w:val="24"/>
          <w:szCs w:val="24"/>
        </w:rPr>
        <w:t>;</w:t>
      </w:r>
      <w:r w:rsidRPr="00FD5886">
        <w:rPr>
          <w:bCs/>
          <w:i/>
          <w:iCs/>
          <w:color w:val="000000" w:themeColor="text1"/>
          <w:sz w:val="24"/>
          <w:szCs w:val="24"/>
        </w:rPr>
        <w:t xml:space="preserve"> Journal of Vision</w:t>
      </w:r>
      <w:r w:rsidR="00BF37AC" w:rsidRPr="00FD5886">
        <w:rPr>
          <w:bCs/>
          <w:i/>
          <w:iCs/>
          <w:color w:val="000000" w:themeColor="text1"/>
          <w:sz w:val="24"/>
          <w:szCs w:val="24"/>
        </w:rPr>
        <w:t>;</w:t>
      </w:r>
      <w:r w:rsidRPr="00FD5886">
        <w:rPr>
          <w:bCs/>
          <w:i/>
          <w:iCs/>
          <w:color w:val="000000" w:themeColor="text1"/>
          <w:sz w:val="24"/>
          <w:szCs w:val="24"/>
        </w:rPr>
        <w:t xml:space="preserve"> PLOS One</w:t>
      </w:r>
      <w:r w:rsidR="00BF37AC" w:rsidRPr="00FD5886">
        <w:rPr>
          <w:bCs/>
          <w:i/>
          <w:iCs/>
          <w:color w:val="000000" w:themeColor="text1"/>
          <w:sz w:val="24"/>
          <w:szCs w:val="24"/>
        </w:rPr>
        <w:t>;</w:t>
      </w:r>
      <w:r w:rsidRPr="00FD5886">
        <w:rPr>
          <w:bCs/>
          <w:i/>
          <w:iCs/>
          <w:color w:val="000000" w:themeColor="text1"/>
          <w:sz w:val="24"/>
          <w:szCs w:val="24"/>
        </w:rPr>
        <w:t xml:space="preserve"> Quarterly Journal of Experimental Psychology</w:t>
      </w:r>
      <w:r w:rsidR="00BF37AC" w:rsidRPr="00FD5886">
        <w:rPr>
          <w:bCs/>
          <w:i/>
          <w:iCs/>
          <w:color w:val="000000" w:themeColor="text1"/>
          <w:sz w:val="24"/>
          <w:szCs w:val="24"/>
        </w:rPr>
        <w:t>;</w:t>
      </w:r>
      <w:r w:rsidRPr="00FD5886">
        <w:rPr>
          <w:bCs/>
          <w:i/>
          <w:iCs/>
          <w:color w:val="000000" w:themeColor="text1"/>
          <w:sz w:val="24"/>
          <w:szCs w:val="24"/>
        </w:rPr>
        <w:t xml:space="preserve"> Scientific Reports</w:t>
      </w:r>
      <w:r w:rsidR="00BF37AC" w:rsidRPr="00FD5886">
        <w:rPr>
          <w:bCs/>
          <w:i/>
          <w:iCs/>
          <w:color w:val="000000" w:themeColor="text1"/>
          <w:sz w:val="24"/>
          <w:szCs w:val="24"/>
        </w:rPr>
        <w:t>;</w:t>
      </w:r>
      <w:r w:rsidRPr="00FD5886">
        <w:rPr>
          <w:bCs/>
          <w:i/>
          <w:iCs/>
          <w:color w:val="000000" w:themeColor="text1"/>
          <w:sz w:val="24"/>
          <w:szCs w:val="24"/>
        </w:rPr>
        <w:t xml:space="preserve"> Vision Research</w:t>
      </w:r>
      <w:r w:rsidR="00BF37AC" w:rsidRPr="00FD5886">
        <w:rPr>
          <w:bCs/>
          <w:i/>
          <w:iCs/>
          <w:color w:val="000000" w:themeColor="text1"/>
          <w:sz w:val="24"/>
          <w:szCs w:val="24"/>
        </w:rPr>
        <w:t>;</w:t>
      </w:r>
      <w:r w:rsidRPr="00FD5886">
        <w:rPr>
          <w:bCs/>
          <w:i/>
          <w:iCs/>
          <w:color w:val="000000" w:themeColor="text1"/>
          <w:sz w:val="24"/>
          <w:szCs w:val="24"/>
        </w:rPr>
        <w:t xml:space="preserve"> and Visual Cognition. </w:t>
      </w:r>
    </w:p>
    <w:p w14:paraId="59514170" w14:textId="4B3D49A0" w:rsidR="002A23EB" w:rsidRPr="00FD5886" w:rsidRDefault="00647770" w:rsidP="00647770">
      <w:pPr>
        <w:tabs>
          <w:tab w:val="clear" w:pos="3068"/>
        </w:tabs>
        <w:ind w:firstLine="709"/>
        <w:rPr>
          <w:bCs/>
          <w:color w:val="000000" w:themeColor="text1"/>
          <w:sz w:val="24"/>
          <w:szCs w:val="24"/>
        </w:rPr>
      </w:pPr>
      <w:r w:rsidRPr="00FD5886">
        <w:rPr>
          <w:bCs/>
          <w:color w:val="000000" w:themeColor="text1"/>
          <w:sz w:val="24"/>
          <w:szCs w:val="24"/>
        </w:rPr>
        <w:t>Articles</w:t>
      </w:r>
      <w:r w:rsidR="002A23EB" w:rsidRPr="00FD5886">
        <w:rPr>
          <w:bCs/>
          <w:color w:val="000000" w:themeColor="text1"/>
          <w:sz w:val="24"/>
          <w:szCs w:val="24"/>
        </w:rPr>
        <w:t xml:space="preserve"> were included in our sample if they: (a) presented primary research using human participants, (b) utilized a visual search task, and (c) recorded </w:t>
      </w:r>
      <w:r w:rsidR="00BF37AC" w:rsidRPr="00FD5886">
        <w:rPr>
          <w:bCs/>
          <w:color w:val="000000" w:themeColor="text1"/>
          <w:sz w:val="24"/>
          <w:szCs w:val="24"/>
        </w:rPr>
        <w:t xml:space="preserve">the </w:t>
      </w:r>
      <w:r w:rsidR="002A23EB" w:rsidRPr="00FD5886">
        <w:rPr>
          <w:bCs/>
          <w:color w:val="000000" w:themeColor="text1"/>
          <w:sz w:val="24"/>
          <w:szCs w:val="24"/>
        </w:rPr>
        <w:t xml:space="preserve">eye movement behavior of participants. We defined a visual search task as one wherein </w:t>
      </w:r>
      <w:proofErr w:type="gramStart"/>
      <w:r w:rsidR="002A23EB" w:rsidRPr="00FD5886">
        <w:rPr>
          <w:bCs/>
          <w:color w:val="000000" w:themeColor="text1"/>
          <w:sz w:val="24"/>
          <w:szCs w:val="24"/>
        </w:rPr>
        <w:t>participants</w:t>
      </w:r>
      <w:proofErr w:type="gramEnd"/>
      <w:r w:rsidR="002A23EB" w:rsidRPr="00FD5886">
        <w:rPr>
          <w:bCs/>
          <w:color w:val="000000" w:themeColor="text1"/>
          <w:sz w:val="24"/>
          <w:szCs w:val="24"/>
        </w:rPr>
        <w:t xml:space="preserve"> </w:t>
      </w:r>
      <w:r w:rsidR="00FB09BE" w:rsidRPr="00FD5886">
        <w:rPr>
          <w:bCs/>
          <w:color w:val="000000" w:themeColor="text1"/>
          <w:sz w:val="24"/>
          <w:szCs w:val="24"/>
        </w:rPr>
        <w:t>looked</w:t>
      </w:r>
      <w:r w:rsidR="00251776" w:rsidRPr="00FD5886">
        <w:rPr>
          <w:bCs/>
          <w:color w:val="000000" w:themeColor="text1"/>
          <w:sz w:val="24"/>
          <w:szCs w:val="24"/>
        </w:rPr>
        <w:t xml:space="preserve"> </w:t>
      </w:r>
      <w:r w:rsidR="002A23EB" w:rsidRPr="00FD5886">
        <w:rPr>
          <w:bCs/>
          <w:color w:val="000000" w:themeColor="text1"/>
          <w:sz w:val="24"/>
          <w:szCs w:val="24"/>
        </w:rPr>
        <w:t xml:space="preserve">for a pre-defined target (or category of target) in a task </w:t>
      </w:r>
      <w:r w:rsidR="00C778BA" w:rsidRPr="00FD5886">
        <w:rPr>
          <w:bCs/>
          <w:color w:val="000000" w:themeColor="text1"/>
          <w:sz w:val="24"/>
          <w:szCs w:val="24"/>
        </w:rPr>
        <w:t>requiring</w:t>
      </w:r>
      <w:r w:rsidR="002A23EB" w:rsidRPr="00FD5886">
        <w:rPr>
          <w:bCs/>
          <w:color w:val="000000" w:themeColor="text1"/>
          <w:sz w:val="24"/>
          <w:szCs w:val="24"/>
        </w:rPr>
        <w:t xml:space="preserve"> eye movements to </w:t>
      </w:r>
      <w:r w:rsidR="00C778BA" w:rsidRPr="00FD5886">
        <w:rPr>
          <w:bCs/>
          <w:color w:val="000000" w:themeColor="text1"/>
          <w:sz w:val="24"/>
          <w:szCs w:val="24"/>
        </w:rPr>
        <w:t>find the</w:t>
      </w:r>
      <w:r w:rsidR="002A23EB" w:rsidRPr="00FD5886">
        <w:rPr>
          <w:bCs/>
          <w:color w:val="000000" w:themeColor="text1"/>
          <w:sz w:val="24"/>
          <w:szCs w:val="24"/>
        </w:rPr>
        <w:t xml:space="preserve"> target. </w:t>
      </w:r>
      <w:r w:rsidR="00C778BA" w:rsidRPr="00FD5886">
        <w:rPr>
          <w:bCs/>
          <w:color w:val="000000" w:themeColor="text1"/>
          <w:sz w:val="24"/>
          <w:szCs w:val="24"/>
        </w:rPr>
        <w:t>We screened titles and abstracts for relevance</w:t>
      </w:r>
      <w:r w:rsidR="002A23EB" w:rsidRPr="00FD5886">
        <w:rPr>
          <w:bCs/>
          <w:color w:val="000000" w:themeColor="text1"/>
          <w:sz w:val="24"/>
          <w:szCs w:val="24"/>
        </w:rPr>
        <w:t xml:space="preserve">, and any uncertainties were resolved by reading the </w:t>
      </w:r>
      <w:r w:rsidR="00C778BA" w:rsidRPr="00FD5886">
        <w:rPr>
          <w:bCs/>
          <w:color w:val="000000" w:themeColor="text1"/>
          <w:sz w:val="24"/>
          <w:szCs w:val="24"/>
        </w:rPr>
        <w:t xml:space="preserve">full </w:t>
      </w:r>
      <w:r w:rsidR="002A23EB" w:rsidRPr="00FD5886">
        <w:rPr>
          <w:bCs/>
          <w:color w:val="000000" w:themeColor="text1"/>
          <w:sz w:val="24"/>
          <w:szCs w:val="24"/>
        </w:rPr>
        <w:t xml:space="preserve">publication. </w:t>
      </w:r>
    </w:p>
    <w:p w14:paraId="4C2771AE" w14:textId="2C59698E" w:rsidR="006E174B" w:rsidRPr="00FD5886" w:rsidRDefault="006E174B" w:rsidP="00B5129F">
      <w:pPr>
        <w:tabs>
          <w:tab w:val="clear" w:pos="3068"/>
        </w:tabs>
        <w:ind w:firstLine="709"/>
        <w:rPr>
          <w:b/>
          <w:i/>
          <w:iCs/>
          <w:color w:val="000000" w:themeColor="text1"/>
          <w:sz w:val="24"/>
          <w:szCs w:val="24"/>
        </w:rPr>
      </w:pPr>
      <w:r w:rsidRPr="00FD5886">
        <w:rPr>
          <w:b/>
          <w:i/>
          <w:iCs/>
          <w:color w:val="000000" w:themeColor="text1"/>
          <w:sz w:val="24"/>
          <w:szCs w:val="24"/>
        </w:rPr>
        <w:t>Repository Search</w:t>
      </w:r>
      <w:r w:rsidR="000E03BA" w:rsidRPr="00FD5886">
        <w:rPr>
          <w:b/>
          <w:i/>
          <w:iCs/>
          <w:color w:val="000000" w:themeColor="text1"/>
          <w:sz w:val="24"/>
          <w:szCs w:val="24"/>
        </w:rPr>
        <w:t xml:space="preserve">. </w:t>
      </w:r>
      <w:r w:rsidRPr="00FD5886">
        <w:rPr>
          <w:bCs/>
          <w:color w:val="000000" w:themeColor="text1"/>
          <w:sz w:val="24"/>
          <w:szCs w:val="24"/>
        </w:rPr>
        <w:t xml:space="preserve">We matched our inclusion and exclusion criteria with </w:t>
      </w:r>
      <w:r w:rsidR="00647770" w:rsidRPr="00FD5886">
        <w:rPr>
          <w:bCs/>
          <w:color w:val="000000" w:themeColor="text1"/>
          <w:sz w:val="24"/>
          <w:szCs w:val="24"/>
        </w:rPr>
        <w:t>the Literature Search</w:t>
      </w:r>
      <w:r w:rsidRPr="00FD5886">
        <w:rPr>
          <w:bCs/>
          <w:color w:val="000000" w:themeColor="text1"/>
          <w:sz w:val="24"/>
          <w:szCs w:val="24"/>
        </w:rPr>
        <w:t xml:space="preserve"> as </w:t>
      </w:r>
      <w:r w:rsidR="007D36E1" w:rsidRPr="00FD5886">
        <w:rPr>
          <w:bCs/>
          <w:color w:val="000000" w:themeColor="text1"/>
          <w:sz w:val="24"/>
          <w:szCs w:val="24"/>
        </w:rPr>
        <w:t xml:space="preserve">closely </w:t>
      </w:r>
      <w:r w:rsidRPr="00FD5886">
        <w:rPr>
          <w:bCs/>
          <w:color w:val="000000" w:themeColor="text1"/>
          <w:sz w:val="24"/>
          <w:szCs w:val="24"/>
        </w:rPr>
        <w:t>as possible</w:t>
      </w:r>
      <w:r w:rsidR="00C778BA" w:rsidRPr="00FD5886">
        <w:rPr>
          <w:bCs/>
          <w:color w:val="000000" w:themeColor="text1"/>
          <w:sz w:val="24"/>
          <w:szCs w:val="24"/>
        </w:rPr>
        <w:t>, although</w:t>
      </w:r>
      <w:r w:rsidRPr="00FD5886">
        <w:rPr>
          <w:bCs/>
          <w:color w:val="000000" w:themeColor="text1"/>
          <w:sz w:val="24"/>
          <w:szCs w:val="24"/>
        </w:rPr>
        <w:t xml:space="preserve"> </w:t>
      </w:r>
      <w:r w:rsidR="00647770" w:rsidRPr="00FD5886">
        <w:rPr>
          <w:bCs/>
          <w:color w:val="000000" w:themeColor="text1"/>
          <w:sz w:val="24"/>
          <w:szCs w:val="24"/>
        </w:rPr>
        <w:t>our Repository Search</w:t>
      </w:r>
      <w:r w:rsidRPr="00FD5886">
        <w:rPr>
          <w:bCs/>
          <w:color w:val="000000" w:themeColor="text1"/>
          <w:sz w:val="24"/>
          <w:szCs w:val="24"/>
        </w:rPr>
        <w:t xml:space="preserve"> did not focus on a subset of specific journals since there is no way to </w:t>
      </w:r>
      <w:r w:rsidR="00185B84" w:rsidRPr="00FD5886">
        <w:rPr>
          <w:bCs/>
          <w:color w:val="000000" w:themeColor="text1"/>
          <w:sz w:val="24"/>
          <w:szCs w:val="24"/>
        </w:rPr>
        <w:t xml:space="preserve">implement </w:t>
      </w:r>
      <w:r w:rsidRPr="00FD5886">
        <w:rPr>
          <w:bCs/>
          <w:color w:val="000000" w:themeColor="text1"/>
          <w:sz w:val="24"/>
          <w:szCs w:val="24"/>
        </w:rPr>
        <w:t xml:space="preserve">such a filter using the OSF’s search (i.e., because projects on the OSF, which are not necessarily part of publications, do not ask for a journal name when being created). </w:t>
      </w:r>
    </w:p>
    <w:p w14:paraId="0886D403" w14:textId="5A97A084" w:rsidR="00A017D1" w:rsidRPr="00FD5886" w:rsidRDefault="00A017D1" w:rsidP="006E174B">
      <w:pPr>
        <w:tabs>
          <w:tab w:val="clear" w:pos="3068"/>
        </w:tabs>
        <w:ind w:firstLine="0"/>
        <w:rPr>
          <w:bCs/>
          <w:color w:val="000000" w:themeColor="text1"/>
          <w:sz w:val="24"/>
          <w:szCs w:val="24"/>
        </w:rPr>
      </w:pPr>
      <w:r w:rsidRPr="00FD5886">
        <w:rPr>
          <w:b/>
          <w:color w:val="000000" w:themeColor="text1"/>
          <w:sz w:val="24"/>
          <w:szCs w:val="24"/>
        </w:rPr>
        <w:lastRenderedPageBreak/>
        <w:tab/>
      </w:r>
      <w:r w:rsidRPr="00FD5886">
        <w:rPr>
          <w:bCs/>
          <w:color w:val="000000" w:themeColor="text1"/>
          <w:sz w:val="24"/>
          <w:szCs w:val="24"/>
        </w:rPr>
        <w:t>The selection process</w:t>
      </w:r>
      <w:r w:rsidR="003F0D47" w:rsidRPr="00FD5886">
        <w:rPr>
          <w:bCs/>
          <w:color w:val="000000" w:themeColor="text1"/>
          <w:sz w:val="24"/>
          <w:szCs w:val="24"/>
        </w:rPr>
        <w:t>es</w:t>
      </w:r>
      <w:r w:rsidRPr="00FD5886">
        <w:rPr>
          <w:bCs/>
          <w:color w:val="000000" w:themeColor="text1"/>
          <w:sz w:val="24"/>
          <w:szCs w:val="24"/>
        </w:rPr>
        <w:t xml:space="preserve"> </w:t>
      </w:r>
      <w:r w:rsidR="003F0D47" w:rsidRPr="00FD5886">
        <w:rPr>
          <w:bCs/>
          <w:color w:val="000000" w:themeColor="text1"/>
          <w:sz w:val="24"/>
          <w:szCs w:val="24"/>
        </w:rPr>
        <w:t xml:space="preserve">for both searches are </w:t>
      </w:r>
      <w:r w:rsidRPr="00FD5886">
        <w:rPr>
          <w:bCs/>
          <w:color w:val="000000" w:themeColor="text1"/>
          <w:sz w:val="24"/>
          <w:szCs w:val="24"/>
        </w:rPr>
        <w:t>summarized in Figure 1.</w:t>
      </w:r>
    </w:p>
    <w:p w14:paraId="5A7FCCC3" w14:textId="77777777" w:rsidR="00A017D1" w:rsidRPr="00FD5886" w:rsidRDefault="00A017D1" w:rsidP="006E174B">
      <w:pPr>
        <w:tabs>
          <w:tab w:val="clear" w:pos="3068"/>
        </w:tabs>
        <w:ind w:firstLine="0"/>
        <w:rPr>
          <w:bCs/>
          <w:color w:val="000000" w:themeColor="text1"/>
          <w:sz w:val="24"/>
          <w:szCs w:val="24"/>
        </w:rPr>
      </w:pPr>
    </w:p>
    <w:p w14:paraId="29286DF6" w14:textId="17DA1C35" w:rsidR="00A017D1" w:rsidRPr="00FD5886" w:rsidRDefault="00A017D1" w:rsidP="006E174B">
      <w:pPr>
        <w:tabs>
          <w:tab w:val="clear" w:pos="3068"/>
        </w:tabs>
        <w:ind w:firstLine="0"/>
        <w:rPr>
          <w:b/>
          <w:color w:val="000000" w:themeColor="text1"/>
          <w:sz w:val="24"/>
          <w:szCs w:val="24"/>
        </w:rPr>
      </w:pPr>
      <w:r w:rsidRPr="00FD5886">
        <w:rPr>
          <w:b/>
          <w:color w:val="000000" w:themeColor="text1"/>
          <w:sz w:val="24"/>
          <w:szCs w:val="24"/>
        </w:rPr>
        <w:t>Figure 1</w:t>
      </w:r>
    </w:p>
    <w:p w14:paraId="5D69DC0B" w14:textId="7CEED805" w:rsidR="00A017D1" w:rsidRPr="00FD5886" w:rsidRDefault="00A017D1" w:rsidP="006E174B">
      <w:pPr>
        <w:tabs>
          <w:tab w:val="clear" w:pos="3068"/>
        </w:tabs>
        <w:ind w:firstLine="0"/>
        <w:rPr>
          <w:bCs/>
          <w:i/>
          <w:iCs/>
          <w:color w:val="000000" w:themeColor="text1"/>
          <w:sz w:val="24"/>
          <w:szCs w:val="24"/>
        </w:rPr>
      </w:pPr>
      <w:r w:rsidRPr="00FD5886">
        <w:rPr>
          <w:bCs/>
          <w:i/>
          <w:iCs/>
          <w:color w:val="000000" w:themeColor="text1"/>
          <w:sz w:val="24"/>
          <w:szCs w:val="24"/>
        </w:rPr>
        <w:t>Selection and Filtering Process for Results of our two searches</w:t>
      </w:r>
    </w:p>
    <w:p w14:paraId="0E534582" w14:textId="56D7AB44" w:rsidR="00A017D1" w:rsidRPr="00FD5886" w:rsidRDefault="00633614" w:rsidP="006E174B">
      <w:pPr>
        <w:tabs>
          <w:tab w:val="clear" w:pos="3068"/>
        </w:tabs>
        <w:ind w:firstLine="0"/>
        <w:rPr>
          <w:bCs/>
          <w:color w:val="000000" w:themeColor="text1"/>
          <w:sz w:val="24"/>
          <w:szCs w:val="24"/>
        </w:rPr>
      </w:pPr>
      <w:r w:rsidRPr="00FD5886">
        <w:rPr>
          <w:bCs/>
          <w:noProof/>
          <w:color w:val="000000" w:themeColor="text1"/>
          <w:sz w:val="24"/>
          <w:szCs w:val="24"/>
        </w:rPr>
        <w:drawing>
          <wp:inline distT="0" distB="0" distL="0" distR="0" wp14:anchorId="6D636BA2" wp14:editId="1DA28681">
            <wp:extent cx="5943600" cy="3717290"/>
            <wp:effectExtent l="0" t="0" r="0" b="3810"/>
            <wp:docPr id="1892653359" name="Picture 2" descr="A black screen with yellow and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53359" name="Picture 2" descr="A black screen with yellow and blu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14:paraId="57DD0F0A" w14:textId="3A8EDD4F" w:rsidR="00A017D1" w:rsidRPr="00FD5886" w:rsidRDefault="00A017D1" w:rsidP="006E174B">
      <w:pPr>
        <w:tabs>
          <w:tab w:val="clear" w:pos="3068"/>
        </w:tabs>
        <w:ind w:firstLine="0"/>
        <w:rPr>
          <w:bCs/>
          <w:color w:val="000000" w:themeColor="text1"/>
          <w:sz w:val="24"/>
          <w:szCs w:val="24"/>
        </w:rPr>
      </w:pPr>
    </w:p>
    <w:p w14:paraId="40F6F6DD" w14:textId="15E75343" w:rsidR="00212754" w:rsidRPr="00FD5886" w:rsidRDefault="00212754" w:rsidP="000E03BA">
      <w:pPr>
        <w:tabs>
          <w:tab w:val="clear" w:pos="3068"/>
        </w:tabs>
        <w:rPr>
          <w:b/>
          <w:i/>
          <w:iCs/>
          <w:color w:val="000000" w:themeColor="text1"/>
          <w:sz w:val="24"/>
          <w:szCs w:val="24"/>
        </w:rPr>
      </w:pPr>
      <w:r w:rsidRPr="00FD5886">
        <w:rPr>
          <w:b/>
          <w:i/>
          <w:iCs/>
          <w:color w:val="000000" w:themeColor="text1"/>
          <w:sz w:val="24"/>
          <w:szCs w:val="24"/>
        </w:rPr>
        <w:t>Literature Search</w:t>
      </w:r>
      <w:r w:rsidR="000E03BA" w:rsidRPr="00FD5886">
        <w:rPr>
          <w:b/>
          <w:i/>
          <w:iCs/>
          <w:color w:val="000000" w:themeColor="text1"/>
          <w:sz w:val="24"/>
          <w:szCs w:val="24"/>
        </w:rPr>
        <w:t xml:space="preserve">. </w:t>
      </w:r>
      <w:r w:rsidR="004F5DDF" w:rsidRPr="00FD5886">
        <w:rPr>
          <w:bCs/>
          <w:color w:val="000000" w:themeColor="text1"/>
          <w:sz w:val="24"/>
          <w:szCs w:val="24"/>
        </w:rPr>
        <w:t xml:space="preserve">From our initial set of 16,224 results, we </w:t>
      </w:r>
      <w:r w:rsidR="009C336D" w:rsidRPr="00FD5886">
        <w:rPr>
          <w:bCs/>
          <w:color w:val="000000" w:themeColor="text1"/>
          <w:sz w:val="24"/>
          <w:szCs w:val="24"/>
        </w:rPr>
        <w:t>excluded</w:t>
      </w:r>
      <w:r w:rsidR="004F5DDF" w:rsidRPr="00FD5886">
        <w:rPr>
          <w:bCs/>
          <w:color w:val="000000" w:themeColor="text1"/>
          <w:sz w:val="24"/>
          <w:szCs w:val="24"/>
        </w:rPr>
        <w:t xml:space="preserve"> publications based on the </w:t>
      </w:r>
      <w:r w:rsidR="00C778BA" w:rsidRPr="00FD5886">
        <w:rPr>
          <w:bCs/>
          <w:color w:val="000000" w:themeColor="text1"/>
          <w:sz w:val="24"/>
          <w:szCs w:val="24"/>
        </w:rPr>
        <w:t xml:space="preserve">above </w:t>
      </w:r>
      <w:r w:rsidR="004F5DDF" w:rsidRPr="00FD5886">
        <w:rPr>
          <w:bCs/>
          <w:color w:val="000000" w:themeColor="text1"/>
          <w:sz w:val="24"/>
          <w:szCs w:val="24"/>
        </w:rPr>
        <w:t xml:space="preserve">criteria. Focusing only on specific journals reduced our set of publications to 492. Of these, 6 were removed because they were not in the specified year range. Next, we removed a further 137 publications </w:t>
      </w:r>
      <w:r w:rsidR="006414FA" w:rsidRPr="00FD5886">
        <w:rPr>
          <w:bCs/>
          <w:color w:val="000000" w:themeColor="text1"/>
          <w:sz w:val="24"/>
          <w:szCs w:val="24"/>
        </w:rPr>
        <w:t>that</w:t>
      </w:r>
      <w:r w:rsidR="004F5DDF" w:rsidRPr="00FD5886">
        <w:rPr>
          <w:bCs/>
          <w:color w:val="000000" w:themeColor="text1"/>
          <w:sz w:val="24"/>
          <w:szCs w:val="24"/>
        </w:rPr>
        <w:t xml:space="preserve"> did not involve primary </w:t>
      </w:r>
      <w:r w:rsidR="006414FA" w:rsidRPr="00FD5886">
        <w:rPr>
          <w:bCs/>
          <w:color w:val="000000" w:themeColor="text1"/>
          <w:sz w:val="24"/>
          <w:szCs w:val="24"/>
        </w:rPr>
        <w:t xml:space="preserve">human subjects’ </w:t>
      </w:r>
      <w:r w:rsidR="004F5DDF" w:rsidRPr="00FD5886">
        <w:rPr>
          <w:bCs/>
          <w:color w:val="000000" w:themeColor="text1"/>
          <w:sz w:val="24"/>
          <w:szCs w:val="24"/>
        </w:rPr>
        <w:t xml:space="preserve">research. </w:t>
      </w:r>
      <w:r w:rsidR="006414FA" w:rsidRPr="00FD5886">
        <w:rPr>
          <w:bCs/>
          <w:color w:val="000000" w:themeColor="text1"/>
          <w:sz w:val="24"/>
          <w:szCs w:val="24"/>
        </w:rPr>
        <w:t>108 publications were then removed for not involving</w:t>
      </w:r>
      <w:r w:rsidR="004F5DDF" w:rsidRPr="00FD5886">
        <w:rPr>
          <w:bCs/>
          <w:color w:val="000000" w:themeColor="text1"/>
          <w:sz w:val="24"/>
          <w:szCs w:val="24"/>
        </w:rPr>
        <w:t xml:space="preserve"> a form of visual search that met our inclusion criteria. </w:t>
      </w:r>
      <w:r w:rsidR="00162C0E" w:rsidRPr="00FD5886">
        <w:rPr>
          <w:bCs/>
          <w:color w:val="000000" w:themeColor="text1"/>
          <w:sz w:val="24"/>
          <w:szCs w:val="24"/>
        </w:rPr>
        <w:t xml:space="preserve">Of </w:t>
      </w:r>
      <w:r w:rsidR="006414FA" w:rsidRPr="00FD5886">
        <w:rPr>
          <w:bCs/>
          <w:color w:val="000000" w:themeColor="text1"/>
          <w:sz w:val="24"/>
          <w:szCs w:val="24"/>
        </w:rPr>
        <w:t>the remaining 241 publications</w:t>
      </w:r>
      <w:r w:rsidR="00162C0E" w:rsidRPr="00FD5886">
        <w:rPr>
          <w:bCs/>
          <w:color w:val="000000" w:themeColor="text1"/>
          <w:sz w:val="24"/>
          <w:szCs w:val="24"/>
        </w:rPr>
        <w:t>, 223 involved a combination of visual search and eye tracking.</w:t>
      </w:r>
    </w:p>
    <w:p w14:paraId="4F11A52F" w14:textId="719A95D4" w:rsidR="006E174B" w:rsidRPr="00FD5886" w:rsidRDefault="006E174B" w:rsidP="000E03BA">
      <w:pPr>
        <w:tabs>
          <w:tab w:val="clear" w:pos="3068"/>
        </w:tabs>
        <w:rPr>
          <w:b/>
          <w:i/>
          <w:iCs/>
          <w:color w:val="000000" w:themeColor="text1"/>
          <w:sz w:val="24"/>
          <w:szCs w:val="24"/>
        </w:rPr>
      </w:pPr>
      <w:r w:rsidRPr="00FD5886">
        <w:rPr>
          <w:b/>
          <w:i/>
          <w:iCs/>
          <w:color w:val="000000" w:themeColor="text1"/>
          <w:sz w:val="24"/>
          <w:szCs w:val="24"/>
        </w:rPr>
        <w:lastRenderedPageBreak/>
        <w:t>Repository Search</w:t>
      </w:r>
      <w:r w:rsidR="000E03BA" w:rsidRPr="00FD5886">
        <w:rPr>
          <w:b/>
          <w:i/>
          <w:iCs/>
          <w:color w:val="000000" w:themeColor="text1"/>
          <w:sz w:val="24"/>
          <w:szCs w:val="24"/>
        </w:rPr>
        <w:t xml:space="preserve">. </w:t>
      </w:r>
      <w:r w:rsidR="00162C0E" w:rsidRPr="00FD5886">
        <w:rPr>
          <w:bCs/>
          <w:color w:val="000000" w:themeColor="text1"/>
          <w:sz w:val="24"/>
          <w:szCs w:val="24"/>
        </w:rPr>
        <w:t xml:space="preserve">Our initial search yielded 211 results. We then screened these results against our criteria. </w:t>
      </w:r>
      <w:r w:rsidRPr="00FD5886">
        <w:rPr>
          <w:bCs/>
          <w:color w:val="000000" w:themeColor="text1"/>
          <w:sz w:val="24"/>
          <w:szCs w:val="24"/>
        </w:rPr>
        <w:t xml:space="preserve">We </w:t>
      </w:r>
      <w:r w:rsidR="006414FA" w:rsidRPr="00FD5886">
        <w:rPr>
          <w:bCs/>
          <w:color w:val="000000" w:themeColor="text1"/>
          <w:sz w:val="24"/>
          <w:szCs w:val="24"/>
        </w:rPr>
        <w:t>removed</w:t>
      </w:r>
      <w:r w:rsidRPr="00FD5886">
        <w:rPr>
          <w:bCs/>
          <w:color w:val="000000" w:themeColor="text1"/>
          <w:sz w:val="24"/>
          <w:szCs w:val="24"/>
        </w:rPr>
        <w:t xml:space="preserve"> any OSF projects that did not include outputs from published empirical research, or </w:t>
      </w:r>
      <w:r w:rsidR="006414FA" w:rsidRPr="00FD5886">
        <w:rPr>
          <w:bCs/>
          <w:color w:val="000000" w:themeColor="text1"/>
          <w:sz w:val="24"/>
          <w:szCs w:val="24"/>
        </w:rPr>
        <w:t xml:space="preserve">that </w:t>
      </w:r>
      <w:r w:rsidRPr="00FD5886">
        <w:rPr>
          <w:bCs/>
          <w:color w:val="000000" w:themeColor="text1"/>
          <w:sz w:val="24"/>
          <w:szCs w:val="24"/>
        </w:rPr>
        <w:t xml:space="preserve">included outputs </w:t>
      </w:r>
      <w:r w:rsidR="000E6146" w:rsidRPr="00FD5886">
        <w:rPr>
          <w:bCs/>
          <w:color w:val="000000" w:themeColor="text1"/>
          <w:sz w:val="24"/>
          <w:szCs w:val="24"/>
        </w:rPr>
        <w:t xml:space="preserve">for which </w:t>
      </w:r>
      <w:r w:rsidRPr="00FD5886">
        <w:rPr>
          <w:bCs/>
          <w:color w:val="000000" w:themeColor="text1"/>
          <w:sz w:val="24"/>
          <w:szCs w:val="24"/>
        </w:rPr>
        <w:t>we could not determine the source</w:t>
      </w:r>
      <w:r w:rsidR="00FC0B85" w:rsidRPr="00FD5886">
        <w:rPr>
          <w:bCs/>
          <w:color w:val="000000" w:themeColor="text1"/>
          <w:sz w:val="24"/>
          <w:szCs w:val="24"/>
        </w:rPr>
        <w:t xml:space="preserve"> </w:t>
      </w:r>
      <w:r w:rsidRPr="00FD5886">
        <w:rPr>
          <w:bCs/>
          <w:color w:val="000000" w:themeColor="text1"/>
          <w:sz w:val="24"/>
          <w:szCs w:val="24"/>
        </w:rPr>
        <w:t>due to limited or absent metadata</w:t>
      </w:r>
      <w:r w:rsidR="006414FA" w:rsidRPr="00FD5886">
        <w:rPr>
          <w:bCs/>
          <w:color w:val="000000" w:themeColor="text1"/>
          <w:sz w:val="24"/>
          <w:szCs w:val="24"/>
        </w:rPr>
        <w:t xml:space="preserve">, a total of </w:t>
      </w:r>
      <w:r w:rsidRPr="00FD5886">
        <w:rPr>
          <w:bCs/>
          <w:color w:val="000000" w:themeColor="text1"/>
          <w:sz w:val="24"/>
          <w:szCs w:val="24"/>
        </w:rPr>
        <w:t xml:space="preserve">117 projects. Next, we removed 12 projects that did not </w:t>
      </w:r>
      <w:r w:rsidR="006414FA" w:rsidRPr="00FD5886">
        <w:rPr>
          <w:bCs/>
          <w:color w:val="000000" w:themeColor="text1"/>
          <w:sz w:val="24"/>
          <w:szCs w:val="24"/>
        </w:rPr>
        <w:t>involve</w:t>
      </w:r>
      <w:r w:rsidRPr="00FD5886">
        <w:rPr>
          <w:bCs/>
          <w:color w:val="000000" w:themeColor="text1"/>
          <w:sz w:val="24"/>
          <w:szCs w:val="24"/>
        </w:rPr>
        <w:t xml:space="preserve"> primary </w:t>
      </w:r>
      <w:r w:rsidR="006414FA" w:rsidRPr="00FD5886">
        <w:rPr>
          <w:bCs/>
          <w:color w:val="000000" w:themeColor="text1"/>
          <w:sz w:val="24"/>
          <w:szCs w:val="24"/>
        </w:rPr>
        <w:t xml:space="preserve">human subjects’ </w:t>
      </w:r>
      <w:r w:rsidRPr="00FD5886">
        <w:rPr>
          <w:bCs/>
          <w:color w:val="000000" w:themeColor="text1"/>
          <w:sz w:val="24"/>
          <w:szCs w:val="24"/>
        </w:rPr>
        <w:t xml:space="preserve">research. </w:t>
      </w:r>
      <w:r w:rsidR="006414FA" w:rsidRPr="00FD5886">
        <w:rPr>
          <w:bCs/>
          <w:color w:val="000000" w:themeColor="text1"/>
          <w:sz w:val="24"/>
          <w:szCs w:val="24"/>
        </w:rPr>
        <w:t>We then</w:t>
      </w:r>
      <w:r w:rsidRPr="00FD5886">
        <w:rPr>
          <w:bCs/>
          <w:color w:val="000000" w:themeColor="text1"/>
          <w:sz w:val="24"/>
          <w:szCs w:val="24"/>
        </w:rPr>
        <w:t xml:space="preserve"> removed 28 projects that were not derived from visual search experiments, and a further </w:t>
      </w:r>
      <w:r w:rsidR="00A163B9" w:rsidRPr="00FD5886">
        <w:rPr>
          <w:bCs/>
          <w:color w:val="000000" w:themeColor="text1"/>
          <w:sz w:val="24"/>
          <w:szCs w:val="24"/>
        </w:rPr>
        <w:t>10</w:t>
      </w:r>
      <w:r w:rsidRPr="00FD5886">
        <w:rPr>
          <w:bCs/>
          <w:color w:val="000000" w:themeColor="text1"/>
          <w:sz w:val="24"/>
          <w:szCs w:val="24"/>
        </w:rPr>
        <w:t xml:space="preserve"> projects that did not record </w:t>
      </w:r>
      <w:r w:rsidR="006414FA" w:rsidRPr="00FD5886">
        <w:rPr>
          <w:bCs/>
          <w:color w:val="000000" w:themeColor="text1"/>
          <w:sz w:val="24"/>
          <w:szCs w:val="24"/>
        </w:rPr>
        <w:t xml:space="preserve">participants’ </w:t>
      </w:r>
      <w:r w:rsidRPr="00FD5886">
        <w:rPr>
          <w:bCs/>
          <w:color w:val="000000" w:themeColor="text1"/>
          <w:sz w:val="24"/>
          <w:szCs w:val="24"/>
        </w:rPr>
        <w:t xml:space="preserve">eye movement behavior. Finally, we removed </w:t>
      </w:r>
      <w:r w:rsidR="00C73AE0" w:rsidRPr="00FD5886">
        <w:rPr>
          <w:bCs/>
          <w:color w:val="000000" w:themeColor="text1"/>
          <w:sz w:val="24"/>
          <w:szCs w:val="24"/>
        </w:rPr>
        <w:t>7</w:t>
      </w:r>
      <w:r w:rsidRPr="00FD5886">
        <w:rPr>
          <w:bCs/>
          <w:color w:val="000000" w:themeColor="text1"/>
          <w:sz w:val="24"/>
          <w:szCs w:val="24"/>
        </w:rPr>
        <w:t xml:space="preserve"> projects that fell out of the date range </w:t>
      </w:r>
      <w:r w:rsidR="006414FA" w:rsidRPr="00FD5886">
        <w:rPr>
          <w:bCs/>
          <w:color w:val="000000" w:themeColor="text1"/>
          <w:sz w:val="24"/>
          <w:szCs w:val="24"/>
        </w:rPr>
        <w:t>(</w:t>
      </w:r>
      <w:r w:rsidRPr="00FD5886">
        <w:rPr>
          <w:bCs/>
          <w:color w:val="000000" w:themeColor="text1"/>
          <w:sz w:val="24"/>
          <w:szCs w:val="24"/>
        </w:rPr>
        <w:t>2017</w:t>
      </w:r>
      <w:r w:rsidR="006414FA" w:rsidRPr="00FD5886">
        <w:rPr>
          <w:bCs/>
          <w:color w:val="000000" w:themeColor="text1"/>
          <w:sz w:val="24"/>
          <w:szCs w:val="24"/>
        </w:rPr>
        <w:t>-2</w:t>
      </w:r>
      <w:r w:rsidRPr="00FD5886">
        <w:rPr>
          <w:bCs/>
          <w:color w:val="000000" w:themeColor="text1"/>
          <w:sz w:val="24"/>
          <w:szCs w:val="24"/>
        </w:rPr>
        <w:t>022</w:t>
      </w:r>
      <w:r w:rsidR="006414FA" w:rsidRPr="00FD5886">
        <w:rPr>
          <w:bCs/>
          <w:color w:val="000000" w:themeColor="text1"/>
          <w:sz w:val="24"/>
          <w:szCs w:val="24"/>
        </w:rPr>
        <w:t>)</w:t>
      </w:r>
      <w:r w:rsidRPr="00FD5886">
        <w:rPr>
          <w:bCs/>
          <w:color w:val="000000" w:themeColor="text1"/>
          <w:sz w:val="24"/>
          <w:szCs w:val="24"/>
        </w:rPr>
        <w:t xml:space="preserve">. </w:t>
      </w:r>
      <w:r w:rsidR="006414FA" w:rsidRPr="00FD5886">
        <w:rPr>
          <w:bCs/>
          <w:color w:val="000000" w:themeColor="text1"/>
          <w:sz w:val="24"/>
          <w:szCs w:val="24"/>
        </w:rPr>
        <w:t>A</w:t>
      </w:r>
      <w:r w:rsidRPr="00FD5886">
        <w:rPr>
          <w:bCs/>
          <w:color w:val="000000" w:themeColor="text1"/>
          <w:sz w:val="24"/>
          <w:szCs w:val="24"/>
        </w:rPr>
        <w:t xml:space="preserve"> total of 3</w:t>
      </w:r>
      <w:r w:rsidR="004574A9" w:rsidRPr="00FD5886">
        <w:rPr>
          <w:bCs/>
          <w:color w:val="000000" w:themeColor="text1"/>
          <w:sz w:val="24"/>
          <w:szCs w:val="24"/>
        </w:rPr>
        <w:t>7</w:t>
      </w:r>
      <w:r w:rsidRPr="00FD5886">
        <w:rPr>
          <w:bCs/>
          <w:color w:val="000000" w:themeColor="text1"/>
          <w:sz w:val="24"/>
          <w:szCs w:val="24"/>
        </w:rPr>
        <w:t xml:space="preserve"> projects remained for detailed examination. </w:t>
      </w:r>
    </w:p>
    <w:p w14:paraId="72FACEB8" w14:textId="77777777" w:rsidR="006E174B" w:rsidRPr="00FD5886" w:rsidRDefault="006E174B" w:rsidP="00280BFF">
      <w:pPr>
        <w:tabs>
          <w:tab w:val="clear" w:pos="3068"/>
        </w:tabs>
        <w:ind w:firstLine="0"/>
        <w:rPr>
          <w:bCs/>
          <w:color w:val="000000" w:themeColor="text1"/>
          <w:sz w:val="24"/>
          <w:szCs w:val="24"/>
        </w:rPr>
      </w:pPr>
    </w:p>
    <w:p w14:paraId="1AD95019" w14:textId="31DA0076" w:rsidR="006E174B" w:rsidRPr="00FD5886" w:rsidRDefault="006E174B" w:rsidP="006E174B">
      <w:pPr>
        <w:tabs>
          <w:tab w:val="clear" w:pos="3068"/>
        </w:tabs>
        <w:ind w:firstLine="0"/>
        <w:rPr>
          <w:b/>
          <w:color w:val="000000" w:themeColor="text1"/>
          <w:sz w:val="24"/>
          <w:szCs w:val="24"/>
        </w:rPr>
      </w:pPr>
      <w:r w:rsidRPr="00FD5886">
        <w:rPr>
          <w:b/>
          <w:color w:val="000000" w:themeColor="text1"/>
          <w:sz w:val="24"/>
          <w:szCs w:val="24"/>
        </w:rPr>
        <w:t>Data Extraction</w:t>
      </w:r>
    </w:p>
    <w:p w14:paraId="235976D2" w14:textId="77777777" w:rsidR="00CB72A8"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When reviewing the data sharing practices of the results returned by our searches, we catalogued them primarily in terms of the different forms of reproducibility that they can support. We began by determining both the overall rate of sharing within the sample, and the rate at which links to outputs resulted in us being able to access those outputs.</w:t>
      </w:r>
    </w:p>
    <w:p w14:paraId="3A300AE4" w14:textId="77777777" w:rsidR="00CB72A8"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 xml:space="preserve">We then examined what was shared by researchers to determine what types of reproducibility those outputs could support. This involved first checking whether the outputs supported analytic reproducibility (i.e., repeating or recreating the analyses presented in the publication). Next, we checked whether the outputs could support a direct replication by sharing materials (images, sounds, videos) and experimental software code. We then checked whether the outputs could enable secondary data </w:t>
      </w:r>
      <w:r w:rsidRPr="00FD5886">
        <w:rPr>
          <w:bCs/>
          <w:color w:val="000000" w:themeColor="text1"/>
          <w:sz w:val="24"/>
          <w:szCs w:val="24"/>
        </w:rPr>
        <w:lastRenderedPageBreak/>
        <w:t xml:space="preserve">analyses to take place – that is, whether they shared raw data that would be amenable to answering a wide range of new research questions. </w:t>
      </w:r>
    </w:p>
    <w:p w14:paraId="601E93EF" w14:textId="77777777" w:rsidR="00CB72A8"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 xml:space="preserve">Throughout our examinations of the types of reproducibility that the outputs could support, we also assessed the file formats that researchers used when sharing their outputs. For files to be classed as interoperable, they need to be provided in an open format, such as a text file, or in a format that can be used by freely available open-source software. </w:t>
      </w:r>
    </w:p>
    <w:p w14:paraId="101E2021" w14:textId="77777777" w:rsidR="00CB72A8" w:rsidRPr="00FD5886" w:rsidRDefault="00CB72A8" w:rsidP="00CB72A8">
      <w:pPr>
        <w:tabs>
          <w:tab w:val="clear" w:pos="3068"/>
        </w:tabs>
        <w:ind w:firstLine="567"/>
        <w:rPr>
          <w:bCs/>
          <w:color w:val="000000" w:themeColor="text1"/>
          <w:sz w:val="24"/>
          <w:szCs w:val="24"/>
        </w:rPr>
      </w:pPr>
      <w:r w:rsidRPr="00FD5886">
        <w:rPr>
          <w:bCs/>
          <w:color w:val="000000" w:themeColor="text1"/>
          <w:sz w:val="24"/>
          <w:szCs w:val="24"/>
        </w:rPr>
        <w:t xml:space="preserve">After assessing the outputs in terms of the different forms of reproducibility that they could support, we examined the metadata made available by researchers. We did this in two ways: first, by checking for the presence of guides, codebooks, or data dictionaries within the outputs shared. After this, we conducted a cross-comparison of the findings of both the Literature Search and Repository Search which tapped into the metadata shared by researchers. </w:t>
      </w:r>
    </w:p>
    <w:p w14:paraId="18756BB3" w14:textId="77777777" w:rsidR="0079709D" w:rsidRPr="00FD5886" w:rsidRDefault="0079709D" w:rsidP="00B65CB7">
      <w:pPr>
        <w:tabs>
          <w:tab w:val="clear" w:pos="3068"/>
        </w:tabs>
        <w:ind w:firstLine="0"/>
        <w:rPr>
          <w:b/>
          <w:color w:val="000000" w:themeColor="text1"/>
          <w:sz w:val="24"/>
          <w:szCs w:val="24"/>
        </w:rPr>
      </w:pPr>
    </w:p>
    <w:p w14:paraId="510CBFAC" w14:textId="6371AE45" w:rsidR="00183A29" w:rsidRPr="00FD5886" w:rsidRDefault="00EF2430" w:rsidP="008C32D7">
      <w:pPr>
        <w:tabs>
          <w:tab w:val="clear" w:pos="3068"/>
        </w:tabs>
        <w:ind w:firstLine="0"/>
        <w:jc w:val="center"/>
        <w:rPr>
          <w:b/>
          <w:color w:val="000000" w:themeColor="text1"/>
          <w:sz w:val="24"/>
          <w:szCs w:val="24"/>
        </w:rPr>
      </w:pPr>
      <w:r w:rsidRPr="00FD5886">
        <w:rPr>
          <w:b/>
          <w:color w:val="000000" w:themeColor="text1"/>
          <w:sz w:val="24"/>
          <w:szCs w:val="24"/>
        </w:rPr>
        <w:t>Results</w:t>
      </w:r>
    </w:p>
    <w:p w14:paraId="03EC6FEF" w14:textId="77777777" w:rsidR="00CB72A8" w:rsidRPr="00FD5886" w:rsidRDefault="00CB72A8" w:rsidP="00CB72A8">
      <w:pPr>
        <w:tabs>
          <w:tab w:val="clear" w:pos="3068"/>
        </w:tabs>
        <w:ind w:firstLine="0"/>
        <w:rPr>
          <w:b/>
          <w:color w:val="000000" w:themeColor="text1"/>
          <w:sz w:val="24"/>
          <w:szCs w:val="24"/>
        </w:rPr>
      </w:pPr>
      <w:r w:rsidRPr="00FD5886">
        <w:rPr>
          <w:b/>
          <w:color w:val="000000" w:themeColor="text1"/>
          <w:sz w:val="24"/>
          <w:szCs w:val="24"/>
        </w:rPr>
        <w:t>Rates of Sharing</w:t>
      </w:r>
    </w:p>
    <w:p w14:paraId="208EE025" w14:textId="77777777" w:rsidR="00CB72A8" w:rsidRPr="00FD5886" w:rsidRDefault="00CB72A8" w:rsidP="00CB72A8">
      <w:pPr>
        <w:tabs>
          <w:tab w:val="clear" w:pos="3068"/>
        </w:tabs>
        <w:ind w:firstLine="0"/>
        <w:rPr>
          <w:bCs/>
          <w:color w:val="000000" w:themeColor="text1"/>
          <w:sz w:val="24"/>
          <w:szCs w:val="24"/>
        </w:rPr>
      </w:pPr>
      <w:r w:rsidRPr="00FD5886">
        <w:rPr>
          <w:b/>
          <w:color w:val="000000" w:themeColor="text1"/>
          <w:sz w:val="24"/>
          <w:szCs w:val="24"/>
        </w:rPr>
        <w:tab/>
      </w:r>
      <w:r w:rsidRPr="00FD5886">
        <w:rPr>
          <w:bCs/>
          <w:color w:val="000000" w:themeColor="text1"/>
          <w:sz w:val="24"/>
          <w:szCs w:val="24"/>
        </w:rPr>
        <w:t>We began our examination of the outputs by focusing on the overall rates of sharing. This only took place for the outputs found by our Literature Search, because all outputs were already available when found by our Repository Search.</w:t>
      </w:r>
    </w:p>
    <w:p w14:paraId="2439A763" w14:textId="77777777" w:rsidR="00CB72A8" w:rsidRPr="00FD5886" w:rsidRDefault="00CB72A8" w:rsidP="00CB72A8">
      <w:pPr>
        <w:tabs>
          <w:tab w:val="clear" w:pos="3068"/>
        </w:tabs>
        <w:ind w:firstLine="0"/>
        <w:rPr>
          <w:bCs/>
          <w:color w:val="000000" w:themeColor="text1"/>
          <w:sz w:val="24"/>
          <w:szCs w:val="24"/>
        </w:rPr>
      </w:pPr>
      <w:r w:rsidRPr="00FD5886">
        <w:rPr>
          <w:bCs/>
          <w:color w:val="000000" w:themeColor="text1"/>
          <w:sz w:val="24"/>
          <w:szCs w:val="24"/>
        </w:rPr>
        <w:tab/>
        <w:t xml:space="preserve">Of the 223 publications included in our Literature Search, 78 (~35%) claimed to have shared some form of outputs from their work. Despite links to outputs being presented in publications, those links do not always result in the intended outputs being reachable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SkZq9ZEd","properties":{"formattedCitation":"(e.g., see Federer, 2022)","plainCitation":"(e.g., see Federer, 2022)","noteIndex":0},"citationItems":[{"id":3672,"uris":["http://zotero.org/users/6618481/items/MLWKUGWH"],"itemData":{"id":3672,"type":"article-journal","abstract":"The adoption of journal policies requiring authors to include a Data Availability Statement has helped to increase the availability of research data associated with research articles. However, having a Data Availability Statement is not a guarantee that readers will be able to locate the data; even if provided with an identifier like a uniform resource locator (URL) or a digital object identifier (DOI), the data may become unavailable due to link rot and content drift. To explore the long-term availability of resources including data, code, and other digital research objects associated with papers, this study extracted 8,503 URLs and DOIs from a corpus of nearly 50,000 Data Availability Statements from papers published in PLOS ONE between 2014 and 2016. These URLs and DOIs were used to attempt to retrieve the data through both automated and manual means. Overall, 80% of the resources could be retrieved automatically, compared to much lower retrieval rates of 10–40% found in previous papers that relied on contacting authors to locate data. Because a URL or DOI might be valid but still not point to the resource, a subset of 350 URLs and 350 DOIs were manually tested, with 78% and 98% of resources, respectively, successfully retrieved. Having a DOI and being shared in a repository were both positively associated with availability. Although resources associated with older papers were slightly less likely to be available, this difference was not statistically significant, suggesting that URLs and DOIs may be an effective means for accessing data over time. These findings point to the value of including URLs and DOIs in Data Availability Statements to ensure access to data on a long-term basis.","container-title":"PLOS ONE","DOI":"10.1371/journal.pone.0272845","ISSN":"1932-6203","issue":"8","journalAbbreviation":"PLOS ONE","language":"en","note":"publisher: Public Library of Science","page":"e0272845","source":"PLoS Journals","title":"Long-term availability of data associated with articles in PLOS ONE","volume":"17","author":[{"family":"Federer","given":"Lisa M."}],"issued":{"date-parts":[["2022",8,24]]}},"label":"page","prefix":"e.g., see "}],"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e.g., see Federer, 2022)</w:t>
      </w:r>
      <w:r w:rsidRPr="00FD5886">
        <w:rPr>
          <w:bCs/>
          <w:color w:val="000000" w:themeColor="text1"/>
          <w:sz w:val="24"/>
          <w:szCs w:val="24"/>
        </w:rPr>
        <w:fldChar w:fldCharType="end"/>
      </w:r>
      <w:r w:rsidRPr="00FD5886">
        <w:rPr>
          <w:bCs/>
          <w:color w:val="000000" w:themeColor="text1"/>
          <w:sz w:val="24"/>
          <w:szCs w:val="24"/>
        </w:rPr>
        <w:t xml:space="preserve">. For many reasons, websites can become inactive, </w:t>
      </w:r>
      <w:r w:rsidRPr="00FD5886">
        <w:rPr>
          <w:bCs/>
          <w:color w:val="000000" w:themeColor="text1"/>
          <w:sz w:val="24"/>
          <w:szCs w:val="24"/>
        </w:rPr>
        <w:lastRenderedPageBreak/>
        <w:t>or links can be provided to outputs that require a login or privileged access. In our Literature Search, outputs were accessible in ~90 % (</w:t>
      </w:r>
      <w:r w:rsidRPr="00FD5886">
        <w:rPr>
          <w:bCs/>
          <w:i/>
          <w:iCs/>
          <w:color w:val="000000" w:themeColor="text1"/>
          <w:sz w:val="24"/>
          <w:szCs w:val="24"/>
        </w:rPr>
        <w:t xml:space="preserve">N </w:t>
      </w:r>
      <w:r w:rsidRPr="00FD5886">
        <w:rPr>
          <w:bCs/>
          <w:color w:val="000000" w:themeColor="text1"/>
          <w:sz w:val="24"/>
          <w:szCs w:val="24"/>
        </w:rPr>
        <w:t>= 70) of the sample. Of the remaining ~10 % (</w:t>
      </w:r>
      <w:r w:rsidRPr="00FD5886">
        <w:rPr>
          <w:bCs/>
          <w:i/>
          <w:iCs/>
          <w:color w:val="000000" w:themeColor="text1"/>
          <w:sz w:val="24"/>
          <w:szCs w:val="24"/>
        </w:rPr>
        <w:t>N</w:t>
      </w:r>
      <w:r w:rsidRPr="00FD5886">
        <w:rPr>
          <w:bCs/>
          <w:color w:val="000000" w:themeColor="text1"/>
          <w:sz w:val="24"/>
          <w:szCs w:val="24"/>
        </w:rPr>
        <w:t xml:space="preserve"> = 8), web links to the locations of these outputs did not allow access, for several reasons: web links were no longer accessible (2 publications), zipped files which could not be opened (1 publication), and incorrect links to OSF projects were provided (5 publications). For this final category of incorrect links, these links to OSF projects were incorrect because publications’ authors copied and pasted the address of their OSF projects into the publications themselves. Doing so is not a problem for OSF projects that are publicly shared. However, in these 5 cases, those projects were still listed as ‘private’. As such, clicking on them leads to an OSF page that a visitor can use to request administrative powers over a project, which, if exploited with malicious intent, could result in the data being altered, deleted or otherwise changed by others without the knowledge of the true owners of the project. Because the outputs for our Repository Search had already been publicly shared online, there were no barriers to access them.</w:t>
      </w:r>
    </w:p>
    <w:p w14:paraId="2C77DBAD" w14:textId="546B5255" w:rsidR="00910AF0" w:rsidRPr="00FD5886" w:rsidRDefault="00472CD6" w:rsidP="00472CD6">
      <w:pPr>
        <w:tabs>
          <w:tab w:val="clear" w:pos="3068"/>
        </w:tabs>
        <w:ind w:firstLine="567"/>
        <w:rPr>
          <w:bCs/>
          <w:color w:val="000000" w:themeColor="text1"/>
          <w:sz w:val="24"/>
          <w:szCs w:val="24"/>
        </w:rPr>
      </w:pPr>
      <w:r w:rsidRPr="00FD5886">
        <w:rPr>
          <w:bCs/>
          <w:color w:val="000000" w:themeColor="text1"/>
          <w:sz w:val="24"/>
          <w:szCs w:val="24"/>
        </w:rPr>
        <w:t>Finally, we examined the websites that researchers used to share their outputs</w:t>
      </w:r>
      <w:r w:rsidR="00F227F1" w:rsidRPr="00FD5886">
        <w:rPr>
          <w:bCs/>
          <w:color w:val="000000" w:themeColor="text1"/>
          <w:sz w:val="24"/>
          <w:szCs w:val="24"/>
        </w:rPr>
        <w:t xml:space="preserve"> from publications found during our Literature Search</w:t>
      </w:r>
      <w:r w:rsidR="003F0D47" w:rsidRPr="00FD5886">
        <w:rPr>
          <w:bCs/>
          <w:color w:val="000000" w:themeColor="text1"/>
          <w:sz w:val="24"/>
          <w:szCs w:val="24"/>
        </w:rPr>
        <w:t xml:space="preserve"> (</w:t>
      </w:r>
      <w:r w:rsidR="00D066FB" w:rsidRPr="00FD5886">
        <w:rPr>
          <w:bCs/>
          <w:color w:val="000000" w:themeColor="text1"/>
          <w:sz w:val="24"/>
          <w:szCs w:val="24"/>
        </w:rPr>
        <w:t xml:space="preserve">Figure </w:t>
      </w:r>
      <w:r w:rsidR="00A017D1" w:rsidRPr="00FD5886">
        <w:rPr>
          <w:bCs/>
          <w:color w:val="000000" w:themeColor="text1"/>
          <w:sz w:val="24"/>
          <w:szCs w:val="24"/>
        </w:rPr>
        <w:t>2</w:t>
      </w:r>
      <w:r w:rsidR="003F0D47" w:rsidRPr="00FD5886">
        <w:rPr>
          <w:bCs/>
          <w:color w:val="000000" w:themeColor="text1"/>
          <w:sz w:val="24"/>
          <w:szCs w:val="24"/>
        </w:rPr>
        <w:t>)</w:t>
      </w:r>
      <w:r w:rsidRPr="00FD5886">
        <w:rPr>
          <w:bCs/>
          <w:color w:val="000000" w:themeColor="text1"/>
          <w:sz w:val="24"/>
          <w:szCs w:val="24"/>
        </w:rPr>
        <w:t>. The</w:t>
      </w:r>
      <w:r w:rsidR="00910AF0" w:rsidRPr="00FD5886">
        <w:rPr>
          <w:bCs/>
          <w:color w:val="000000" w:themeColor="text1"/>
          <w:sz w:val="24"/>
          <w:szCs w:val="24"/>
        </w:rPr>
        <w:t xml:space="preserve"> most popular sharing location</w:t>
      </w:r>
      <w:r w:rsidR="00DE5EE0" w:rsidRPr="00FD5886">
        <w:rPr>
          <w:bCs/>
          <w:color w:val="000000" w:themeColor="text1"/>
          <w:sz w:val="24"/>
          <w:szCs w:val="24"/>
        </w:rPr>
        <w:t xml:space="preserve"> (after sharing no outputs at all)</w:t>
      </w:r>
      <w:r w:rsidR="00910AF0" w:rsidRPr="00FD5886">
        <w:rPr>
          <w:bCs/>
          <w:color w:val="000000" w:themeColor="text1"/>
          <w:sz w:val="24"/>
          <w:szCs w:val="24"/>
        </w:rPr>
        <w:t xml:space="preserve"> was the Open Science Framework’s website (</w:t>
      </w:r>
      <w:hyperlink r:id="rId12" w:history="1">
        <w:r w:rsidR="00910AF0" w:rsidRPr="00FD5886">
          <w:rPr>
            <w:rStyle w:val="Hyperlink"/>
            <w:bCs/>
            <w:sz w:val="24"/>
            <w:szCs w:val="24"/>
          </w:rPr>
          <w:t>https://osf.io</w:t>
        </w:r>
      </w:hyperlink>
      <w:r w:rsidR="00910AF0" w:rsidRPr="00FD5886">
        <w:rPr>
          <w:bCs/>
          <w:color w:val="000000" w:themeColor="text1"/>
          <w:sz w:val="24"/>
          <w:szCs w:val="24"/>
        </w:rPr>
        <w:t xml:space="preserve">), </w:t>
      </w:r>
      <w:r w:rsidR="003F0D47" w:rsidRPr="00FD5886">
        <w:rPr>
          <w:bCs/>
          <w:color w:val="000000" w:themeColor="text1"/>
          <w:sz w:val="24"/>
          <w:szCs w:val="24"/>
        </w:rPr>
        <w:t xml:space="preserve">used </w:t>
      </w:r>
      <w:r w:rsidR="004A2D4C" w:rsidRPr="00FD5886">
        <w:rPr>
          <w:bCs/>
          <w:color w:val="000000" w:themeColor="text1"/>
          <w:sz w:val="24"/>
          <w:szCs w:val="24"/>
        </w:rPr>
        <w:t>21.52% (</w:t>
      </w:r>
      <w:r w:rsidR="004A2D4C" w:rsidRPr="00FD5886">
        <w:rPr>
          <w:bCs/>
          <w:i/>
          <w:iCs/>
          <w:color w:val="000000" w:themeColor="text1"/>
          <w:sz w:val="24"/>
          <w:szCs w:val="24"/>
        </w:rPr>
        <w:t>N</w:t>
      </w:r>
      <w:r w:rsidR="004A2D4C" w:rsidRPr="00FD5886">
        <w:rPr>
          <w:bCs/>
          <w:color w:val="000000" w:themeColor="text1"/>
          <w:sz w:val="24"/>
          <w:szCs w:val="24"/>
        </w:rPr>
        <w:t xml:space="preserve"> = 48) </w:t>
      </w:r>
      <w:r w:rsidR="00940BE5" w:rsidRPr="00FD5886">
        <w:rPr>
          <w:bCs/>
          <w:color w:val="000000" w:themeColor="text1"/>
          <w:sz w:val="24"/>
          <w:szCs w:val="24"/>
        </w:rPr>
        <w:t xml:space="preserve">of </w:t>
      </w:r>
      <w:r w:rsidR="003F0D47" w:rsidRPr="00FD5886">
        <w:rPr>
          <w:bCs/>
          <w:color w:val="000000" w:themeColor="text1"/>
          <w:sz w:val="24"/>
          <w:szCs w:val="24"/>
        </w:rPr>
        <w:t>cases</w:t>
      </w:r>
      <w:r w:rsidR="00940BE5" w:rsidRPr="00FD5886">
        <w:rPr>
          <w:bCs/>
          <w:color w:val="000000" w:themeColor="text1"/>
          <w:sz w:val="24"/>
          <w:szCs w:val="24"/>
        </w:rPr>
        <w:t xml:space="preserve"> </w:t>
      </w:r>
      <w:r w:rsidR="003F0D47" w:rsidRPr="00FD5886">
        <w:rPr>
          <w:bCs/>
          <w:color w:val="000000" w:themeColor="text1"/>
          <w:sz w:val="24"/>
          <w:szCs w:val="24"/>
        </w:rPr>
        <w:t>from</w:t>
      </w:r>
      <w:r w:rsidR="00940BE5" w:rsidRPr="00FD5886">
        <w:rPr>
          <w:bCs/>
          <w:color w:val="000000" w:themeColor="text1"/>
          <w:sz w:val="24"/>
          <w:szCs w:val="24"/>
        </w:rPr>
        <w:t xml:space="preserve"> our Literature Search</w:t>
      </w:r>
      <w:r w:rsidR="00910AF0" w:rsidRPr="00FD5886">
        <w:rPr>
          <w:bCs/>
          <w:color w:val="000000" w:themeColor="text1"/>
          <w:sz w:val="24"/>
          <w:szCs w:val="24"/>
        </w:rPr>
        <w:t xml:space="preserve">. </w:t>
      </w:r>
      <w:r w:rsidR="003F0D47" w:rsidRPr="00FD5886">
        <w:rPr>
          <w:bCs/>
          <w:color w:val="000000" w:themeColor="text1"/>
          <w:sz w:val="24"/>
          <w:szCs w:val="24"/>
        </w:rPr>
        <w:t>Indeed,</w:t>
      </w:r>
      <w:r w:rsidR="00910AF0" w:rsidRPr="00FD5886">
        <w:rPr>
          <w:bCs/>
          <w:color w:val="000000" w:themeColor="text1"/>
          <w:sz w:val="24"/>
          <w:szCs w:val="24"/>
        </w:rPr>
        <w:t xml:space="preserve"> this location was so popular that the next-most popular method (embedding links to outputs within journal articles) was approximately four times less common. </w:t>
      </w:r>
    </w:p>
    <w:p w14:paraId="36E9896B" w14:textId="77777777" w:rsidR="002D6A79" w:rsidRPr="00FD5886" w:rsidRDefault="002D6A79" w:rsidP="00472CD6">
      <w:pPr>
        <w:tabs>
          <w:tab w:val="clear" w:pos="3068"/>
        </w:tabs>
        <w:ind w:firstLine="567"/>
        <w:rPr>
          <w:bCs/>
          <w:color w:val="000000" w:themeColor="text1"/>
          <w:sz w:val="24"/>
          <w:szCs w:val="24"/>
        </w:rPr>
      </w:pPr>
    </w:p>
    <w:p w14:paraId="0E9A4A3F" w14:textId="77777777" w:rsidR="002D6A79" w:rsidRPr="00FD5886" w:rsidRDefault="002D6A79" w:rsidP="002D6A79">
      <w:pPr>
        <w:tabs>
          <w:tab w:val="clear" w:pos="3068"/>
        </w:tabs>
        <w:ind w:firstLine="0"/>
        <w:rPr>
          <w:b/>
          <w:color w:val="000000" w:themeColor="text1"/>
          <w:sz w:val="24"/>
          <w:szCs w:val="24"/>
        </w:rPr>
      </w:pPr>
      <w:r w:rsidRPr="00FD5886">
        <w:rPr>
          <w:b/>
          <w:color w:val="000000" w:themeColor="text1"/>
          <w:sz w:val="24"/>
          <w:szCs w:val="24"/>
        </w:rPr>
        <w:t>Figure 2</w:t>
      </w:r>
    </w:p>
    <w:p w14:paraId="6A3C7AFD" w14:textId="20DFA8FB" w:rsidR="002D6A79" w:rsidRPr="00FD5886" w:rsidRDefault="002D6A79" w:rsidP="002D6A79">
      <w:pPr>
        <w:tabs>
          <w:tab w:val="clear" w:pos="3068"/>
        </w:tabs>
        <w:ind w:firstLine="0"/>
        <w:rPr>
          <w:bCs/>
          <w:color w:val="000000" w:themeColor="text1"/>
          <w:sz w:val="24"/>
          <w:szCs w:val="24"/>
        </w:rPr>
      </w:pPr>
      <w:r w:rsidRPr="00FD5886">
        <w:rPr>
          <w:bCs/>
          <w:i/>
          <w:iCs/>
          <w:color w:val="000000" w:themeColor="text1"/>
          <w:sz w:val="24"/>
          <w:szCs w:val="24"/>
        </w:rPr>
        <w:lastRenderedPageBreak/>
        <w:t>Literature Search: Where were the Outputs Shared Online?</w:t>
      </w:r>
    </w:p>
    <w:p w14:paraId="5C2E8159" w14:textId="759E754F" w:rsidR="00910AF0" w:rsidRPr="00FD5886" w:rsidRDefault="005028C1" w:rsidP="00462BE5">
      <w:pPr>
        <w:tabs>
          <w:tab w:val="clear" w:pos="3068"/>
        </w:tabs>
        <w:ind w:firstLine="0"/>
        <w:rPr>
          <w:b/>
          <w:color w:val="000000" w:themeColor="text1"/>
          <w:sz w:val="24"/>
          <w:szCs w:val="24"/>
        </w:rPr>
      </w:pPr>
      <w:r w:rsidRPr="00FD5886">
        <w:rPr>
          <w:bCs/>
          <w:i/>
          <w:iCs/>
          <w:noProof/>
          <w:color w:val="000000" w:themeColor="text1"/>
          <w:sz w:val="24"/>
          <w:szCs w:val="24"/>
        </w:rPr>
        <w:drawing>
          <wp:inline distT="0" distB="0" distL="0" distR="0" wp14:anchorId="49B99138" wp14:editId="5A87E404">
            <wp:extent cx="5943600" cy="3904615"/>
            <wp:effectExtent l="0" t="0" r="0" b="0"/>
            <wp:docPr id="296533757" name="Picture 3"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48488" name="Picture 3" descr="A graph with blue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04615"/>
                    </a:xfrm>
                    <a:prstGeom prst="rect">
                      <a:avLst/>
                    </a:prstGeom>
                  </pic:spPr>
                </pic:pic>
              </a:graphicData>
            </a:graphic>
          </wp:inline>
        </w:drawing>
      </w:r>
    </w:p>
    <w:p w14:paraId="62BC8EA5" w14:textId="091D5049" w:rsidR="00910AF0" w:rsidRPr="00FD5886" w:rsidRDefault="00D066FB" w:rsidP="00462BE5">
      <w:pPr>
        <w:tabs>
          <w:tab w:val="clear" w:pos="3068"/>
        </w:tabs>
        <w:ind w:firstLine="0"/>
        <w:rPr>
          <w:b/>
          <w:color w:val="000000" w:themeColor="text1"/>
          <w:sz w:val="24"/>
          <w:szCs w:val="24"/>
        </w:rPr>
      </w:pPr>
      <w:r w:rsidRPr="00FD5886">
        <w:rPr>
          <w:b/>
          <w:color w:val="000000" w:themeColor="text1"/>
          <w:sz w:val="24"/>
          <w:szCs w:val="24"/>
        </w:rPr>
        <w:t>Facilitating</w:t>
      </w:r>
      <w:r w:rsidR="00C3553C" w:rsidRPr="00FD5886">
        <w:rPr>
          <w:b/>
          <w:color w:val="000000" w:themeColor="text1"/>
          <w:sz w:val="24"/>
          <w:szCs w:val="24"/>
        </w:rPr>
        <w:t xml:space="preserve"> </w:t>
      </w:r>
      <w:r w:rsidR="00E35F7E" w:rsidRPr="00FD5886">
        <w:rPr>
          <w:b/>
          <w:color w:val="000000" w:themeColor="text1"/>
          <w:sz w:val="24"/>
          <w:szCs w:val="24"/>
        </w:rPr>
        <w:t>Different Types of</w:t>
      </w:r>
      <w:r w:rsidR="002962A6" w:rsidRPr="00FD5886">
        <w:rPr>
          <w:b/>
          <w:color w:val="000000" w:themeColor="text1"/>
          <w:sz w:val="24"/>
          <w:szCs w:val="24"/>
        </w:rPr>
        <w:t xml:space="preserve"> </w:t>
      </w:r>
      <w:proofErr w:type="gramStart"/>
      <w:r w:rsidR="002E59B8" w:rsidRPr="00FD5886">
        <w:rPr>
          <w:b/>
          <w:color w:val="000000" w:themeColor="text1"/>
          <w:sz w:val="24"/>
          <w:szCs w:val="24"/>
        </w:rPr>
        <w:t>Re</w:t>
      </w:r>
      <w:r w:rsidRPr="00FD5886">
        <w:rPr>
          <w:b/>
          <w:color w:val="000000" w:themeColor="text1"/>
          <w:sz w:val="24"/>
          <w:szCs w:val="24"/>
        </w:rPr>
        <w:t>use</w:t>
      </w:r>
      <w:proofErr w:type="gramEnd"/>
    </w:p>
    <w:p w14:paraId="13ED652A" w14:textId="272185A0" w:rsidR="00ED1D62" w:rsidRPr="00FD5886" w:rsidRDefault="002E59B8" w:rsidP="00462BE5">
      <w:pPr>
        <w:tabs>
          <w:tab w:val="clear" w:pos="3068"/>
        </w:tabs>
        <w:ind w:firstLine="0"/>
        <w:rPr>
          <w:bCs/>
          <w:color w:val="000000" w:themeColor="text1"/>
          <w:sz w:val="24"/>
          <w:szCs w:val="24"/>
        </w:rPr>
      </w:pPr>
      <w:r w:rsidRPr="00FD5886">
        <w:rPr>
          <w:bCs/>
          <w:color w:val="000000" w:themeColor="text1"/>
          <w:sz w:val="24"/>
          <w:szCs w:val="24"/>
        </w:rPr>
        <w:tab/>
      </w:r>
      <w:r w:rsidR="00CB72A8" w:rsidRPr="00FD5886">
        <w:rPr>
          <w:bCs/>
          <w:color w:val="000000" w:themeColor="text1"/>
          <w:sz w:val="24"/>
          <w:szCs w:val="24"/>
        </w:rPr>
        <w:t xml:space="preserve">Next, we examined the outputs that had been shared in terms of whether they could facilitate different types of </w:t>
      </w:r>
      <w:proofErr w:type="gramStart"/>
      <w:r w:rsidR="00CB72A8" w:rsidRPr="00FD5886">
        <w:rPr>
          <w:bCs/>
          <w:color w:val="000000" w:themeColor="text1"/>
          <w:sz w:val="24"/>
          <w:szCs w:val="24"/>
        </w:rPr>
        <w:t>reuse</w:t>
      </w:r>
      <w:proofErr w:type="gramEnd"/>
      <w:r w:rsidR="00CB72A8" w:rsidRPr="00FD5886">
        <w:rPr>
          <w:bCs/>
          <w:color w:val="000000" w:themeColor="text1"/>
          <w:sz w:val="24"/>
          <w:szCs w:val="24"/>
        </w:rPr>
        <w:t>, summarized in Figure 3.</w:t>
      </w:r>
    </w:p>
    <w:p w14:paraId="75EA3DAB" w14:textId="77777777" w:rsidR="00E73729" w:rsidRPr="00FD5886" w:rsidRDefault="00E73729" w:rsidP="00462BE5">
      <w:pPr>
        <w:tabs>
          <w:tab w:val="clear" w:pos="3068"/>
        </w:tabs>
        <w:ind w:firstLine="0"/>
        <w:rPr>
          <w:bCs/>
          <w:color w:val="000000" w:themeColor="text1"/>
          <w:sz w:val="24"/>
          <w:szCs w:val="24"/>
        </w:rPr>
      </w:pPr>
    </w:p>
    <w:p w14:paraId="30FC8DF9" w14:textId="77777777" w:rsidR="00B5129F" w:rsidRPr="00FD5886" w:rsidRDefault="00B5129F" w:rsidP="00462BE5">
      <w:pPr>
        <w:tabs>
          <w:tab w:val="clear" w:pos="3068"/>
        </w:tabs>
        <w:ind w:firstLine="0"/>
        <w:rPr>
          <w:bCs/>
          <w:color w:val="000000" w:themeColor="text1"/>
          <w:sz w:val="24"/>
          <w:szCs w:val="24"/>
        </w:rPr>
      </w:pPr>
    </w:p>
    <w:p w14:paraId="091CCCE0" w14:textId="77777777" w:rsidR="00B5129F" w:rsidRPr="00FD5886" w:rsidRDefault="00B5129F" w:rsidP="00462BE5">
      <w:pPr>
        <w:tabs>
          <w:tab w:val="clear" w:pos="3068"/>
        </w:tabs>
        <w:ind w:firstLine="0"/>
        <w:rPr>
          <w:bCs/>
          <w:color w:val="000000" w:themeColor="text1"/>
          <w:sz w:val="24"/>
          <w:szCs w:val="24"/>
        </w:rPr>
      </w:pPr>
    </w:p>
    <w:p w14:paraId="77A298FC" w14:textId="77777777" w:rsidR="00B5129F" w:rsidRPr="00FD5886" w:rsidRDefault="00B5129F" w:rsidP="00462BE5">
      <w:pPr>
        <w:tabs>
          <w:tab w:val="clear" w:pos="3068"/>
        </w:tabs>
        <w:ind w:firstLine="0"/>
        <w:rPr>
          <w:bCs/>
          <w:color w:val="000000" w:themeColor="text1"/>
          <w:sz w:val="24"/>
          <w:szCs w:val="24"/>
        </w:rPr>
      </w:pPr>
    </w:p>
    <w:p w14:paraId="6514D604" w14:textId="77777777" w:rsidR="00B5129F" w:rsidRPr="00FD5886" w:rsidRDefault="00B5129F" w:rsidP="00462BE5">
      <w:pPr>
        <w:tabs>
          <w:tab w:val="clear" w:pos="3068"/>
        </w:tabs>
        <w:ind w:firstLine="0"/>
        <w:rPr>
          <w:bCs/>
          <w:color w:val="000000" w:themeColor="text1"/>
          <w:sz w:val="24"/>
          <w:szCs w:val="24"/>
        </w:rPr>
      </w:pPr>
    </w:p>
    <w:p w14:paraId="57BFF7E8" w14:textId="77777777" w:rsidR="00B5129F" w:rsidRPr="00FD5886" w:rsidRDefault="00B5129F" w:rsidP="00462BE5">
      <w:pPr>
        <w:tabs>
          <w:tab w:val="clear" w:pos="3068"/>
        </w:tabs>
        <w:ind w:firstLine="0"/>
        <w:rPr>
          <w:bCs/>
          <w:color w:val="000000" w:themeColor="text1"/>
          <w:sz w:val="24"/>
          <w:szCs w:val="24"/>
        </w:rPr>
      </w:pPr>
    </w:p>
    <w:p w14:paraId="78B16038" w14:textId="77777777" w:rsidR="00B5129F" w:rsidRPr="00FD5886" w:rsidRDefault="00B5129F" w:rsidP="00462BE5">
      <w:pPr>
        <w:tabs>
          <w:tab w:val="clear" w:pos="3068"/>
        </w:tabs>
        <w:ind w:firstLine="0"/>
        <w:rPr>
          <w:bCs/>
          <w:color w:val="000000" w:themeColor="text1"/>
          <w:sz w:val="24"/>
          <w:szCs w:val="24"/>
        </w:rPr>
      </w:pPr>
    </w:p>
    <w:p w14:paraId="62CAB563" w14:textId="77777777" w:rsidR="006A6975" w:rsidRDefault="006A6975" w:rsidP="00E73729">
      <w:pPr>
        <w:tabs>
          <w:tab w:val="clear" w:pos="3068"/>
        </w:tabs>
        <w:ind w:firstLine="0"/>
        <w:rPr>
          <w:b/>
          <w:color w:val="000000" w:themeColor="text1"/>
          <w:sz w:val="24"/>
          <w:szCs w:val="24"/>
        </w:rPr>
      </w:pPr>
    </w:p>
    <w:p w14:paraId="1BE4B5B3" w14:textId="5534B9DA" w:rsidR="00E73729" w:rsidRPr="00FD5886" w:rsidRDefault="00E73729" w:rsidP="00E73729">
      <w:pPr>
        <w:tabs>
          <w:tab w:val="clear" w:pos="3068"/>
        </w:tabs>
        <w:ind w:firstLine="0"/>
        <w:rPr>
          <w:b/>
          <w:color w:val="000000" w:themeColor="text1"/>
          <w:sz w:val="24"/>
          <w:szCs w:val="24"/>
        </w:rPr>
      </w:pPr>
      <w:r w:rsidRPr="00FD5886">
        <w:rPr>
          <w:b/>
          <w:color w:val="000000" w:themeColor="text1"/>
          <w:sz w:val="24"/>
          <w:szCs w:val="24"/>
        </w:rPr>
        <w:lastRenderedPageBreak/>
        <w:t>Figure 3</w:t>
      </w:r>
    </w:p>
    <w:p w14:paraId="60CFD9AF" w14:textId="3DAA884E" w:rsidR="00E73729" w:rsidRPr="00FD5886" w:rsidRDefault="00E73729" w:rsidP="00462BE5">
      <w:pPr>
        <w:tabs>
          <w:tab w:val="clear" w:pos="3068"/>
        </w:tabs>
        <w:ind w:firstLine="0"/>
        <w:rPr>
          <w:bCs/>
          <w:i/>
          <w:iCs/>
          <w:color w:val="000000" w:themeColor="text1"/>
          <w:sz w:val="24"/>
          <w:szCs w:val="24"/>
        </w:rPr>
      </w:pPr>
      <w:r w:rsidRPr="00FD5886">
        <w:rPr>
          <w:bCs/>
          <w:i/>
          <w:iCs/>
          <w:color w:val="000000" w:themeColor="text1"/>
          <w:sz w:val="24"/>
          <w:szCs w:val="24"/>
        </w:rPr>
        <w:t>Bar Chart showing Rates of Output Sharing for Different Types of Outputs from our Literature Search and Repository Search</w:t>
      </w:r>
    </w:p>
    <w:p w14:paraId="50409D52" w14:textId="5FF8454A" w:rsidR="00910AF0" w:rsidRPr="00FD5886" w:rsidRDefault="005028C1" w:rsidP="00910AF0">
      <w:pPr>
        <w:tabs>
          <w:tab w:val="clear" w:pos="3068"/>
        </w:tabs>
        <w:ind w:firstLine="0"/>
        <w:rPr>
          <w:bCs/>
          <w:color w:val="000000" w:themeColor="text1"/>
          <w:sz w:val="24"/>
          <w:szCs w:val="24"/>
        </w:rPr>
      </w:pPr>
      <w:r w:rsidRPr="00FD5886">
        <w:rPr>
          <w:bCs/>
          <w:noProof/>
          <w:color w:val="000000" w:themeColor="text1"/>
          <w:sz w:val="24"/>
          <w:szCs w:val="24"/>
        </w:rPr>
        <w:drawing>
          <wp:inline distT="0" distB="0" distL="0" distR="0" wp14:anchorId="5287035F" wp14:editId="47242937">
            <wp:extent cx="5943600" cy="4179570"/>
            <wp:effectExtent l="0" t="0" r="0" b="0"/>
            <wp:docPr id="1291229588" name="Picture 2" descr="A bar graph with text over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507430" name="Picture 2" descr="A bar graph with text overlay&#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79570"/>
                    </a:xfrm>
                    <a:prstGeom prst="rect">
                      <a:avLst/>
                    </a:prstGeom>
                  </pic:spPr>
                </pic:pic>
              </a:graphicData>
            </a:graphic>
          </wp:inline>
        </w:drawing>
      </w:r>
    </w:p>
    <w:p w14:paraId="4E94472B" w14:textId="77777777" w:rsidR="00910AF0" w:rsidRPr="00FD5886" w:rsidRDefault="00910AF0" w:rsidP="00910AF0">
      <w:pPr>
        <w:tabs>
          <w:tab w:val="clear" w:pos="3068"/>
        </w:tabs>
        <w:ind w:firstLine="0"/>
        <w:rPr>
          <w:bCs/>
          <w:i/>
          <w:iCs/>
          <w:color w:val="000000" w:themeColor="text1"/>
          <w:sz w:val="24"/>
          <w:szCs w:val="24"/>
        </w:rPr>
      </w:pPr>
      <w:r w:rsidRPr="00FD5886">
        <w:rPr>
          <w:bCs/>
          <w:i/>
          <w:iCs/>
          <w:color w:val="000000" w:themeColor="text1"/>
          <w:sz w:val="24"/>
          <w:szCs w:val="24"/>
        </w:rPr>
        <w:t xml:space="preserve">Note. </w:t>
      </w:r>
      <w:r w:rsidRPr="00FD5886">
        <w:rPr>
          <w:bCs/>
          <w:color w:val="000000" w:themeColor="text1"/>
          <w:sz w:val="24"/>
          <w:szCs w:val="24"/>
        </w:rPr>
        <w:t>See main text for definitions of terms.</w:t>
      </w:r>
    </w:p>
    <w:p w14:paraId="297B1AF5" w14:textId="77777777" w:rsidR="00910AF0" w:rsidRPr="00FD5886" w:rsidRDefault="00910AF0" w:rsidP="00910AF0">
      <w:pPr>
        <w:tabs>
          <w:tab w:val="clear" w:pos="3068"/>
        </w:tabs>
        <w:ind w:firstLine="0"/>
        <w:rPr>
          <w:bCs/>
          <w:color w:val="000000" w:themeColor="text1"/>
          <w:sz w:val="24"/>
          <w:szCs w:val="24"/>
        </w:rPr>
      </w:pPr>
    </w:p>
    <w:p w14:paraId="63BACA83" w14:textId="7E4D24FA" w:rsidR="008C1870" w:rsidRPr="00FD5886" w:rsidRDefault="003609C6" w:rsidP="008C1870">
      <w:pPr>
        <w:tabs>
          <w:tab w:val="clear" w:pos="3068"/>
        </w:tabs>
        <w:ind w:firstLine="0"/>
        <w:rPr>
          <w:bCs/>
          <w:color w:val="000000" w:themeColor="text1"/>
          <w:sz w:val="24"/>
          <w:szCs w:val="24"/>
        </w:rPr>
      </w:pPr>
      <w:r w:rsidRPr="00FD5886">
        <w:rPr>
          <w:bCs/>
          <w:color w:val="000000" w:themeColor="text1"/>
          <w:sz w:val="24"/>
          <w:szCs w:val="24"/>
        </w:rPr>
        <w:tab/>
      </w:r>
      <w:r w:rsidRPr="00FD5886">
        <w:rPr>
          <w:b/>
          <w:color w:val="000000" w:themeColor="text1"/>
          <w:sz w:val="24"/>
          <w:szCs w:val="24"/>
        </w:rPr>
        <w:t xml:space="preserve">Supporting Analytic Reproducibility. </w:t>
      </w:r>
      <w:r w:rsidR="00CB72A8" w:rsidRPr="00FD5886">
        <w:rPr>
          <w:bCs/>
          <w:color w:val="000000" w:themeColor="text1"/>
          <w:sz w:val="24"/>
          <w:szCs w:val="24"/>
        </w:rPr>
        <w:t>We first assessed the outputs to determine their analytic reproducibility. We assessed this by cataloguing whether datasets and/or relevant analytic code were shared by researchers.</w:t>
      </w:r>
    </w:p>
    <w:p w14:paraId="10D4F58C" w14:textId="7634BFB3" w:rsidR="00E62C3A" w:rsidRPr="00FD5886" w:rsidRDefault="00E62C3A" w:rsidP="00E62C3A">
      <w:pPr>
        <w:tabs>
          <w:tab w:val="clear" w:pos="3068"/>
        </w:tabs>
        <w:ind w:firstLine="567"/>
        <w:rPr>
          <w:bCs/>
          <w:color w:val="000000" w:themeColor="text1"/>
          <w:sz w:val="24"/>
          <w:szCs w:val="24"/>
        </w:rPr>
      </w:pPr>
      <w:r w:rsidRPr="00FD5886">
        <w:rPr>
          <w:bCs/>
          <w:color w:val="000000" w:themeColor="text1"/>
          <w:sz w:val="24"/>
          <w:szCs w:val="24"/>
        </w:rPr>
        <w:tab/>
      </w:r>
      <w:r w:rsidR="0058542D" w:rsidRPr="00FD5886">
        <w:rPr>
          <w:bCs/>
          <w:color w:val="000000" w:themeColor="text1"/>
          <w:sz w:val="24"/>
          <w:szCs w:val="24"/>
        </w:rPr>
        <w:t>For</w:t>
      </w:r>
      <w:r w:rsidRPr="00FD5886">
        <w:rPr>
          <w:bCs/>
          <w:color w:val="000000" w:themeColor="text1"/>
          <w:sz w:val="24"/>
          <w:szCs w:val="24"/>
        </w:rPr>
        <w:t xml:space="preserve"> both of our searches, researchers </w:t>
      </w:r>
      <w:r w:rsidR="0058542D" w:rsidRPr="00FD5886">
        <w:rPr>
          <w:bCs/>
          <w:color w:val="000000" w:themeColor="text1"/>
          <w:sz w:val="24"/>
          <w:szCs w:val="24"/>
        </w:rPr>
        <w:t xml:space="preserve">commonly </w:t>
      </w:r>
      <w:r w:rsidRPr="00FD5886">
        <w:rPr>
          <w:bCs/>
          <w:color w:val="000000" w:themeColor="text1"/>
          <w:sz w:val="24"/>
          <w:szCs w:val="24"/>
        </w:rPr>
        <w:t>share</w:t>
      </w:r>
      <w:r w:rsidR="0058542D" w:rsidRPr="00FD5886">
        <w:rPr>
          <w:bCs/>
          <w:color w:val="000000" w:themeColor="text1"/>
          <w:sz w:val="24"/>
          <w:szCs w:val="24"/>
        </w:rPr>
        <w:t>d</w:t>
      </w:r>
      <w:r w:rsidRPr="00FD5886">
        <w:rPr>
          <w:bCs/>
          <w:color w:val="000000" w:themeColor="text1"/>
          <w:sz w:val="24"/>
          <w:szCs w:val="24"/>
        </w:rPr>
        <w:t xml:space="preserve"> some form of dataset</w:t>
      </w:r>
      <w:r w:rsidR="0058542D" w:rsidRPr="00FD5886">
        <w:rPr>
          <w:bCs/>
          <w:color w:val="000000" w:themeColor="text1"/>
          <w:sz w:val="24"/>
          <w:szCs w:val="24"/>
        </w:rPr>
        <w:t xml:space="preserve"> (</w:t>
      </w:r>
      <w:r w:rsidRPr="00FD5886">
        <w:rPr>
          <w:bCs/>
          <w:color w:val="000000" w:themeColor="text1"/>
          <w:sz w:val="24"/>
          <w:szCs w:val="24"/>
        </w:rPr>
        <w:t xml:space="preserve">91.67% </w:t>
      </w:r>
      <w:r w:rsidR="0058542D" w:rsidRPr="00FD5886">
        <w:rPr>
          <w:bCs/>
          <w:color w:val="000000" w:themeColor="text1"/>
          <w:sz w:val="24"/>
          <w:szCs w:val="24"/>
        </w:rPr>
        <w:t>for</w:t>
      </w:r>
      <w:r w:rsidRPr="00FD5886">
        <w:rPr>
          <w:bCs/>
          <w:color w:val="000000" w:themeColor="text1"/>
          <w:sz w:val="24"/>
          <w:szCs w:val="24"/>
        </w:rPr>
        <w:t xml:space="preserve"> our Literature Search</w:t>
      </w:r>
      <w:r w:rsidR="0058542D" w:rsidRPr="00FD5886">
        <w:rPr>
          <w:bCs/>
          <w:color w:val="000000" w:themeColor="text1"/>
          <w:sz w:val="24"/>
          <w:szCs w:val="24"/>
        </w:rPr>
        <w:t>,</w:t>
      </w:r>
      <w:r w:rsidRPr="00FD5886">
        <w:rPr>
          <w:bCs/>
          <w:color w:val="000000" w:themeColor="text1"/>
          <w:sz w:val="24"/>
          <w:szCs w:val="24"/>
        </w:rPr>
        <w:t xml:space="preserve"> and 94.6% </w:t>
      </w:r>
      <w:r w:rsidR="0058542D" w:rsidRPr="00FD5886">
        <w:rPr>
          <w:bCs/>
          <w:color w:val="000000" w:themeColor="text1"/>
          <w:sz w:val="24"/>
          <w:szCs w:val="24"/>
        </w:rPr>
        <w:t>for</w:t>
      </w:r>
      <w:r w:rsidRPr="00FD5886">
        <w:rPr>
          <w:bCs/>
          <w:color w:val="000000" w:themeColor="text1"/>
          <w:sz w:val="24"/>
          <w:szCs w:val="24"/>
        </w:rPr>
        <w:t xml:space="preserve"> our Repository Search</w:t>
      </w:r>
      <w:r w:rsidR="0058542D" w:rsidRPr="00FD5886">
        <w:rPr>
          <w:bCs/>
          <w:color w:val="000000" w:themeColor="text1"/>
          <w:sz w:val="24"/>
          <w:szCs w:val="24"/>
        </w:rPr>
        <w:t>)</w:t>
      </w:r>
      <w:r w:rsidRPr="00FD5886">
        <w:rPr>
          <w:bCs/>
          <w:color w:val="000000" w:themeColor="text1"/>
          <w:sz w:val="24"/>
          <w:szCs w:val="24"/>
        </w:rPr>
        <w:t xml:space="preserve">. </w:t>
      </w:r>
      <w:r w:rsidR="0058542D" w:rsidRPr="00FD5886">
        <w:rPr>
          <w:bCs/>
          <w:color w:val="000000" w:themeColor="text1"/>
          <w:sz w:val="24"/>
          <w:szCs w:val="24"/>
        </w:rPr>
        <w:t xml:space="preserve">However, considerably fewer researchers shared </w:t>
      </w:r>
      <w:r w:rsidRPr="00FD5886">
        <w:rPr>
          <w:bCs/>
          <w:color w:val="000000" w:themeColor="text1"/>
          <w:sz w:val="24"/>
          <w:szCs w:val="24"/>
        </w:rPr>
        <w:t>analytic code</w:t>
      </w:r>
      <w:r w:rsidR="0058542D" w:rsidRPr="00FD5886">
        <w:rPr>
          <w:bCs/>
          <w:color w:val="000000" w:themeColor="text1"/>
          <w:sz w:val="24"/>
          <w:szCs w:val="24"/>
        </w:rPr>
        <w:t xml:space="preserve">, despite our use of a </w:t>
      </w:r>
      <w:r w:rsidRPr="00FD5886">
        <w:rPr>
          <w:bCs/>
          <w:color w:val="000000" w:themeColor="text1"/>
          <w:sz w:val="24"/>
          <w:szCs w:val="24"/>
        </w:rPr>
        <w:t xml:space="preserve">liberal </w:t>
      </w:r>
      <w:r w:rsidRPr="00FD5886">
        <w:rPr>
          <w:bCs/>
          <w:color w:val="000000" w:themeColor="text1"/>
          <w:sz w:val="24"/>
          <w:szCs w:val="24"/>
        </w:rPr>
        <w:lastRenderedPageBreak/>
        <w:t xml:space="preserve">criterion </w:t>
      </w:r>
      <w:r w:rsidR="0058542D" w:rsidRPr="00FD5886">
        <w:rPr>
          <w:bCs/>
          <w:color w:val="000000" w:themeColor="text1"/>
          <w:sz w:val="24"/>
          <w:szCs w:val="24"/>
        </w:rPr>
        <w:t>to determine</w:t>
      </w:r>
      <w:r w:rsidRPr="00FD5886">
        <w:rPr>
          <w:bCs/>
          <w:color w:val="000000" w:themeColor="text1"/>
          <w:sz w:val="24"/>
          <w:szCs w:val="24"/>
        </w:rPr>
        <w:t xml:space="preserve"> whether code was shared. </w:t>
      </w:r>
      <w:r w:rsidR="0058542D" w:rsidRPr="00FD5886">
        <w:rPr>
          <w:bCs/>
          <w:color w:val="000000" w:themeColor="text1"/>
          <w:sz w:val="24"/>
          <w:szCs w:val="24"/>
        </w:rPr>
        <w:t>We recorded an affirmative response i</w:t>
      </w:r>
      <w:r w:rsidRPr="00FD5886">
        <w:rPr>
          <w:bCs/>
          <w:color w:val="000000" w:themeColor="text1"/>
          <w:sz w:val="24"/>
          <w:szCs w:val="24"/>
        </w:rPr>
        <w:t>f researchers shared any form of code</w:t>
      </w:r>
      <w:r w:rsidR="0058542D" w:rsidRPr="00FD5886">
        <w:rPr>
          <w:bCs/>
          <w:color w:val="000000" w:themeColor="text1"/>
          <w:sz w:val="24"/>
          <w:szCs w:val="24"/>
        </w:rPr>
        <w:t>,</w:t>
      </w:r>
      <w:r w:rsidRPr="00FD5886">
        <w:rPr>
          <w:bCs/>
          <w:color w:val="000000" w:themeColor="text1"/>
          <w:sz w:val="24"/>
          <w:szCs w:val="24"/>
        </w:rPr>
        <w:t xml:space="preserve"> not check</w:t>
      </w:r>
      <w:r w:rsidR="0058542D" w:rsidRPr="00FD5886">
        <w:rPr>
          <w:bCs/>
          <w:color w:val="000000" w:themeColor="text1"/>
          <w:sz w:val="24"/>
          <w:szCs w:val="24"/>
        </w:rPr>
        <w:t>ing</w:t>
      </w:r>
      <w:r w:rsidRPr="00FD5886">
        <w:rPr>
          <w:bCs/>
          <w:color w:val="000000" w:themeColor="text1"/>
          <w:sz w:val="24"/>
          <w:szCs w:val="24"/>
        </w:rPr>
        <w:t xml:space="preserve"> whether the code could compile or run whether </w:t>
      </w:r>
      <w:r w:rsidR="0058542D" w:rsidRPr="00FD5886">
        <w:rPr>
          <w:bCs/>
          <w:color w:val="000000" w:themeColor="text1"/>
          <w:sz w:val="24"/>
          <w:szCs w:val="24"/>
        </w:rPr>
        <w:t>it</w:t>
      </w:r>
      <w:r w:rsidRPr="00FD5886">
        <w:rPr>
          <w:bCs/>
          <w:color w:val="000000" w:themeColor="text1"/>
          <w:sz w:val="24"/>
          <w:szCs w:val="24"/>
        </w:rPr>
        <w:t xml:space="preserve"> could reproduce the results of the study. For our Literature Search, 39.4% (</w:t>
      </w:r>
      <w:r w:rsidRPr="00FD5886">
        <w:rPr>
          <w:bCs/>
          <w:i/>
          <w:iCs/>
          <w:color w:val="000000" w:themeColor="text1"/>
          <w:sz w:val="24"/>
          <w:szCs w:val="24"/>
        </w:rPr>
        <w:t>N</w:t>
      </w:r>
      <w:r w:rsidRPr="00FD5886">
        <w:rPr>
          <w:bCs/>
          <w:color w:val="000000" w:themeColor="text1"/>
          <w:sz w:val="24"/>
          <w:szCs w:val="24"/>
        </w:rPr>
        <w:t xml:space="preserve"> = 28) shared code, compared to 48.6% (</w:t>
      </w:r>
      <w:r w:rsidRPr="00FD5886">
        <w:rPr>
          <w:bCs/>
          <w:i/>
          <w:iCs/>
          <w:color w:val="000000" w:themeColor="text1"/>
          <w:sz w:val="24"/>
          <w:szCs w:val="24"/>
        </w:rPr>
        <w:t>N</w:t>
      </w:r>
      <w:r w:rsidRPr="00FD5886">
        <w:rPr>
          <w:bCs/>
          <w:color w:val="000000" w:themeColor="text1"/>
          <w:sz w:val="24"/>
          <w:szCs w:val="24"/>
        </w:rPr>
        <w:t xml:space="preserve"> = 18) </w:t>
      </w:r>
      <w:r w:rsidR="0058542D" w:rsidRPr="00FD5886">
        <w:rPr>
          <w:bCs/>
          <w:color w:val="000000" w:themeColor="text1"/>
          <w:sz w:val="24"/>
          <w:szCs w:val="24"/>
        </w:rPr>
        <w:t xml:space="preserve">for </w:t>
      </w:r>
      <w:r w:rsidRPr="00FD5886">
        <w:rPr>
          <w:bCs/>
          <w:color w:val="000000" w:themeColor="text1"/>
          <w:sz w:val="24"/>
          <w:szCs w:val="24"/>
        </w:rPr>
        <w:t>the Repository Search.</w:t>
      </w:r>
    </w:p>
    <w:p w14:paraId="159990EE" w14:textId="77E0DFFE" w:rsidR="00866438" w:rsidRPr="00FD5886" w:rsidRDefault="00AF32EA" w:rsidP="00E62C3A">
      <w:pPr>
        <w:tabs>
          <w:tab w:val="clear" w:pos="3068"/>
        </w:tabs>
        <w:ind w:firstLine="567"/>
        <w:rPr>
          <w:bCs/>
          <w:color w:val="000000" w:themeColor="text1"/>
          <w:sz w:val="24"/>
          <w:szCs w:val="24"/>
        </w:rPr>
      </w:pPr>
      <w:r w:rsidRPr="00FD5886">
        <w:rPr>
          <w:bCs/>
          <w:color w:val="000000" w:themeColor="text1"/>
          <w:sz w:val="24"/>
          <w:szCs w:val="24"/>
        </w:rPr>
        <w:t xml:space="preserve">We also examined the file formats </w:t>
      </w:r>
      <w:r w:rsidR="001807F1" w:rsidRPr="00FD5886">
        <w:rPr>
          <w:bCs/>
          <w:color w:val="000000" w:themeColor="text1"/>
          <w:sz w:val="24"/>
          <w:szCs w:val="24"/>
        </w:rPr>
        <w:t xml:space="preserve">in which </w:t>
      </w:r>
      <w:r w:rsidRPr="00FD5886">
        <w:rPr>
          <w:bCs/>
          <w:color w:val="000000" w:themeColor="text1"/>
          <w:sz w:val="24"/>
          <w:szCs w:val="24"/>
        </w:rPr>
        <w:t xml:space="preserve">code was shared. Here, we coded the file formats as ‘open’ when they were made using open-source frameworks, such as Python and R. </w:t>
      </w:r>
      <w:r w:rsidR="00FA211D" w:rsidRPr="00FD5886">
        <w:rPr>
          <w:bCs/>
          <w:color w:val="000000" w:themeColor="text1"/>
          <w:sz w:val="24"/>
          <w:szCs w:val="24"/>
        </w:rPr>
        <w:t>Sharing code in closed formats can make it difficult for other</w:t>
      </w:r>
      <w:r w:rsidR="0058542D" w:rsidRPr="00FD5886">
        <w:rPr>
          <w:bCs/>
          <w:color w:val="000000" w:themeColor="text1"/>
          <w:sz w:val="24"/>
          <w:szCs w:val="24"/>
        </w:rPr>
        <w:t>s</w:t>
      </w:r>
      <w:r w:rsidR="00FA211D" w:rsidRPr="00FD5886">
        <w:rPr>
          <w:bCs/>
          <w:color w:val="000000" w:themeColor="text1"/>
          <w:sz w:val="24"/>
          <w:szCs w:val="24"/>
        </w:rPr>
        <w:t xml:space="preserve"> to run code and reproduce findings. </w:t>
      </w:r>
      <w:r w:rsidRPr="00FD5886">
        <w:rPr>
          <w:bCs/>
          <w:color w:val="000000" w:themeColor="text1"/>
          <w:sz w:val="24"/>
          <w:szCs w:val="24"/>
        </w:rPr>
        <w:t xml:space="preserve">We coded file formats as ‘closed’ when they were made using proprietary formats such as </w:t>
      </w:r>
      <w:r w:rsidR="005737DF" w:rsidRPr="00FD5886">
        <w:rPr>
          <w:bCs/>
          <w:color w:val="000000" w:themeColor="text1"/>
          <w:sz w:val="24"/>
          <w:szCs w:val="24"/>
        </w:rPr>
        <w:t>MATLAB</w:t>
      </w:r>
      <w:r w:rsidRPr="00FD5886">
        <w:rPr>
          <w:bCs/>
          <w:color w:val="000000" w:themeColor="text1"/>
          <w:sz w:val="24"/>
          <w:szCs w:val="24"/>
        </w:rPr>
        <w:t xml:space="preserve"> and Excel. In some cases, </w:t>
      </w:r>
      <w:r w:rsidR="008F1527" w:rsidRPr="00FD5886">
        <w:rPr>
          <w:bCs/>
          <w:color w:val="000000" w:themeColor="text1"/>
          <w:sz w:val="24"/>
          <w:szCs w:val="24"/>
        </w:rPr>
        <w:t>researchers</w:t>
      </w:r>
      <w:r w:rsidRPr="00FD5886">
        <w:rPr>
          <w:bCs/>
          <w:color w:val="000000" w:themeColor="text1"/>
          <w:sz w:val="24"/>
          <w:szCs w:val="24"/>
        </w:rPr>
        <w:t xml:space="preserve"> shared analytic code </w:t>
      </w:r>
      <w:r w:rsidR="0058542D" w:rsidRPr="00FD5886">
        <w:rPr>
          <w:bCs/>
          <w:color w:val="000000" w:themeColor="text1"/>
          <w:sz w:val="24"/>
          <w:szCs w:val="24"/>
        </w:rPr>
        <w:t xml:space="preserve">in </w:t>
      </w:r>
      <w:r w:rsidRPr="00FD5886">
        <w:rPr>
          <w:bCs/>
          <w:color w:val="000000" w:themeColor="text1"/>
          <w:sz w:val="24"/>
          <w:szCs w:val="24"/>
        </w:rPr>
        <w:t>both open and closed</w:t>
      </w:r>
      <w:r w:rsidR="004468CD" w:rsidRPr="00FD5886">
        <w:rPr>
          <w:bCs/>
          <w:color w:val="000000" w:themeColor="text1"/>
          <w:sz w:val="24"/>
          <w:szCs w:val="24"/>
        </w:rPr>
        <w:t xml:space="preserve"> formats. In our Literature </w:t>
      </w:r>
      <w:r w:rsidR="0058542D" w:rsidRPr="00FD5886">
        <w:rPr>
          <w:bCs/>
          <w:color w:val="000000" w:themeColor="text1"/>
          <w:sz w:val="24"/>
          <w:szCs w:val="24"/>
        </w:rPr>
        <w:t>Search</w:t>
      </w:r>
      <w:r w:rsidR="004468CD" w:rsidRPr="00FD5886">
        <w:rPr>
          <w:bCs/>
          <w:color w:val="000000" w:themeColor="text1"/>
          <w:sz w:val="24"/>
          <w:szCs w:val="24"/>
        </w:rPr>
        <w:t xml:space="preserve">, </w:t>
      </w:r>
      <w:r w:rsidR="00FA211D" w:rsidRPr="00FD5886">
        <w:rPr>
          <w:bCs/>
          <w:color w:val="000000" w:themeColor="text1"/>
          <w:sz w:val="24"/>
          <w:szCs w:val="24"/>
        </w:rPr>
        <w:t>78.57</w:t>
      </w:r>
      <w:r w:rsidR="004468CD" w:rsidRPr="00FD5886">
        <w:rPr>
          <w:bCs/>
          <w:color w:val="000000" w:themeColor="text1"/>
          <w:sz w:val="24"/>
          <w:szCs w:val="24"/>
        </w:rPr>
        <w:t xml:space="preserve">% of </w:t>
      </w:r>
      <w:r w:rsidR="002B2744" w:rsidRPr="00FD5886">
        <w:rPr>
          <w:bCs/>
          <w:color w:val="000000" w:themeColor="text1"/>
          <w:sz w:val="24"/>
          <w:szCs w:val="24"/>
        </w:rPr>
        <w:t>publications</w:t>
      </w:r>
      <w:r w:rsidR="004468CD" w:rsidRPr="00FD5886">
        <w:rPr>
          <w:bCs/>
          <w:color w:val="000000" w:themeColor="text1"/>
          <w:sz w:val="24"/>
          <w:szCs w:val="24"/>
        </w:rPr>
        <w:t xml:space="preserve"> (</w:t>
      </w:r>
      <w:r w:rsidR="004468CD" w:rsidRPr="00FD5886">
        <w:rPr>
          <w:bCs/>
          <w:i/>
          <w:iCs/>
          <w:color w:val="000000" w:themeColor="text1"/>
          <w:sz w:val="24"/>
          <w:szCs w:val="24"/>
        </w:rPr>
        <w:t>N</w:t>
      </w:r>
      <w:r w:rsidR="004468CD" w:rsidRPr="00FD5886">
        <w:rPr>
          <w:bCs/>
          <w:color w:val="000000" w:themeColor="text1"/>
          <w:sz w:val="24"/>
          <w:szCs w:val="24"/>
        </w:rPr>
        <w:t xml:space="preserve"> = </w:t>
      </w:r>
      <w:r w:rsidR="00FA211D" w:rsidRPr="00FD5886">
        <w:rPr>
          <w:bCs/>
          <w:color w:val="000000" w:themeColor="text1"/>
          <w:sz w:val="24"/>
          <w:szCs w:val="24"/>
        </w:rPr>
        <w:t>22</w:t>
      </w:r>
      <w:r w:rsidR="004468CD" w:rsidRPr="00FD5886">
        <w:rPr>
          <w:bCs/>
          <w:color w:val="000000" w:themeColor="text1"/>
          <w:sz w:val="24"/>
          <w:szCs w:val="24"/>
        </w:rPr>
        <w:t xml:space="preserve">) </w:t>
      </w:r>
      <w:r w:rsidR="00FA211D" w:rsidRPr="00FD5886">
        <w:rPr>
          <w:bCs/>
          <w:color w:val="000000" w:themeColor="text1"/>
          <w:sz w:val="24"/>
          <w:szCs w:val="24"/>
        </w:rPr>
        <w:t>shared analytic code</w:t>
      </w:r>
      <w:r w:rsidR="004468CD" w:rsidRPr="00FD5886">
        <w:rPr>
          <w:bCs/>
          <w:color w:val="000000" w:themeColor="text1"/>
          <w:sz w:val="24"/>
          <w:szCs w:val="24"/>
        </w:rPr>
        <w:t xml:space="preserve"> in open formats, compared with </w:t>
      </w:r>
      <w:r w:rsidR="00CA7A07" w:rsidRPr="00FD5886">
        <w:rPr>
          <w:bCs/>
          <w:color w:val="000000" w:themeColor="text1"/>
          <w:sz w:val="24"/>
          <w:szCs w:val="24"/>
        </w:rPr>
        <w:t>88.89</w:t>
      </w:r>
      <w:r w:rsidR="004468CD" w:rsidRPr="00FD5886">
        <w:rPr>
          <w:bCs/>
          <w:color w:val="000000" w:themeColor="text1"/>
          <w:sz w:val="24"/>
          <w:szCs w:val="24"/>
        </w:rPr>
        <w:t>% of outputs (</w:t>
      </w:r>
      <w:r w:rsidR="004468CD" w:rsidRPr="00FD5886">
        <w:rPr>
          <w:bCs/>
          <w:i/>
          <w:iCs/>
          <w:color w:val="000000" w:themeColor="text1"/>
          <w:sz w:val="24"/>
          <w:szCs w:val="24"/>
        </w:rPr>
        <w:t>N</w:t>
      </w:r>
      <w:r w:rsidR="00CA7A07" w:rsidRPr="00FD5886">
        <w:rPr>
          <w:bCs/>
          <w:color w:val="000000" w:themeColor="text1"/>
          <w:sz w:val="24"/>
          <w:szCs w:val="24"/>
        </w:rPr>
        <w:t xml:space="preserve"> </w:t>
      </w:r>
      <w:r w:rsidR="004468CD" w:rsidRPr="00FD5886">
        <w:rPr>
          <w:bCs/>
          <w:color w:val="000000" w:themeColor="text1"/>
          <w:sz w:val="24"/>
          <w:szCs w:val="24"/>
        </w:rPr>
        <w:t>=</w:t>
      </w:r>
      <w:r w:rsidR="00CA7A07" w:rsidRPr="00FD5886">
        <w:rPr>
          <w:bCs/>
          <w:color w:val="000000" w:themeColor="text1"/>
          <w:sz w:val="24"/>
          <w:szCs w:val="24"/>
        </w:rPr>
        <w:t xml:space="preserve"> 16</w:t>
      </w:r>
      <w:r w:rsidR="004468CD" w:rsidRPr="00FD5886">
        <w:rPr>
          <w:bCs/>
          <w:color w:val="000000" w:themeColor="text1"/>
          <w:sz w:val="24"/>
          <w:szCs w:val="24"/>
        </w:rPr>
        <w:t xml:space="preserve">) </w:t>
      </w:r>
      <w:r w:rsidR="0058542D" w:rsidRPr="00FD5886">
        <w:rPr>
          <w:bCs/>
          <w:color w:val="000000" w:themeColor="text1"/>
          <w:sz w:val="24"/>
          <w:szCs w:val="24"/>
        </w:rPr>
        <w:t xml:space="preserve">in </w:t>
      </w:r>
      <w:r w:rsidR="004468CD" w:rsidRPr="00FD5886">
        <w:rPr>
          <w:bCs/>
          <w:color w:val="000000" w:themeColor="text1"/>
          <w:sz w:val="24"/>
          <w:szCs w:val="24"/>
        </w:rPr>
        <w:t xml:space="preserve">our Repository Seach. Likewise, </w:t>
      </w:r>
      <w:r w:rsidR="00914161" w:rsidRPr="00FD5886">
        <w:rPr>
          <w:bCs/>
          <w:color w:val="000000" w:themeColor="text1"/>
          <w:sz w:val="24"/>
          <w:szCs w:val="24"/>
        </w:rPr>
        <w:t>25</w:t>
      </w:r>
      <w:r w:rsidR="004468CD" w:rsidRPr="00FD5886">
        <w:rPr>
          <w:bCs/>
          <w:color w:val="000000" w:themeColor="text1"/>
          <w:sz w:val="24"/>
          <w:szCs w:val="24"/>
        </w:rPr>
        <w:t xml:space="preserve">% of </w:t>
      </w:r>
      <w:r w:rsidR="002B2744" w:rsidRPr="00FD5886">
        <w:rPr>
          <w:bCs/>
          <w:color w:val="000000" w:themeColor="text1"/>
          <w:sz w:val="24"/>
          <w:szCs w:val="24"/>
        </w:rPr>
        <w:t>publications</w:t>
      </w:r>
      <w:r w:rsidR="004468CD" w:rsidRPr="00FD5886">
        <w:rPr>
          <w:bCs/>
          <w:color w:val="000000" w:themeColor="text1"/>
          <w:sz w:val="24"/>
          <w:szCs w:val="24"/>
        </w:rPr>
        <w:t xml:space="preserve"> (</w:t>
      </w:r>
      <w:r w:rsidR="004468CD" w:rsidRPr="00FD5886">
        <w:rPr>
          <w:bCs/>
          <w:i/>
          <w:iCs/>
          <w:color w:val="000000" w:themeColor="text1"/>
          <w:sz w:val="24"/>
          <w:szCs w:val="24"/>
        </w:rPr>
        <w:t>N</w:t>
      </w:r>
      <w:r w:rsidR="00F923E2" w:rsidRPr="00FD5886">
        <w:rPr>
          <w:bCs/>
          <w:color w:val="000000" w:themeColor="text1"/>
          <w:sz w:val="24"/>
          <w:szCs w:val="24"/>
        </w:rPr>
        <w:t xml:space="preserve"> </w:t>
      </w:r>
      <w:r w:rsidR="004468CD" w:rsidRPr="00FD5886">
        <w:rPr>
          <w:bCs/>
          <w:color w:val="000000" w:themeColor="text1"/>
          <w:sz w:val="24"/>
          <w:szCs w:val="24"/>
        </w:rPr>
        <w:t xml:space="preserve">= </w:t>
      </w:r>
      <w:r w:rsidR="00F923E2" w:rsidRPr="00FD5886">
        <w:rPr>
          <w:bCs/>
          <w:color w:val="000000" w:themeColor="text1"/>
          <w:sz w:val="24"/>
          <w:szCs w:val="24"/>
        </w:rPr>
        <w:t>7</w:t>
      </w:r>
      <w:r w:rsidR="004468CD" w:rsidRPr="00FD5886">
        <w:rPr>
          <w:bCs/>
          <w:color w:val="000000" w:themeColor="text1"/>
          <w:sz w:val="24"/>
          <w:szCs w:val="24"/>
        </w:rPr>
        <w:t xml:space="preserve">) from our Literature Search </w:t>
      </w:r>
      <w:r w:rsidR="002B2744" w:rsidRPr="00FD5886">
        <w:rPr>
          <w:bCs/>
          <w:color w:val="000000" w:themeColor="text1"/>
          <w:sz w:val="24"/>
          <w:szCs w:val="24"/>
        </w:rPr>
        <w:t xml:space="preserve">shared code in closed formats, compared with </w:t>
      </w:r>
      <w:r w:rsidR="00F923E2" w:rsidRPr="00FD5886">
        <w:rPr>
          <w:bCs/>
          <w:color w:val="000000" w:themeColor="text1"/>
          <w:sz w:val="24"/>
          <w:szCs w:val="24"/>
        </w:rPr>
        <w:t>11.11</w:t>
      </w:r>
      <w:r w:rsidR="009C2300" w:rsidRPr="00FD5886">
        <w:rPr>
          <w:bCs/>
          <w:color w:val="000000" w:themeColor="text1"/>
          <w:sz w:val="24"/>
          <w:szCs w:val="24"/>
        </w:rPr>
        <w:t>% of outputs (</w:t>
      </w:r>
      <w:r w:rsidR="009C2300" w:rsidRPr="00FD5886">
        <w:rPr>
          <w:bCs/>
          <w:i/>
          <w:iCs/>
          <w:color w:val="000000" w:themeColor="text1"/>
          <w:sz w:val="24"/>
          <w:szCs w:val="24"/>
        </w:rPr>
        <w:t>N</w:t>
      </w:r>
      <w:r w:rsidR="009C2300" w:rsidRPr="00FD5886">
        <w:rPr>
          <w:bCs/>
          <w:color w:val="000000" w:themeColor="text1"/>
          <w:sz w:val="24"/>
          <w:szCs w:val="24"/>
        </w:rPr>
        <w:t xml:space="preserve"> = </w:t>
      </w:r>
      <w:r w:rsidR="00F923E2" w:rsidRPr="00FD5886">
        <w:rPr>
          <w:bCs/>
          <w:color w:val="000000" w:themeColor="text1"/>
          <w:sz w:val="24"/>
          <w:szCs w:val="24"/>
        </w:rPr>
        <w:t>2</w:t>
      </w:r>
      <w:r w:rsidR="009C2300" w:rsidRPr="00FD5886">
        <w:rPr>
          <w:bCs/>
          <w:color w:val="000000" w:themeColor="text1"/>
          <w:sz w:val="24"/>
          <w:szCs w:val="24"/>
        </w:rPr>
        <w:t xml:space="preserve">) </w:t>
      </w:r>
      <w:r w:rsidR="002B2744" w:rsidRPr="00FD5886">
        <w:rPr>
          <w:bCs/>
          <w:color w:val="000000" w:themeColor="text1"/>
          <w:sz w:val="24"/>
          <w:szCs w:val="24"/>
        </w:rPr>
        <w:t>from our Repository Seach.</w:t>
      </w:r>
    </w:p>
    <w:p w14:paraId="0453A0D8" w14:textId="11C2473F" w:rsidR="007B3479" w:rsidRPr="00FD5886" w:rsidRDefault="001F3640" w:rsidP="007B3479">
      <w:pPr>
        <w:tabs>
          <w:tab w:val="clear" w:pos="3068"/>
        </w:tabs>
        <w:ind w:firstLine="567"/>
        <w:rPr>
          <w:bCs/>
          <w:color w:val="000000" w:themeColor="text1"/>
          <w:sz w:val="24"/>
          <w:szCs w:val="24"/>
        </w:rPr>
      </w:pPr>
      <w:r w:rsidRPr="00FD5886">
        <w:rPr>
          <w:bCs/>
          <w:color w:val="000000" w:themeColor="text1"/>
          <w:sz w:val="24"/>
          <w:szCs w:val="24"/>
        </w:rPr>
        <w:t>To summarize</w:t>
      </w:r>
      <w:r w:rsidR="005737DF" w:rsidRPr="00FD5886">
        <w:rPr>
          <w:bCs/>
          <w:color w:val="000000" w:themeColor="text1"/>
          <w:sz w:val="24"/>
          <w:szCs w:val="24"/>
        </w:rPr>
        <w:t xml:space="preserve">, </w:t>
      </w:r>
      <w:r w:rsidRPr="00FD5886">
        <w:rPr>
          <w:bCs/>
          <w:color w:val="000000" w:themeColor="text1"/>
          <w:sz w:val="24"/>
          <w:szCs w:val="24"/>
        </w:rPr>
        <w:t>researchers</w:t>
      </w:r>
      <w:r w:rsidR="005737DF" w:rsidRPr="00FD5886">
        <w:rPr>
          <w:bCs/>
          <w:color w:val="000000" w:themeColor="text1"/>
          <w:sz w:val="24"/>
          <w:szCs w:val="24"/>
        </w:rPr>
        <w:t xml:space="preserve"> </w:t>
      </w:r>
      <w:r w:rsidR="0058542D" w:rsidRPr="00FD5886">
        <w:rPr>
          <w:bCs/>
          <w:color w:val="000000" w:themeColor="text1"/>
          <w:sz w:val="24"/>
          <w:szCs w:val="24"/>
        </w:rPr>
        <w:t xml:space="preserve">commonly </w:t>
      </w:r>
      <w:r w:rsidR="005737DF" w:rsidRPr="00FD5886">
        <w:rPr>
          <w:bCs/>
          <w:color w:val="000000" w:themeColor="text1"/>
          <w:sz w:val="24"/>
          <w:szCs w:val="24"/>
        </w:rPr>
        <w:t>share</w:t>
      </w:r>
      <w:r w:rsidR="0058542D" w:rsidRPr="00FD5886">
        <w:rPr>
          <w:bCs/>
          <w:color w:val="000000" w:themeColor="text1"/>
          <w:sz w:val="24"/>
          <w:szCs w:val="24"/>
        </w:rPr>
        <w:t>d</w:t>
      </w:r>
      <w:r w:rsidR="005737DF" w:rsidRPr="00FD5886">
        <w:rPr>
          <w:bCs/>
          <w:color w:val="000000" w:themeColor="text1"/>
          <w:sz w:val="24"/>
          <w:szCs w:val="24"/>
        </w:rPr>
        <w:t xml:space="preserve"> datasets, </w:t>
      </w:r>
      <w:r w:rsidR="0058542D" w:rsidRPr="00FD5886">
        <w:rPr>
          <w:bCs/>
          <w:color w:val="000000" w:themeColor="text1"/>
          <w:sz w:val="24"/>
          <w:szCs w:val="24"/>
        </w:rPr>
        <w:t xml:space="preserve">and </w:t>
      </w:r>
      <w:r w:rsidR="005737DF" w:rsidRPr="00FD5886">
        <w:rPr>
          <w:bCs/>
          <w:color w:val="000000" w:themeColor="text1"/>
          <w:sz w:val="24"/>
          <w:szCs w:val="24"/>
        </w:rPr>
        <w:t>less common</w:t>
      </w:r>
      <w:r w:rsidR="0058542D" w:rsidRPr="00FD5886">
        <w:rPr>
          <w:bCs/>
          <w:color w:val="000000" w:themeColor="text1"/>
          <w:sz w:val="24"/>
          <w:szCs w:val="24"/>
        </w:rPr>
        <w:t>ly</w:t>
      </w:r>
      <w:r w:rsidR="005737DF" w:rsidRPr="00FD5886">
        <w:rPr>
          <w:bCs/>
          <w:color w:val="000000" w:themeColor="text1"/>
          <w:sz w:val="24"/>
          <w:szCs w:val="24"/>
        </w:rPr>
        <w:t xml:space="preserve"> share</w:t>
      </w:r>
      <w:r w:rsidR="0058542D" w:rsidRPr="00FD5886">
        <w:rPr>
          <w:bCs/>
          <w:color w:val="000000" w:themeColor="text1"/>
          <w:sz w:val="24"/>
          <w:szCs w:val="24"/>
        </w:rPr>
        <w:t>d</w:t>
      </w:r>
      <w:r w:rsidR="005737DF" w:rsidRPr="00FD5886">
        <w:rPr>
          <w:bCs/>
          <w:color w:val="000000" w:themeColor="text1"/>
          <w:sz w:val="24"/>
          <w:szCs w:val="24"/>
        </w:rPr>
        <w:t xml:space="preserve"> analytic code. G</w:t>
      </w:r>
      <w:r w:rsidRPr="00FD5886">
        <w:rPr>
          <w:bCs/>
          <w:color w:val="000000" w:themeColor="text1"/>
          <w:sz w:val="24"/>
          <w:szCs w:val="24"/>
        </w:rPr>
        <w:t xml:space="preserve">enerally, when </w:t>
      </w:r>
      <w:r w:rsidR="0058542D" w:rsidRPr="00FD5886">
        <w:rPr>
          <w:bCs/>
          <w:color w:val="000000" w:themeColor="text1"/>
          <w:sz w:val="24"/>
          <w:szCs w:val="24"/>
        </w:rPr>
        <w:t>sharing</w:t>
      </w:r>
      <w:r w:rsidRPr="00FD5886">
        <w:rPr>
          <w:bCs/>
          <w:color w:val="000000" w:themeColor="text1"/>
          <w:sz w:val="24"/>
          <w:szCs w:val="24"/>
        </w:rPr>
        <w:t xml:space="preserve"> code, </w:t>
      </w:r>
      <w:r w:rsidR="0058542D" w:rsidRPr="00FD5886">
        <w:rPr>
          <w:bCs/>
          <w:color w:val="000000" w:themeColor="text1"/>
          <w:sz w:val="24"/>
          <w:szCs w:val="24"/>
        </w:rPr>
        <w:t xml:space="preserve">researchers used </w:t>
      </w:r>
      <w:r w:rsidRPr="00FD5886">
        <w:rPr>
          <w:bCs/>
          <w:color w:val="000000" w:themeColor="text1"/>
          <w:sz w:val="24"/>
          <w:szCs w:val="24"/>
        </w:rPr>
        <w:t>open format</w:t>
      </w:r>
      <w:r w:rsidR="0058542D" w:rsidRPr="00FD5886">
        <w:rPr>
          <w:bCs/>
          <w:color w:val="000000" w:themeColor="text1"/>
          <w:sz w:val="24"/>
          <w:szCs w:val="24"/>
        </w:rPr>
        <w:t>s</w:t>
      </w:r>
      <w:r w:rsidRPr="00FD5886">
        <w:rPr>
          <w:bCs/>
          <w:color w:val="000000" w:themeColor="text1"/>
          <w:sz w:val="24"/>
          <w:szCs w:val="24"/>
        </w:rPr>
        <w:t xml:space="preserve">. </w:t>
      </w:r>
      <w:r w:rsidR="00E35846" w:rsidRPr="00FD5886">
        <w:rPr>
          <w:bCs/>
          <w:color w:val="000000" w:themeColor="text1"/>
          <w:sz w:val="24"/>
          <w:szCs w:val="24"/>
        </w:rPr>
        <w:t xml:space="preserve">The </w:t>
      </w:r>
      <w:r w:rsidR="00341FF1" w:rsidRPr="00FD5886">
        <w:rPr>
          <w:bCs/>
          <w:color w:val="000000" w:themeColor="text1"/>
          <w:sz w:val="24"/>
          <w:szCs w:val="24"/>
        </w:rPr>
        <w:t>high</w:t>
      </w:r>
      <w:r w:rsidR="00E35846" w:rsidRPr="00FD5886">
        <w:rPr>
          <w:bCs/>
          <w:color w:val="000000" w:themeColor="text1"/>
          <w:sz w:val="24"/>
          <w:szCs w:val="24"/>
        </w:rPr>
        <w:t xml:space="preserve"> prevalence of datasets </w:t>
      </w:r>
      <w:r w:rsidR="004863D3" w:rsidRPr="00FD5886">
        <w:rPr>
          <w:bCs/>
          <w:color w:val="000000" w:themeColor="text1"/>
          <w:sz w:val="24"/>
          <w:szCs w:val="24"/>
        </w:rPr>
        <w:t xml:space="preserve">and low rates of sharing metadata (see below) </w:t>
      </w:r>
      <w:r w:rsidR="00E35846" w:rsidRPr="00FD5886">
        <w:rPr>
          <w:bCs/>
          <w:color w:val="000000" w:themeColor="text1"/>
          <w:sz w:val="24"/>
          <w:szCs w:val="24"/>
        </w:rPr>
        <w:t xml:space="preserve">being shared suggests that, when </w:t>
      </w:r>
      <w:r w:rsidR="00341FF1" w:rsidRPr="00FD5886">
        <w:rPr>
          <w:bCs/>
          <w:color w:val="000000" w:themeColor="text1"/>
          <w:sz w:val="24"/>
          <w:szCs w:val="24"/>
        </w:rPr>
        <w:t>researchers</w:t>
      </w:r>
      <w:r w:rsidR="00E35846" w:rsidRPr="00FD5886">
        <w:rPr>
          <w:bCs/>
          <w:color w:val="000000" w:themeColor="text1"/>
          <w:sz w:val="24"/>
          <w:szCs w:val="24"/>
        </w:rPr>
        <w:t xml:space="preserve"> in our field share outputs, they primarily consider sharing to be for the purpose of analytic rep</w:t>
      </w:r>
      <w:r w:rsidR="00341FF1" w:rsidRPr="00FD5886">
        <w:rPr>
          <w:bCs/>
          <w:color w:val="000000" w:themeColor="text1"/>
          <w:sz w:val="24"/>
          <w:szCs w:val="24"/>
        </w:rPr>
        <w:t xml:space="preserve">roducibility, </w:t>
      </w:r>
      <w:r w:rsidR="0058542D" w:rsidRPr="00FD5886">
        <w:rPr>
          <w:bCs/>
          <w:color w:val="000000" w:themeColor="text1"/>
          <w:sz w:val="24"/>
          <w:szCs w:val="24"/>
        </w:rPr>
        <w:t>al</w:t>
      </w:r>
      <w:r w:rsidR="00341FF1" w:rsidRPr="00FD5886">
        <w:rPr>
          <w:bCs/>
          <w:color w:val="000000" w:themeColor="text1"/>
          <w:sz w:val="24"/>
          <w:szCs w:val="24"/>
        </w:rPr>
        <w:t xml:space="preserve">though the ability of others to </w:t>
      </w:r>
      <w:r w:rsidR="0058542D" w:rsidRPr="00FD5886">
        <w:rPr>
          <w:bCs/>
          <w:color w:val="000000" w:themeColor="text1"/>
          <w:sz w:val="24"/>
          <w:szCs w:val="24"/>
        </w:rPr>
        <w:t>reproduce analyses</w:t>
      </w:r>
      <w:r w:rsidR="00341FF1" w:rsidRPr="00FD5886">
        <w:rPr>
          <w:bCs/>
          <w:color w:val="000000" w:themeColor="text1"/>
          <w:sz w:val="24"/>
          <w:szCs w:val="24"/>
        </w:rPr>
        <w:t xml:space="preserve"> </w:t>
      </w:r>
      <w:r w:rsidR="00BC67E1" w:rsidRPr="00FD5886">
        <w:rPr>
          <w:bCs/>
          <w:color w:val="000000" w:themeColor="text1"/>
          <w:sz w:val="24"/>
          <w:szCs w:val="24"/>
        </w:rPr>
        <w:t>wa</w:t>
      </w:r>
      <w:r w:rsidR="00341FF1" w:rsidRPr="00FD5886">
        <w:rPr>
          <w:bCs/>
          <w:color w:val="000000" w:themeColor="text1"/>
          <w:sz w:val="24"/>
          <w:szCs w:val="24"/>
        </w:rPr>
        <w:t xml:space="preserve">s limited </w:t>
      </w:r>
      <w:r w:rsidR="0058542D" w:rsidRPr="00FD5886">
        <w:rPr>
          <w:bCs/>
          <w:color w:val="000000" w:themeColor="text1"/>
          <w:sz w:val="24"/>
          <w:szCs w:val="24"/>
        </w:rPr>
        <w:t>because</w:t>
      </w:r>
      <w:r w:rsidR="00341FF1" w:rsidRPr="00FD5886">
        <w:rPr>
          <w:bCs/>
          <w:color w:val="000000" w:themeColor="text1"/>
          <w:sz w:val="24"/>
          <w:szCs w:val="24"/>
        </w:rPr>
        <w:t xml:space="preserve"> sharing of code was less common in both of our searches.</w:t>
      </w:r>
    </w:p>
    <w:p w14:paraId="6A9581A3" w14:textId="10B6662E" w:rsidR="00E62C3A" w:rsidRPr="00FD5886" w:rsidRDefault="0015022E" w:rsidP="00E62C3A">
      <w:pPr>
        <w:tabs>
          <w:tab w:val="clear" w:pos="3068"/>
        </w:tabs>
        <w:ind w:firstLine="0"/>
        <w:rPr>
          <w:bCs/>
          <w:color w:val="000000" w:themeColor="text1"/>
          <w:sz w:val="24"/>
          <w:szCs w:val="24"/>
        </w:rPr>
      </w:pPr>
      <w:r w:rsidRPr="00FD5886">
        <w:rPr>
          <w:bCs/>
          <w:color w:val="000000" w:themeColor="text1"/>
          <w:sz w:val="24"/>
          <w:szCs w:val="24"/>
        </w:rPr>
        <w:tab/>
      </w:r>
      <w:r w:rsidRPr="00FD5886">
        <w:rPr>
          <w:b/>
          <w:color w:val="000000" w:themeColor="text1"/>
          <w:sz w:val="24"/>
          <w:szCs w:val="24"/>
        </w:rPr>
        <w:t xml:space="preserve">Supporting Direct Replications. </w:t>
      </w:r>
      <w:r w:rsidR="00E62C3A" w:rsidRPr="00FD5886">
        <w:rPr>
          <w:bCs/>
          <w:color w:val="000000" w:themeColor="text1"/>
          <w:sz w:val="24"/>
          <w:szCs w:val="24"/>
        </w:rPr>
        <w:t>Next, w</w:t>
      </w:r>
      <w:r w:rsidRPr="00FD5886">
        <w:rPr>
          <w:bCs/>
          <w:color w:val="000000" w:themeColor="text1"/>
          <w:sz w:val="24"/>
          <w:szCs w:val="24"/>
        </w:rPr>
        <w:t xml:space="preserve">e assessed whether shared outputs </w:t>
      </w:r>
      <w:r w:rsidR="0058542D" w:rsidRPr="00FD5886">
        <w:rPr>
          <w:bCs/>
          <w:color w:val="000000" w:themeColor="text1"/>
          <w:sz w:val="24"/>
          <w:szCs w:val="24"/>
        </w:rPr>
        <w:t>could facilitate</w:t>
      </w:r>
      <w:r w:rsidR="00813D3E" w:rsidRPr="00FD5886">
        <w:rPr>
          <w:bCs/>
          <w:color w:val="000000" w:themeColor="text1"/>
          <w:sz w:val="24"/>
          <w:szCs w:val="24"/>
        </w:rPr>
        <w:t xml:space="preserve"> </w:t>
      </w:r>
      <w:r w:rsidR="00813D3E" w:rsidRPr="00FD5886">
        <w:rPr>
          <w:bCs/>
          <w:i/>
          <w:iCs/>
          <w:color w:val="000000" w:themeColor="text1"/>
          <w:sz w:val="24"/>
          <w:szCs w:val="24"/>
        </w:rPr>
        <w:t>direct</w:t>
      </w:r>
      <w:r w:rsidRPr="00FD5886">
        <w:rPr>
          <w:bCs/>
          <w:color w:val="000000" w:themeColor="text1"/>
          <w:sz w:val="24"/>
          <w:szCs w:val="24"/>
        </w:rPr>
        <w:t xml:space="preserve"> </w:t>
      </w:r>
      <w:r w:rsidRPr="00FD5886">
        <w:rPr>
          <w:bCs/>
          <w:i/>
          <w:iCs/>
          <w:color w:val="000000" w:themeColor="text1"/>
          <w:sz w:val="24"/>
          <w:szCs w:val="24"/>
        </w:rPr>
        <w:t>replication</w:t>
      </w:r>
      <w:r w:rsidR="00813D3E" w:rsidRPr="00FD5886">
        <w:rPr>
          <w:bCs/>
          <w:i/>
          <w:iCs/>
          <w:color w:val="000000" w:themeColor="text1"/>
          <w:sz w:val="24"/>
          <w:szCs w:val="24"/>
        </w:rPr>
        <w:t>s</w:t>
      </w:r>
      <w:r w:rsidRPr="00FD5886">
        <w:rPr>
          <w:bCs/>
          <w:color w:val="000000" w:themeColor="text1"/>
          <w:sz w:val="24"/>
          <w:szCs w:val="24"/>
        </w:rPr>
        <w:t xml:space="preserve">. </w:t>
      </w:r>
      <w:r w:rsidR="00783542" w:rsidRPr="00FD5886">
        <w:rPr>
          <w:bCs/>
          <w:color w:val="000000" w:themeColor="text1"/>
          <w:sz w:val="24"/>
          <w:szCs w:val="24"/>
        </w:rPr>
        <w:t>R</w:t>
      </w:r>
      <w:r w:rsidR="00E62C3A" w:rsidRPr="00FD5886">
        <w:rPr>
          <w:bCs/>
          <w:color w:val="000000" w:themeColor="text1"/>
          <w:sz w:val="24"/>
          <w:szCs w:val="24"/>
        </w:rPr>
        <w:t xml:space="preserve">eplication can be supported by sharing experimental </w:t>
      </w:r>
      <w:r w:rsidR="00E62C3A" w:rsidRPr="00FD5886">
        <w:rPr>
          <w:bCs/>
          <w:color w:val="000000" w:themeColor="text1"/>
          <w:sz w:val="24"/>
          <w:szCs w:val="24"/>
        </w:rPr>
        <w:lastRenderedPageBreak/>
        <w:t xml:space="preserve">software code </w:t>
      </w:r>
      <w:r w:rsidR="00783542" w:rsidRPr="00FD5886">
        <w:rPr>
          <w:bCs/>
          <w:color w:val="000000" w:themeColor="text1"/>
          <w:sz w:val="24"/>
          <w:szCs w:val="24"/>
        </w:rPr>
        <w:t>and other</w:t>
      </w:r>
      <w:r w:rsidR="00E62C3A" w:rsidRPr="00FD5886">
        <w:rPr>
          <w:bCs/>
          <w:color w:val="000000" w:themeColor="text1"/>
          <w:sz w:val="24"/>
          <w:szCs w:val="24"/>
        </w:rPr>
        <w:t xml:space="preserve"> materials (e.g., images, videos, sounds) from experiments. </w:t>
      </w:r>
      <w:r w:rsidRPr="00FD5886">
        <w:rPr>
          <w:bCs/>
          <w:color w:val="000000" w:themeColor="text1"/>
          <w:sz w:val="24"/>
          <w:szCs w:val="24"/>
        </w:rPr>
        <w:t>A secondary benefit of sharing code is that in the absence of a codebook, the experimental software itself can aid in understanding datasets and the</w:t>
      </w:r>
      <w:r w:rsidR="00783542" w:rsidRPr="00FD5886">
        <w:rPr>
          <w:bCs/>
          <w:color w:val="000000" w:themeColor="text1"/>
          <w:sz w:val="24"/>
          <w:szCs w:val="24"/>
        </w:rPr>
        <w:t>ir</w:t>
      </w:r>
      <w:r w:rsidRPr="00FD5886">
        <w:rPr>
          <w:bCs/>
          <w:color w:val="000000" w:themeColor="text1"/>
          <w:sz w:val="24"/>
          <w:szCs w:val="24"/>
        </w:rPr>
        <w:t xml:space="preserve"> variables/columns.</w:t>
      </w:r>
    </w:p>
    <w:p w14:paraId="1AD28608" w14:textId="59E240A8" w:rsidR="00A47E25" w:rsidRPr="00FD5886" w:rsidRDefault="00E62C3A" w:rsidP="00A47E25">
      <w:pPr>
        <w:tabs>
          <w:tab w:val="clear" w:pos="3068"/>
        </w:tabs>
        <w:ind w:firstLine="0"/>
        <w:rPr>
          <w:bCs/>
          <w:color w:val="000000" w:themeColor="text1"/>
          <w:sz w:val="24"/>
          <w:szCs w:val="24"/>
        </w:rPr>
      </w:pPr>
      <w:r w:rsidRPr="00FD5886">
        <w:rPr>
          <w:bCs/>
          <w:color w:val="000000" w:themeColor="text1"/>
          <w:sz w:val="24"/>
          <w:szCs w:val="24"/>
        </w:rPr>
        <w:tab/>
        <w:t xml:space="preserve">The rate of sharing experimental software or code was very low for both searches. </w:t>
      </w:r>
      <w:r w:rsidR="0015022E" w:rsidRPr="00FD5886">
        <w:rPr>
          <w:bCs/>
          <w:color w:val="000000" w:themeColor="text1"/>
          <w:sz w:val="24"/>
          <w:szCs w:val="24"/>
        </w:rPr>
        <w:t xml:space="preserve">For our Literature Search, </w:t>
      </w:r>
      <w:r w:rsidRPr="00FD5886">
        <w:rPr>
          <w:bCs/>
          <w:color w:val="000000" w:themeColor="text1"/>
          <w:sz w:val="24"/>
          <w:szCs w:val="24"/>
        </w:rPr>
        <w:t>8.6</w:t>
      </w:r>
      <w:r w:rsidR="0015022E" w:rsidRPr="00FD5886">
        <w:rPr>
          <w:bCs/>
          <w:color w:val="000000" w:themeColor="text1"/>
          <w:sz w:val="24"/>
          <w:szCs w:val="24"/>
        </w:rPr>
        <w:t>% (</w:t>
      </w:r>
      <w:r w:rsidR="0015022E" w:rsidRPr="00FD5886">
        <w:rPr>
          <w:bCs/>
          <w:i/>
          <w:iCs/>
          <w:color w:val="000000" w:themeColor="text1"/>
          <w:sz w:val="24"/>
          <w:szCs w:val="24"/>
        </w:rPr>
        <w:t xml:space="preserve">N </w:t>
      </w:r>
      <w:r w:rsidR="0015022E" w:rsidRPr="00FD5886">
        <w:rPr>
          <w:bCs/>
          <w:color w:val="000000" w:themeColor="text1"/>
          <w:sz w:val="24"/>
          <w:szCs w:val="24"/>
        </w:rPr>
        <w:t>= 6) of the sample shared experimental software and code, compared with a higher rate of 2</w:t>
      </w:r>
      <w:r w:rsidRPr="00FD5886">
        <w:rPr>
          <w:bCs/>
          <w:color w:val="000000" w:themeColor="text1"/>
          <w:sz w:val="24"/>
          <w:szCs w:val="24"/>
        </w:rPr>
        <w:t>1.6</w:t>
      </w:r>
      <w:r w:rsidR="0015022E" w:rsidRPr="00FD5886">
        <w:rPr>
          <w:bCs/>
          <w:color w:val="000000" w:themeColor="text1"/>
          <w:sz w:val="24"/>
          <w:szCs w:val="24"/>
        </w:rPr>
        <w:t>% (</w:t>
      </w:r>
      <w:r w:rsidR="0015022E" w:rsidRPr="00FD5886">
        <w:rPr>
          <w:bCs/>
          <w:i/>
          <w:iCs/>
          <w:color w:val="000000" w:themeColor="text1"/>
          <w:sz w:val="24"/>
          <w:szCs w:val="24"/>
        </w:rPr>
        <w:t xml:space="preserve">N </w:t>
      </w:r>
      <w:r w:rsidR="0015022E" w:rsidRPr="00FD5886">
        <w:rPr>
          <w:bCs/>
          <w:color w:val="000000" w:themeColor="text1"/>
          <w:sz w:val="24"/>
          <w:szCs w:val="24"/>
        </w:rPr>
        <w:t xml:space="preserve">= </w:t>
      </w:r>
      <w:r w:rsidRPr="00FD5886">
        <w:rPr>
          <w:bCs/>
          <w:color w:val="000000" w:themeColor="text1"/>
          <w:sz w:val="24"/>
          <w:szCs w:val="24"/>
        </w:rPr>
        <w:t>8</w:t>
      </w:r>
      <w:r w:rsidR="0015022E" w:rsidRPr="00FD5886">
        <w:rPr>
          <w:bCs/>
          <w:color w:val="000000" w:themeColor="text1"/>
          <w:sz w:val="24"/>
          <w:szCs w:val="24"/>
        </w:rPr>
        <w:t xml:space="preserve">) of the sample from the Repository Search. </w:t>
      </w:r>
      <w:r w:rsidR="00A47E25" w:rsidRPr="00FD5886">
        <w:rPr>
          <w:bCs/>
          <w:color w:val="000000" w:themeColor="text1"/>
          <w:sz w:val="24"/>
          <w:szCs w:val="24"/>
        </w:rPr>
        <w:t>The rate of sharing materials was similarly low: For our Literature Search, 22.86% (</w:t>
      </w:r>
      <w:r w:rsidR="00A47E25" w:rsidRPr="00FD5886">
        <w:rPr>
          <w:bCs/>
          <w:i/>
          <w:iCs/>
          <w:color w:val="000000" w:themeColor="text1"/>
          <w:sz w:val="24"/>
          <w:szCs w:val="24"/>
        </w:rPr>
        <w:t>N</w:t>
      </w:r>
      <w:r w:rsidR="00A47E25" w:rsidRPr="00FD5886">
        <w:rPr>
          <w:bCs/>
          <w:color w:val="000000" w:themeColor="text1"/>
          <w:sz w:val="24"/>
          <w:szCs w:val="24"/>
        </w:rPr>
        <w:t xml:space="preserve"> = 16) shared materials; for our Repository Search, 32.43% (</w:t>
      </w:r>
      <w:r w:rsidR="00A47E25" w:rsidRPr="00FD5886">
        <w:rPr>
          <w:bCs/>
          <w:i/>
          <w:iCs/>
          <w:color w:val="000000" w:themeColor="text1"/>
          <w:sz w:val="24"/>
          <w:szCs w:val="24"/>
        </w:rPr>
        <w:t>N</w:t>
      </w:r>
      <w:r w:rsidR="00A47E25" w:rsidRPr="00FD5886">
        <w:rPr>
          <w:bCs/>
          <w:color w:val="000000" w:themeColor="text1"/>
          <w:sz w:val="24"/>
          <w:szCs w:val="24"/>
        </w:rPr>
        <w:t xml:space="preserve"> = 12) shared materials. </w:t>
      </w:r>
    </w:p>
    <w:p w14:paraId="4120FC5C" w14:textId="32C705B9" w:rsidR="000F2D85" w:rsidRPr="00FD5886" w:rsidRDefault="00A47E25" w:rsidP="00A47E25">
      <w:pPr>
        <w:tabs>
          <w:tab w:val="clear" w:pos="3068"/>
        </w:tabs>
        <w:ind w:firstLine="0"/>
        <w:rPr>
          <w:bCs/>
          <w:color w:val="000000" w:themeColor="text1"/>
          <w:sz w:val="24"/>
          <w:szCs w:val="24"/>
        </w:rPr>
      </w:pPr>
      <w:r w:rsidRPr="00FD5886">
        <w:rPr>
          <w:bCs/>
          <w:color w:val="000000" w:themeColor="text1"/>
          <w:sz w:val="24"/>
          <w:szCs w:val="24"/>
        </w:rPr>
        <w:tab/>
        <w:t xml:space="preserve">How openly accessible were the experiments that were shared? </w:t>
      </w:r>
      <w:r w:rsidR="00783542" w:rsidRPr="00FD5886">
        <w:rPr>
          <w:bCs/>
          <w:color w:val="000000" w:themeColor="text1"/>
          <w:sz w:val="24"/>
          <w:szCs w:val="24"/>
        </w:rPr>
        <w:t xml:space="preserve">It is </w:t>
      </w:r>
      <w:r w:rsidRPr="00FD5886">
        <w:rPr>
          <w:bCs/>
          <w:color w:val="000000" w:themeColor="text1"/>
          <w:sz w:val="24"/>
          <w:szCs w:val="24"/>
        </w:rPr>
        <w:t xml:space="preserve">important to address </w:t>
      </w:r>
      <w:r w:rsidR="00783542" w:rsidRPr="00FD5886">
        <w:rPr>
          <w:bCs/>
          <w:color w:val="000000" w:themeColor="text1"/>
          <w:sz w:val="24"/>
          <w:szCs w:val="24"/>
        </w:rPr>
        <w:t xml:space="preserve">the accessibility of the shared experiments </w:t>
      </w:r>
      <w:r w:rsidRPr="00FD5886">
        <w:rPr>
          <w:bCs/>
          <w:color w:val="000000" w:themeColor="text1"/>
          <w:sz w:val="24"/>
          <w:szCs w:val="24"/>
        </w:rPr>
        <w:t xml:space="preserve">because sharing experiments using proprietary software </w:t>
      </w:r>
      <w:r w:rsidR="00783542" w:rsidRPr="00FD5886">
        <w:rPr>
          <w:bCs/>
          <w:color w:val="000000" w:themeColor="text1"/>
          <w:sz w:val="24"/>
          <w:szCs w:val="24"/>
        </w:rPr>
        <w:t>can pose a barrier to</w:t>
      </w:r>
      <w:r w:rsidRPr="00FD5886">
        <w:rPr>
          <w:bCs/>
          <w:color w:val="000000" w:themeColor="text1"/>
          <w:sz w:val="24"/>
          <w:szCs w:val="24"/>
        </w:rPr>
        <w:t xml:space="preserve"> other researchers. </w:t>
      </w:r>
      <w:r w:rsidR="000F2D85" w:rsidRPr="00FD5886">
        <w:rPr>
          <w:bCs/>
          <w:color w:val="000000" w:themeColor="text1"/>
          <w:sz w:val="24"/>
          <w:szCs w:val="24"/>
        </w:rPr>
        <w:t xml:space="preserve">In our Literature Search, 2 of the 6 experiments shared were in an open format (1 using PsychoPy and 1 using Open Sesame), </w:t>
      </w:r>
      <w:r w:rsidR="00783542" w:rsidRPr="00FD5886">
        <w:rPr>
          <w:bCs/>
          <w:color w:val="000000" w:themeColor="text1"/>
          <w:sz w:val="24"/>
          <w:szCs w:val="24"/>
        </w:rPr>
        <w:t>while 4</w:t>
      </w:r>
      <w:r w:rsidR="000F2D85" w:rsidRPr="00FD5886">
        <w:rPr>
          <w:bCs/>
          <w:color w:val="000000" w:themeColor="text1"/>
          <w:sz w:val="24"/>
          <w:szCs w:val="24"/>
        </w:rPr>
        <w:t xml:space="preserve"> were shared in a closed format (2 using M</w:t>
      </w:r>
      <w:r w:rsidR="00E73729" w:rsidRPr="00FD5886">
        <w:rPr>
          <w:bCs/>
          <w:color w:val="000000" w:themeColor="text1"/>
          <w:sz w:val="24"/>
          <w:szCs w:val="24"/>
        </w:rPr>
        <w:t>ATLAB</w:t>
      </w:r>
      <w:r w:rsidR="000F2D85" w:rsidRPr="00FD5886">
        <w:rPr>
          <w:bCs/>
          <w:color w:val="000000" w:themeColor="text1"/>
          <w:sz w:val="24"/>
          <w:szCs w:val="24"/>
        </w:rPr>
        <w:t>, 2 using E-Prime). For our Repository Sea</w:t>
      </w:r>
      <w:r w:rsidR="00BC67BF" w:rsidRPr="00FD5886">
        <w:rPr>
          <w:bCs/>
          <w:color w:val="000000" w:themeColor="text1"/>
          <w:sz w:val="24"/>
          <w:szCs w:val="24"/>
        </w:rPr>
        <w:t>r</w:t>
      </w:r>
      <w:r w:rsidR="000F2D85" w:rsidRPr="00FD5886">
        <w:rPr>
          <w:bCs/>
          <w:color w:val="000000" w:themeColor="text1"/>
          <w:sz w:val="24"/>
          <w:szCs w:val="24"/>
        </w:rPr>
        <w:t xml:space="preserve">ch, </w:t>
      </w:r>
      <w:r w:rsidR="007B3479" w:rsidRPr="00FD5886">
        <w:rPr>
          <w:bCs/>
          <w:color w:val="000000" w:themeColor="text1"/>
          <w:sz w:val="24"/>
          <w:szCs w:val="24"/>
        </w:rPr>
        <w:t xml:space="preserve">3 of the 8 experiments were shared in an open format (Open Sesame), </w:t>
      </w:r>
      <w:r w:rsidR="00783542" w:rsidRPr="00FD5886">
        <w:rPr>
          <w:bCs/>
          <w:color w:val="000000" w:themeColor="text1"/>
          <w:sz w:val="24"/>
          <w:szCs w:val="24"/>
        </w:rPr>
        <w:t>while</w:t>
      </w:r>
      <w:r w:rsidR="007B3479" w:rsidRPr="00FD5886">
        <w:rPr>
          <w:bCs/>
          <w:color w:val="000000" w:themeColor="text1"/>
          <w:sz w:val="24"/>
          <w:szCs w:val="24"/>
        </w:rPr>
        <w:t xml:space="preserve"> 5 were shared in a close</w:t>
      </w:r>
      <w:r w:rsidR="0000088D" w:rsidRPr="00FD5886">
        <w:rPr>
          <w:bCs/>
          <w:color w:val="000000" w:themeColor="text1"/>
          <w:sz w:val="24"/>
          <w:szCs w:val="24"/>
        </w:rPr>
        <w:t>d</w:t>
      </w:r>
      <w:r w:rsidR="007B3479" w:rsidRPr="00FD5886">
        <w:rPr>
          <w:bCs/>
          <w:color w:val="000000" w:themeColor="text1"/>
          <w:sz w:val="24"/>
          <w:szCs w:val="24"/>
        </w:rPr>
        <w:t xml:space="preserve"> format (3 using E-Prime, 2 using </w:t>
      </w:r>
      <w:r w:rsidR="00D5106A" w:rsidRPr="00FD5886">
        <w:rPr>
          <w:bCs/>
          <w:color w:val="000000" w:themeColor="text1"/>
          <w:sz w:val="24"/>
          <w:szCs w:val="24"/>
        </w:rPr>
        <w:t>MATLAB</w:t>
      </w:r>
      <w:r w:rsidR="007B3479" w:rsidRPr="00FD5886">
        <w:rPr>
          <w:bCs/>
          <w:color w:val="000000" w:themeColor="text1"/>
          <w:sz w:val="24"/>
          <w:szCs w:val="24"/>
        </w:rPr>
        <w:t>).</w:t>
      </w:r>
    </w:p>
    <w:p w14:paraId="4B025916" w14:textId="21ED96F6" w:rsidR="0015022E" w:rsidRPr="00FD5886" w:rsidRDefault="007B3479" w:rsidP="001E76F3">
      <w:pPr>
        <w:tabs>
          <w:tab w:val="clear" w:pos="3068"/>
        </w:tabs>
        <w:ind w:firstLine="0"/>
        <w:rPr>
          <w:bCs/>
          <w:color w:val="000000" w:themeColor="text1"/>
          <w:sz w:val="24"/>
          <w:szCs w:val="24"/>
        </w:rPr>
      </w:pPr>
      <w:r w:rsidRPr="00FD5886">
        <w:rPr>
          <w:bCs/>
          <w:color w:val="000000" w:themeColor="text1"/>
          <w:sz w:val="24"/>
          <w:szCs w:val="24"/>
        </w:rPr>
        <w:tab/>
      </w:r>
      <w:r w:rsidR="0000088D" w:rsidRPr="00FD5886">
        <w:rPr>
          <w:bCs/>
          <w:color w:val="000000" w:themeColor="text1"/>
          <w:sz w:val="24"/>
          <w:szCs w:val="24"/>
        </w:rPr>
        <w:t>Because</w:t>
      </w:r>
      <w:r w:rsidRPr="00FD5886">
        <w:rPr>
          <w:bCs/>
          <w:color w:val="000000" w:themeColor="text1"/>
          <w:sz w:val="24"/>
          <w:szCs w:val="24"/>
        </w:rPr>
        <w:t xml:space="preserve"> the rate of </w:t>
      </w:r>
      <w:r w:rsidR="00330750" w:rsidRPr="00FD5886">
        <w:rPr>
          <w:bCs/>
          <w:color w:val="000000" w:themeColor="text1"/>
          <w:sz w:val="24"/>
          <w:szCs w:val="24"/>
        </w:rPr>
        <w:t xml:space="preserve">experimental software or code </w:t>
      </w:r>
      <w:r w:rsidRPr="00FD5886">
        <w:rPr>
          <w:bCs/>
          <w:color w:val="000000" w:themeColor="text1"/>
          <w:sz w:val="24"/>
          <w:szCs w:val="24"/>
        </w:rPr>
        <w:t xml:space="preserve">sharing was so </w:t>
      </w:r>
      <w:r w:rsidR="007D2482" w:rsidRPr="00FD5886">
        <w:rPr>
          <w:bCs/>
          <w:color w:val="000000" w:themeColor="text1"/>
          <w:sz w:val="24"/>
          <w:szCs w:val="24"/>
        </w:rPr>
        <w:t>low</w:t>
      </w:r>
      <w:r w:rsidRPr="00FD5886">
        <w:rPr>
          <w:bCs/>
          <w:color w:val="000000" w:themeColor="text1"/>
          <w:sz w:val="24"/>
          <w:szCs w:val="24"/>
        </w:rPr>
        <w:t xml:space="preserve"> across both searches, it is difficult to draw concrete conclusions regarding experiments that </w:t>
      </w:r>
      <w:r w:rsidR="00330750" w:rsidRPr="00FD5886">
        <w:rPr>
          <w:bCs/>
          <w:color w:val="000000" w:themeColor="text1"/>
          <w:sz w:val="24"/>
          <w:szCs w:val="24"/>
        </w:rPr>
        <w:t>are openly accessible for use</w:t>
      </w:r>
      <w:r w:rsidRPr="00FD5886">
        <w:rPr>
          <w:bCs/>
          <w:color w:val="000000" w:themeColor="text1"/>
          <w:sz w:val="24"/>
          <w:szCs w:val="24"/>
        </w:rPr>
        <w:t xml:space="preserve"> by other researchers. However, </w:t>
      </w:r>
      <w:r w:rsidR="005024A1" w:rsidRPr="00FD5886">
        <w:rPr>
          <w:bCs/>
          <w:color w:val="000000" w:themeColor="text1"/>
          <w:sz w:val="24"/>
          <w:szCs w:val="24"/>
        </w:rPr>
        <w:t>most</w:t>
      </w:r>
      <w:r w:rsidRPr="00FD5886">
        <w:rPr>
          <w:bCs/>
          <w:color w:val="000000" w:themeColor="text1"/>
          <w:sz w:val="24"/>
          <w:szCs w:val="24"/>
        </w:rPr>
        <w:t xml:space="preserve"> experiments </w:t>
      </w:r>
      <w:r w:rsidR="00330750" w:rsidRPr="00FD5886">
        <w:rPr>
          <w:bCs/>
          <w:color w:val="000000" w:themeColor="text1"/>
          <w:sz w:val="24"/>
          <w:szCs w:val="24"/>
        </w:rPr>
        <w:t>were shared</w:t>
      </w:r>
      <w:r w:rsidRPr="00FD5886">
        <w:rPr>
          <w:bCs/>
          <w:color w:val="000000" w:themeColor="text1"/>
          <w:sz w:val="24"/>
          <w:szCs w:val="24"/>
        </w:rPr>
        <w:t xml:space="preserve"> in a closed format, limiting the ability of other researchers to reuse </w:t>
      </w:r>
      <w:r w:rsidR="00330750" w:rsidRPr="00FD5886">
        <w:rPr>
          <w:bCs/>
          <w:color w:val="000000" w:themeColor="text1"/>
          <w:sz w:val="24"/>
          <w:szCs w:val="24"/>
        </w:rPr>
        <w:t xml:space="preserve">shared </w:t>
      </w:r>
      <w:r w:rsidR="00330750" w:rsidRPr="00FD5886">
        <w:rPr>
          <w:bCs/>
          <w:color w:val="000000" w:themeColor="text1"/>
          <w:sz w:val="24"/>
          <w:szCs w:val="24"/>
        </w:rPr>
        <w:lastRenderedPageBreak/>
        <w:t>outputs</w:t>
      </w:r>
      <w:r w:rsidRPr="00FD5886">
        <w:rPr>
          <w:bCs/>
          <w:color w:val="000000" w:themeColor="text1"/>
          <w:sz w:val="24"/>
          <w:szCs w:val="24"/>
        </w:rPr>
        <w:t>.</w:t>
      </w:r>
      <w:r w:rsidR="00AE3B97" w:rsidRPr="00FD5886">
        <w:rPr>
          <w:bCs/>
          <w:color w:val="000000" w:themeColor="text1"/>
          <w:sz w:val="24"/>
          <w:szCs w:val="24"/>
        </w:rPr>
        <w:t xml:space="preserve"> Unlike analytic reproducibility, it appears that</w:t>
      </w:r>
      <w:r w:rsidR="00330750" w:rsidRPr="00FD5886">
        <w:rPr>
          <w:bCs/>
          <w:color w:val="000000" w:themeColor="text1"/>
          <w:sz w:val="24"/>
          <w:szCs w:val="24"/>
        </w:rPr>
        <w:t xml:space="preserve"> </w:t>
      </w:r>
      <w:r w:rsidR="00AE3B97" w:rsidRPr="00FD5886">
        <w:rPr>
          <w:bCs/>
          <w:color w:val="000000" w:themeColor="text1"/>
          <w:sz w:val="24"/>
          <w:szCs w:val="24"/>
        </w:rPr>
        <w:t xml:space="preserve">researchers in our field do not often seek to </w:t>
      </w:r>
      <w:r w:rsidR="00330750" w:rsidRPr="00FD5886">
        <w:rPr>
          <w:bCs/>
          <w:color w:val="000000" w:themeColor="text1"/>
          <w:sz w:val="24"/>
          <w:szCs w:val="24"/>
        </w:rPr>
        <w:t xml:space="preserve">facilitate </w:t>
      </w:r>
      <w:r w:rsidR="00AE3B97" w:rsidRPr="00FD5886">
        <w:rPr>
          <w:bCs/>
          <w:color w:val="000000" w:themeColor="text1"/>
          <w:sz w:val="24"/>
          <w:szCs w:val="24"/>
        </w:rPr>
        <w:t xml:space="preserve">direct replications </w:t>
      </w:r>
      <w:r w:rsidR="00330750" w:rsidRPr="00FD5886">
        <w:rPr>
          <w:bCs/>
          <w:color w:val="000000" w:themeColor="text1"/>
          <w:sz w:val="24"/>
          <w:szCs w:val="24"/>
        </w:rPr>
        <w:t xml:space="preserve">of </w:t>
      </w:r>
      <w:r w:rsidR="00AE3B97" w:rsidRPr="00FD5886">
        <w:rPr>
          <w:bCs/>
          <w:color w:val="000000" w:themeColor="text1"/>
          <w:sz w:val="24"/>
          <w:szCs w:val="24"/>
        </w:rPr>
        <w:t>their work</w:t>
      </w:r>
      <w:r w:rsidR="00330750" w:rsidRPr="00FD5886">
        <w:rPr>
          <w:bCs/>
          <w:color w:val="000000" w:themeColor="text1"/>
          <w:sz w:val="24"/>
          <w:szCs w:val="24"/>
        </w:rPr>
        <w:t xml:space="preserve"> when deciding what to share.</w:t>
      </w:r>
    </w:p>
    <w:p w14:paraId="2962F4A2" w14:textId="32C51969" w:rsidR="002530B4" w:rsidRPr="00FD5886" w:rsidRDefault="00D23151" w:rsidP="001E76F3">
      <w:pPr>
        <w:tabs>
          <w:tab w:val="clear" w:pos="3068"/>
        </w:tabs>
        <w:ind w:firstLine="0"/>
        <w:rPr>
          <w:bCs/>
          <w:color w:val="000000" w:themeColor="text1"/>
          <w:sz w:val="24"/>
          <w:szCs w:val="24"/>
        </w:rPr>
      </w:pPr>
      <w:r w:rsidRPr="00FD5886">
        <w:rPr>
          <w:bCs/>
          <w:color w:val="000000" w:themeColor="text1"/>
          <w:sz w:val="24"/>
          <w:szCs w:val="24"/>
        </w:rPr>
        <w:tab/>
      </w:r>
      <w:r w:rsidR="00EB0F23" w:rsidRPr="00FD5886">
        <w:rPr>
          <w:b/>
          <w:color w:val="000000" w:themeColor="text1"/>
          <w:sz w:val="24"/>
          <w:szCs w:val="24"/>
        </w:rPr>
        <w:t>Facilitating</w:t>
      </w:r>
      <w:r w:rsidRPr="00FD5886">
        <w:rPr>
          <w:b/>
          <w:color w:val="000000" w:themeColor="text1"/>
          <w:sz w:val="24"/>
          <w:szCs w:val="24"/>
        </w:rPr>
        <w:t xml:space="preserve"> New Research via Secondary Data Analyses. </w:t>
      </w:r>
      <w:r w:rsidR="00330750" w:rsidRPr="00FD5886">
        <w:rPr>
          <w:bCs/>
          <w:color w:val="000000" w:themeColor="text1"/>
          <w:sz w:val="24"/>
          <w:szCs w:val="24"/>
        </w:rPr>
        <w:t xml:space="preserve">As </w:t>
      </w:r>
      <w:r w:rsidR="00907FCB" w:rsidRPr="00FD5886">
        <w:rPr>
          <w:bCs/>
          <w:color w:val="000000" w:themeColor="text1"/>
          <w:sz w:val="24"/>
          <w:szCs w:val="24"/>
        </w:rPr>
        <w:t>noted above</w:t>
      </w:r>
      <w:r w:rsidR="00330750" w:rsidRPr="00FD5886">
        <w:rPr>
          <w:bCs/>
          <w:color w:val="000000" w:themeColor="text1"/>
          <w:sz w:val="24"/>
          <w:szCs w:val="24"/>
        </w:rPr>
        <w:t>,</w:t>
      </w:r>
      <w:r w:rsidR="00907FCB" w:rsidRPr="00FD5886">
        <w:rPr>
          <w:bCs/>
          <w:color w:val="000000" w:themeColor="text1"/>
          <w:sz w:val="24"/>
          <w:szCs w:val="24"/>
        </w:rPr>
        <w:t xml:space="preserve"> the most common form of output shared by researchers in both searches </w:t>
      </w:r>
      <w:r w:rsidR="007D2482" w:rsidRPr="00FD5886">
        <w:rPr>
          <w:bCs/>
          <w:color w:val="000000" w:themeColor="text1"/>
          <w:sz w:val="24"/>
          <w:szCs w:val="24"/>
        </w:rPr>
        <w:t xml:space="preserve">consisted of </w:t>
      </w:r>
      <w:r w:rsidR="00907FCB" w:rsidRPr="00FD5886">
        <w:rPr>
          <w:bCs/>
          <w:color w:val="000000" w:themeColor="text1"/>
          <w:sz w:val="24"/>
          <w:szCs w:val="24"/>
        </w:rPr>
        <w:t>experimental data. Next, we examined whether the</w:t>
      </w:r>
      <w:r w:rsidR="00330750" w:rsidRPr="00FD5886">
        <w:rPr>
          <w:bCs/>
          <w:color w:val="000000" w:themeColor="text1"/>
          <w:sz w:val="24"/>
          <w:szCs w:val="24"/>
        </w:rPr>
        <w:t>se shared</w:t>
      </w:r>
      <w:r w:rsidR="00907FCB" w:rsidRPr="00FD5886">
        <w:rPr>
          <w:bCs/>
          <w:color w:val="000000" w:themeColor="text1"/>
          <w:sz w:val="24"/>
          <w:szCs w:val="24"/>
        </w:rPr>
        <w:t xml:space="preserve"> datasets could facilitate new research via secondary data analyses. For this to happen, ideally, researchers will share raw rather than final datasets.</w:t>
      </w:r>
      <w:r w:rsidR="00FD65DE" w:rsidRPr="00FD5886">
        <w:rPr>
          <w:bCs/>
          <w:color w:val="000000" w:themeColor="text1"/>
          <w:sz w:val="24"/>
          <w:szCs w:val="24"/>
        </w:rPr>
        <w:t xml:space="preserve"> </w:t>
      </w:r>
    </w:p>
    <w:p w14:paraId="2FFA75E0" w14:textId="145E4C01" w:rsidR="00194821" w:rsidRPr="00FD5886" w:rsidRDefault="00EF1EB4" w:rsidP="00C45CCF">
      <w:pPr>
        <w:tabs>
          <w:tab w:val="clear" w:pos="3068"/>
        </w:tabs>
        <w:ind w:firstLine="0"/>
        <w:rPr>
          <w:bCs/>
          <w:color w:val="000000" w:themeColor="text1"/>
          <w:sz w:val="24"/>
          <w:szCs w:val="24"/>
        </w:rPr>
      </w:pPr>
      <w:r w:rsidRPr="00FD5886">
        <w:rPr>
          <w:bCs/>
          <w:color w:val="000000" w:themeColor="text1"/>
          <w:sz w:val="24"/>
          <w:szCs w:val="24"/>
        </w:rPr>
        <w:tab/>
        <w:t>The ideal raw data</w:t>
      </w:r>
      <w:r w:rsidR="00330750" w:rsidRPr="00FD5886">
        <w:rPr>
          <w:bCs/>
          <w:color w:val="000000" w:themeColor="text1"/>
          <w:sz w:val="24"/>
          <w:szCs w:val="24"/>
        </w:rPr>
        <w:t xml:space="preserve"> </w:t>
      </w:r>
      <w:r w:rsidRPr="00FD5886">
        <w:rPr>
          <w:bCs/>
          <w:color w:val="000000" w:themeColor="text1"/>
          <w:sz w:val="24"/>
          <w:szCs w:val="24"/>
        </w:rPr>
        <w:t xml:space="preserve">to </w:t>
      </w:r>
      <w:r w:rsidR="00330750" w:rsidRPr="00FD5886">
        <w:rPr>
          <w:bCs/>
          <w:color w:val="000000" w:themeColor="text1"/>
          <w:sz w:val="24"/>
          <w:szCs w:val="24"/>
        </w:rPr>
        <w:t>facilitate new research</w:t>
      </w:r>
      <w:r w:rsidRPr="00FD5886">
        <w:rPr>
          <w:bCs/>
          <w:color w:val="000000" w:themeColor="text1"/>
          <w:sz w:val="24"/>
          <w:szCs w:val="24"/>
        </w:rPr>
        <w:t xml:space="preserve"> </w:t>
      </w:r>
      <w:r w:rsidR="00330750" w:rsidRPr="00FD5886">
        <w:rPr>
          <w:bCs/>
          <w:color w:val="000000" w:themeColor="text1"/>
          <w:sz w:val="24"/>
          <w:szCs w:val="24"/>
        </w:rPr>
        <w:t>are</w:t>
      </w:r>
      <w:r w:rsidRPr="00FD5886">
        <w:rPr>
          <w:bCs/>
          <w:color w:val="000000" w:themeColor="text1"/>
          <w:sz w:val="24"/>
          <w:szCs w:val="24"/>
        </w:rPr>
        <w:t xml:space="preserve"> </w:t>
      </w:r>
      <w:r w:rsidRPr="00FD5886">
        <w:rPr>
          <w:bCs/>
          <w:i/>
          <w:iCs/>
          <w:color w:val="000000" w:themeColor="text1"/>
          <w:sz w:val="24"/>
          <w:szCs w:val="24"/>
        </w:rPr>
        <w:t xml:space="preserve">by-fixation </w:t>
      </w:r>
      <w:r w:rsidRPr="00FD5886">
        <w:rPr>
          <w:bCs/>
          <w:color w:val="000000" w:themeColor="text1"/>
          <w:sz w:val="24"/>
          <w:szCs w:val="24"/>
        </w:rPr>
        <w:t>datasets</w:t>
      </w:r>
      <w:r w:rsidR="00330750" w:rsidRPr="00FD5886">
        <w:rPr>
          <w:bCs/>
          <w:color w:val="000000" w:themeColor="text1"/>
          <w:sz w:val="24"/>
          <w:szCs w:val="24"/>
        </w:rPr>
        <w:t xml:space="preserve">, which </w:t>
      </w:r>
      <w:r w:rsidRPr="00FD5886">
        <w:rPr>
          <w:bCs/>
          <w:color w:val="000000" w:themeColor="text1"/>
          <w:sz w:val="24"/>
          <w:szCs w:val="24"/>
        </w:rPr>
        <w:t xml:space="preserve">break data </w:t>
      </w:r>
      <w:r w:rsidR="00330750" w:rsidRPr="00FD5886">
        <w:rPr>
          <w:bCs/>
          <w:color w:val="000000" w:themeColor="text1"/>
          <w:sz w:val="24"/>
          <w:szCs w:val="24"/>
        </w:rPr>
        <w:t>into</w:t>
      </w:r>
      <w:r w:rsidRPr="00FD5886">
        <w:rPr>
          <w:bCs/>
          <w:color w:val="000000" w:themeColor="text1"/>
          <w:sz w:val="24"/>
          <w:szCs w:val="24"/>
        </w:rPr>
        <w:t xml:space="preserve"> one row per fixation </w:t>
      </w:r>
      <w:r w:rsidR="00330750" w:rsidRPr="00FD5886">
        <w:rPr>
          <w:bCs/>
          <w:color w:val="000000" w:themeColor="text1"/>
          <w:sz w:val="24"/>
          <w:szCs w:val="24"/>
        </w:rPr>
        <w:t>conducted</w:t>
      </w:r>
      <w:r w:rsidR="00AE0485" w:rsidRPr="00FD5886">
        <w:rPr>
          <w:bCs/>
          <w:color w:val="000000" w:themeColor="text1"/>
          <w:sz w:val="24"/>
          <w:szCs w:val="24"/>
        </w:rPr>
        <w:t xml:space="preserve"> and do not average across tri</w:t>
      </w:r>
      <w:r w:rsidR="005024A1" w:rsidRPr="00FD5886">
        <w:rPr>
          <w:bCs/>
          <w:color w:val="000000" w:themeColor="text1"/>
          <w:sz w:val="24"/>
          <w:szCs w:val="24"/>
        </w:rPr>
        <w:t>a</w:t>
      </w:r>
      <w:r w:rsidR="00AE0485" w:rsidRPr="00FD5886">
        <w:rPr>
          <w:bCs/>
          <w:color w:val="000000" w:themeColor="text1"/>
          <w:sz w:val="24"/>
          <w:szCs w:val="24"/>
        </w:rPr>
        <w:t>ls or participants</w:t>
      </w:r>
      <w:r w:rsidRPr="00FD5886">
        <w:rPr>
          <w:bCs/>
          <w:color w:val="000000" w:themeColor="text1"/>
          <w:sz w:val="24"/>
          <w:szCs w:val="24"/>
        </w:rPr>
        <w:t>.</w:t>
      </w:r>
      <w:r w:rsidR="007D2482" w:rsidRPr="00FD5886">
        <w:rPr>
          <w:bCs/>
          <w:color w:val="000000" w:themeColor="text1"/>
          <w:sz w:val="24"/>
          <w:szCs w:val="24"/>
        </w:rPr>
        <w:t xml:space="preserve"> These break the data down with one row per fixation in the experiment and do not average across trials or participants</w:t>
      </w:r>
      <w:r w:rsidR="007D2482" w:rsidRPr="00FD5886">
        <w:rPr>
          <w:rStyle w:val="FootnoteReference"/>
          <w:bCs/>
          <w:color w:val="000000" w:themeColor="text1"/>
          <w:sz w:val="24"/>
          <w:szCs w:val="24"/>
        </w:rPr>
        <w:t xml:space="preserve"> </w:t>
      </w:r>
      <w:r w:rsidR="007D2482" w:rsidRPr="00FD5886">
        <w:rPr>
          <w:bCs/>
          <w:color w:val="000000" w:themeColor="text1"/>
          <w:sz w:val="24"/>
          <w:szCs w:val="24"/>
        </w:rPr>
        <w:t>.</w:t>
      </w:r>
      <w:r w:rsidR="00C45CCF" w:rsidRPr="00FD5886">
        <w:rPr>
          <w:rStyle w:val="FootnoteReference"/>
          <w:bCs/>
          <w:color w:val="000000" w:themeColor="text1"/>
          <w:sz w:val="24"/>
          <w:szCs w:val="24"/>
        </w:rPr>
        <w:footnoteReference w:id="2"/>
      </w:r>
      <w:r w:rsidRPr="00FD5886">
        <w:rPr>
          <w:bCs/>
          <w:color w:val="000000" w:themeColor="text1"/>
          <w:sz w:val="24"/>
          <w:szCs w:val="24"/>
        </w:rPr>
        <w:t xml:space="preserve"> </w:t>
      </w:r>
      <w:r w:rsidR="007D2482" w:rsidRPr="00FD5886">
        <w:rPr>
          <w:bCs/>
          <w:color w:val="000000" w:themeColor="text1"/>
          <w:sz w:val="24"/>
          <w:szCs w:val="24"/>
        </w:rPr>
        <w:t>Because of this, researchers may not typically consider sharing by-fixation data if they instead focus on sharing the datasets necessary to analytically reproduce the results of their experiments.</w:t>
      </w:r>
    </w:p>
    <w:p w14:paraId="5E3F1199" w14:textId="77777777" w:rsidR="007D2482" w:rsidRPr="00FD5886" w:rsidRDefault="007D2482" w:rsidP="007D2482">
      <w:pPr>
        <w:tabs>
          <w:tab w:val="clear" w:pos="3068"/>
        </w:tabs>
        <w:ind w:firstLine="567"/>
        <w:rPr>
          <w:bCs/>
          <w:color w:val="000000" w:themeColor="text1"/>
          <w:sz w:val="24"/>
          <w:szCs w:val="24"/>
        </w:rPr>
      </w:pPr>
      <w:r w:rsidRPr="00FD5886">
        <w:rPr>
          <w:bCs/>
          <w:color w:val="000000" w:themeColor="text1"/>
          <w:sz w:val="24"/>
          <w:szCs w:val="24"/>
        </w:rPr>
        <w:t xml:space="preserve">By-fixation datasets can be averaged in different ways to produce the final dataset for analysis. Researchers can summarize by both participant and trial to create </w:t>
      </w:r>
      <w:r w:rsidRPr="00FD5886">
        <w:rPr>
          <w:bCs/>
          <w:i/>
          <w:iCs/>
          <w:color w:val="000000" w:themeColor="text1"/>
          <w:sz w:val="24"/>
          <w:szCs w:val="24"/>
        </w:rPr>
        <w:t xml:space="preserve">by-trial </w:t>
      </w:r>
      <w:r w:rsidRPr="00FD5886">
        <w:rPr>
          <w:bCs/>
          <w:color w:val="000000" w:themeColor="text1"/>
          <w:sz w:val="24"/>
          <w:szCs w:val="24"/>
        </w:rPr>
        <w:t xml:space="preserve">datasets (e.g., the participant’s average fixation duration per trial); they can then take these by-trial datasets and average across trials by participant IDs to create </w:t>
      </w:r>
      <w:r w:rsidRPr="00FD5886">
        <w:rPr>
          <w:bCs/>
          <w:i/>
          <w:iCs/>
          <w:color w:val="000000" w:themeColor="text1"/>
          <w:sz w:val="24"/>
          <w:szCs w:val="24"/>
        </w:rPr>
        <w:t xml:space="preserve">by-participant </w:t>
      </w:r>
      <w:r w:rsidRPr="00FD5886">
        <w:rPr>
          <w:bCs/>
          <w:color w:val="000000" w:themeColor="text1"/>
          <w:sz w:val="24"/>
          <w:szCs w:val="24"/>
        </w:rPr>
        <w:t xml:space="preserve">datasets (e.g., the participant’s average fixation duration across all trials). </w:t>
      </w:r>
      <w:r w:rsidRPr="00FD5886">
        <w:rPr>
          <w:bCs/>
          <w:color w:val="000000" w:themeColor="text1"/>
          <w:sz w:val="24"/>
          <w:szCs w:val="24"/>
        </w:rPr>
        <w:lastRenderedPageBreak/>
        <w:t xml:space="preserve">By-participant analyses lend themselves to standard statistical tests such as </w:t>
      </w:r>
      <w:r w:rsidRPr="00FD5886">
        <w:rPr>
          <w:bCs/>
          <w:i/>
          <w:iCs/>
          <w:color w:val="000000" w:themeColor="text1"/>
          <w:sz w:val="24"/>
          <w:szCs w:val="24"/>
        </w:rPr>
        <w:t>t-</w:t>
      </w:r>
      <w:r w:rsidRPr="00FD5886">
        <w:rPr>
          <w:bCs/>
          <w:color w:val="000000" w:themeColor="text1"/>
          <w:sz w:val="24"/>
          <w:szCs w:val="24"/>
        </w:rPr>
        <w:t xml:space="preserve">tests and ANOVAs and thus are the data in which those seeking to analytically reproduce a study are most likely to be interested. To take an example, suppose a researcher is interested in examining mean fixation counts using an ANOVA. First, they must calculate the average number of fixations for each participant and each trial. This creates a by-trial dataset where each row comprises the average number of fixations for each trial of each participant. Next, the researcher must take the average number of fixations across all trials to create the average number of fixations for each participant. If the by-trial step is not taken, the final by-participant means can be inaccurate </w:t>
      </w:r>
      <w:r w:rsidRPr="00FD5886">
        <w:rPr>
          <w:bCs/>
          <w:color w:val="000000" w:themeColor="text1"/>
          <w:sz w:val="24"/>
          <w:szCs w:val="24"/>
        </w:rPr>
        <w:fldChar w:fldCharType="begin"/>
      </w:r>
      <w:r w:rsidRPr="00FD5886">
        <w:rPr>
          <w:bCs/>
          <w:color w:val="000000" w:themeColor="text1"/>
          <w:sz w:val="24"/>
          <w:szCs w:val="24"/>
        </w:rPr>
        <w:instrText xml:space="preserve"> ADDIN ZOTERO_ITEM CSL_CITATION {"citationID":"uR2X13ZA","properties":{"formattedCitation":"(Godwin et al., 2021)","plainCitation":"(Godwin et al., 2021)","noteIndex":0},"citationItems":[{"id":3092,"uris":["http://zotero.org/users/6618481/items/52633BMK"],"itemData":{"id":3092,"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schema":"https://github.com/citation-style-language/schema/raw/master/csl-citation.json"} </w:instrText>
      </w:r>
      <w:r w:rsidRPr="00FD5886">
        <w:rPr>
          <w:bCs/>
          <w:color w:val="000000" w:themeColor="text1"/>
          <w:sz w:val="24"/>
          <w:szCs w:val="24"/>
        </w:rPr>
        <w:fldChar w:fldCharType="separate"/>
      </w:r>
      <w:r w:rsidRPr="00FD5886">
        <w:rPr>
          <w:bCs/>
          <w:noProof/>
          <w:color w:val="000000" w:themeColor="text1"/>
          <w:sz w:val="24"/>
          <w:szCs w:val="24"/>
        </w:rPr>
        <w:t>(Godwin et al., 2021)</w:t>
      </w:r>
      <w:r w:rsidRPr="00FD5886">
        <w:rPr>
          <w:bCs/>
          <w:color w:val="000000" w:themeColor="text1"/>
          <w:sz w:val="24"/>
          <w:szCs w:val="24"/>
        </w:rPr>
        <w:fldChar w:fldCharType="end"/>
      </w:r>
      <w:r w:rsidRPr="00FD5886">
        <w:rPr>
          <w:bCs/>
          <w:color w:val="000000" w:themeColor="text1"/>
          <w:sz w:val="24"/>
          <w:szCs w:val="24"/>
        </w:rPr>
        <w:t xml:space="preserve">. </w:t>
      </w:r>
    </w:p>
    <w:p w14:paraId="26A94C7A" w14:textId="6C8D384B" w:rsidR="00D95DC6" w:rsidRPr="00FD5886" w:rsidRDefault="001A6843" w:rsidP="007D2482">
      <w:pPr>
        <w:tabs>
          <w:tab w:val="clear" w:pos="3068"/>
        </w:tabs>
        <w:ind w:firstLine="567"/>
        <w:rPr>
          <w:bCs/>
          <w:color w:val="000000" w:themeColor="text1"/>
          <w:sz w:val="24"/>
          <w:szCs w:val="24"/>
        </w:rPr>
      </w:pPr>
      <w:r w:rsidRPr="00FD5886">
        <w:rPr>
          <w:bCs/>
          <w:color w:val="000000" w:themeColor="text1"/>
          <w:sz w:val="24"/>
          <w:szCs w:val="24"/>
        </w:rPr>
        <w:t>We therefore examined</w:t>
      </w:r>
      <w:r w:rsidR="002533CE" w:rsidRPr="00FD5886">
        <w:rPr>
          <w:bCs/>
          <w:color w:val="000000" w:themeColor="text1"/>
          <w:sz w:val="24"/>
          <w:szCs w:val="24"/>
        </w:rPr>
        <w:t xml:space="preserve"> the rate at which researchers shared by-fixation data (i.e., raw data), by-trial data, and finally by-participant data. We present descriptive statistics in relation to these in Figure </w:t>
      </w:r>
      <w:r w:rsidR="00A017D1" w:rsidRPr="00FD5886">
        <w:rPr>
          <w:bCs/>
          <w:color w:val="000000" w:themeColor="text1"/>
          <w:sz w:val="24"/>
          <w:szCs w:val="24"/>
        </w:rPr>
        <w:t>4</w:t>
      </w:r>
      <w:r w:rsidR="002533CE" w:rsidRPr="00FD5886">
        <w:rPr>
          <w:bCs/>
          <w:color w:val="000000" w:themeColor="text1"/>
          <w:sz w:val="24"/>
          <w:szCs w:val="24"/>
        </w:rPr>
        <w:t xml:space="preserve">. </w:t>
      </w:r>
      <w:r w:rsidR="005E4BE6" w:rsidRPr="00FD5886">
        <w:rPr>
          <w:bCs/>
          <w:color w:val="000000" w:themeColor="text1"/>
          <w:sz w:val="24"/>
          <w:szCs w:val="24"/>
        </w:rPr>
        <w:t xml:space="preserve">Although the overall rate of sharing data was similar between the two searches (as can be seen in Figure </w:t>
      </w:r>
      <w:r w:rsidR="00534ED9" w:rsidRPr="00FD5886">
        <w:rPr>
          <w:bCs/>
          <w:color w:val="000000" w:themeColor="text1"/>
          <w:sz w:val="24"/>
          <w:szCs w:val="24"/>
        </w:rPr>
        <w:t>3</w:t>
      </w:r>
      <w:r w:rsidR="005E4BE6" w:rsidRPr="00FD5886">
        <w:rPr>
          <w:bCs/>
          <w:color w:val="000000" w:themeColor="text1"/>
          <w:sz w:val="24"/>
          <w:szCs w:val="24"/>
        </w:rPr>
        <w:t xml:space="preserve">), the </w:t>
      </w:r>
      <w:r w:rsidR="005E4BE6" w:rsidRPr="00FD5886">
        <w:rPr>
          <w:bCs/>
          <w:i/>
          <w:iCs/>
          <w:color w:val="000000" w:themeColor="text1"/>
          <w:sz w:val="24"/>
          <w:szCs w:val="24"/>
        </w:rPr>
        <w:t xml:space="preserve">types of data shared </w:t>
      </w:r>
      <w:r w:rsidR="005E4BE6" w:rsidRPr="00FD5886">
        <w:rPr>
          <w:bCs/>
          <w:color w:val="000000" w:themeColor="text1"/>
          <w:sz w:val="24"/>
          <w:szCs w:val="24"/>
        </w:rPr>
        <w:t>was often very different from the results returned by the two searches. There was a higher rate of sharing of by-fixation datasets in our Repository Search than our Literature Search, and this finding was reversed for by-participant datasets. The rate of sharing by-trial datasets was similar for both searches.</w:t>
      </w:r>
    </w:p>
    <w:p w14:paraId="14D25E30" w14:textId="77777777" w:rsidR="00D95DC6" w:rsidRPr="00FD5886" w:rsidRDefault="00D95DC6" w:rsidP="002533CE">
      <w:pPr>
        <w:tabs>
          <w:tab w:val="clear" w:pos="3068"/>
        </w:tabs>
        <w:ind w:firstLine="0"/>
        <w:rPr>
          <w:bCs/>
          <w:color w:val="000000" w:themeColor="text1"/>
          <w:sz w:val="24"/>
          <w:szCs w:val="24"/>
        </w:rPr>
      </w:pPr>
    </w:p>
    <w:p w14:paraId="740C15D0" w14:textId="77777777" w:rsidR="00B5129F" w:rsidRPr="00FD5886" w:rsidRDefault="00B5129F" w:rsidP="002533CE">
      <w:pPr>
        <w:tabs>
          <w:tab w:val="clear" w:pos="3068"/>
        </w:tabs>
        <w:ind w:firstLine="0"/>
        <w:rPr>
          <w:bCs/>
          <w:color w:val="000000" w:themeColor="text1"/>
          <w:sz w:val="24"/>
          <w:szCs w:val="24"/>
        </w:rPr>
      </w:pPr>
    </w:p>
    <w:p w14:paraId="3B5BFAF9" w14:textId="77777777" w:rsidR="00B5129F" w:rsidRPr="00FD5886" w:rsidRDefault="00B5129F" w:rsidP="002533CE">
      <w:pPr>
        <w:tabs>
          <w:tab w:val="clear" w:pos="3068"/>
        </w:tabs>
        <w:ind w:firstLine="0"/>
        <w:rPr>
          <w:bCs/>
          <w:color w:val="000000" w:themeColor="text1"/>
          <w:sz w:val="24"/>
          <w:szCs w:val="24"/>
        </w:rPr>
      </w:pPr>
    </w:p>
    <w:p w14:paraId="75993553" w14:textId="77777777" w:rsidR="00B5129F" w:rsidRPr="00FD5886" w:rsidRDefault="00B5129F" w:rsidP="002533CE">
      <w:pPr>
        <w:tabs>
          <w:tab w:val="clear" w:pos="3068"/>
        </w:tabs>
        <w:ind w:firstLine="0"/>
        <w:rPr>
          <w:bCs/>
          <w:color w:val="000000" w:themeColor="text1"/>
          <w:sz w:val="24"/>
          <w:szCs w:val="24"/>
        </w:rPr>
      </w:pPr>
    </w:p>
    <w:p w14:paraId="344FF9A8" w14:textId="77777777" w:rsidR="00B5129F" w:rsidRPr="00FD5886" w:rsidRDefault="00B5129F" w:rsidP="002533CE">
      <w:pPr>
        <w:tabs>
          <w:tab w:val="clear" w:pos="3068"/>
        </w:tabs>
        <w:ind w:firstLine="0"/>
        <w:rPr>
          <w:bCs/>
          <w:color w:val="000000" w:themeColor="text1"/>
          <w:sz w:val="24"/>
          <w:szCs w:val="24"/>
        </w:rPr>
      </w:pPr>
    </w:p>
    <w:p w14:paraId="00B5D4DF" w14:textId="77777777" w:rsidR="00B5129F" w:rsidRPr="00FD5886" w:rsidRDefault="00B5129F" w:rsidP="002533CE">
      <w:pPr>
        <w:tabs>
          <w:tab w:val="clear" w:pos="3068"/>
        </w:tabs>
        <w:ind w:firstLine="0"/>
        <w:rPr>
          <w:bCs/>
          <w:color w:val="000000" w:themeColor="text1"/>
          <w:sz w:val="24"/>
          <w:szCs w:val="24"/>
        </w:rPr>
      </w:pPr>
    </w:p>
    <w:p w14:paraId="2E551F17" w14:textId="77777777" w:rsidR="001D1EB4" w:rsidRDefault="001D1EB4" w:rsidP="00D95DC6">
      <w:pPr>
        <w:tabs>
          <w:tab w:val="clear" w:pos="3068"/>
        </w:tabs>
        <w:ind w:firstLine="0"/>
        <w:rPr>
          <w:b/>
          <w:color w:val="000000" w:themeColor="text1"/>
          <w:sz w:val="24"/>
          <w:szCs w:val="24"/>
        </w:rPr>
      </w:pPr>
    </w:p>
    <w:p w14:paraId="24B9A31B" w14:textId="77777777" w:rsidR="001D1EB4" w:rsidRDefault="001D1EB4" w:rsidP="00D95DC6">
      <w:pPr>
        <w:tabs>
          <w:tab w:val="clear" w:pos="3068"/>
        </w:tabs>
        <w:ind w:firstLine="0"/>
        <w:rPr>
          <w:b/>
          <w:color w:val="000000" w:themeColor="text1"/>
          <w:sz w:val="24"/>
          <w:szCs w:val="24"/>
        </w:rPr>
      </w:pPr>
    </w:p>
    <w:p w14:paraId="6A82270E" w14:textId="19B736AF" w:rsidR="00D95DC6" w:rsidRPr="00FD5886" w:rsidRDefault="00D95DC6" w:rsidP="00D95DC6">
      <w:pPr>
        <w:tabs>
          <w:tab w:val="clear" w:pos="3068"/>
        </w:tabs>
        <w:ind w:firstLine="0"/>
        <w:rPr>
          <w:b/>
          <w:color w:val="000000" w:themeColor="text1"/>
          <w:sz w:val="24"/>
          <w:szCs w:val="24"/>
        </w:rPr>
      </w:pPr>
      <w:r w:rsidRPr="00FD5886">
        <w:rPr>
          <w:b/>
          <w:color w:val="000000" w:themeColor="text1"/>
          <w:sz w:val="24"/>
          <w:szCs w:val="24"/>
        </w:rPr>
        <w:t>Figure 4</w:t>
      </w:r>
    </w:p>
    <w:p w14:paraId="5FEFD6FF" w14:textId="7D58A65E" w:rsidR="00D95DC6" w:rsidRPr="00FD5886" w:rsidRDefault="00D95DC6" w:rsidP="002533CE">
      <w:pPr>
        <w:tabs>
          <w:tab w:val="clear" w:pos="3068"/>
        </w:tabs>
        <w:ind w:firstLine="0"/>
        <w:rPr>
          <w:bCs/>
          <w:color w:val="000000" w:themeColor="text1"/>
          <w:sz w:val="24"/>
          <w:szCs w:val="24"/>
        </w:rPr>
      </w:pPr>
      <w:r w:rsidRPr="00FD5886">
        <w:rPr>
          <w:bCs/>
          <w:i/>
          <w:iCs/>
          <w:color w:val="000000" w:themeColor="text1"/>
          <w:sz w:val="24"/>
          <w:szCs w:val="24"/>
        </w:rPr>
        <w:t>Rates of Sharing Different Types of Datasets from our Literature Search and Repository Search</w:t>
      </w:r>
    </w:p>
    <w:p w14:paraId="1CC5CA05" w14:textId="2E4D2227" w:rsidR="002533CE" w:rsidRPr="00FD5886" w:rsidRDefault="005E4BE6" w:rsidP="002533CE">
      <w:pPr>
        <w:tabs>
          <w:tab w:val="clear" w:pos="3068"/>
        </w:tabs>
        <w:ind w:firstLine="0"/>
        <w:rPr>
          <w:bCs/>
          <w:color w:val="000000" w:themeColor="text1"/>
          <w:sz w:val="24"/>
          <w:szCs w:val="24"/>
        </w:rPr>
      </w:pPr>
      <w:r w:rsidRPr="00FD5886">
        <w:rPr>
          <w:bCs/>
          <w:noProof/>
          <w:color w:val="000000" w:themeColor="text1"/>
          <w:sz w:val="24"/>
          <w:szCs w:val="24"/>
        </w:rPr>
        <w:drawing>
          <wp:inline distT="0" distB="0" distL="0" distR="0" wp14:anchorId="6023F155" wp14:editId="4E475D46">
            <wp:extent cx="5943600" cy="4124325"/>
            <wp:effectExtent l="0" t="0" r="0" b="3175"/>
            <wp:docPr id="1471896479"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96479" name="Picture 5" descr="A graph of different colored ba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24325"/>
                    </a:xfrm>
                    <a:prstGeom prst="rect">
                      <a:avLst/>
                    </a:prstGeom>
                  </pic:spPr>
                </pic:pic>
              </a:graphicData>
            </a:graphic>
          </wp:inline>
        </w:drawing>
      </w:r>
    </w:p>
    <w:p w14:paraId="523129AC" w14:textId="7B6B12C2" w:rsidR="005E4BE6" w:rsidRPr="00FD5886" w:rsidRDefault="005E4BE6" w:rsidP="001A6843">
      <w:pPr>
        <w:tabs>
          <w:tab w:val="clear" w:pos="3068"/>
        </w:tabs>
        <w:ind w:firstLine="0"/>
        <w:rPr>
          <w:bCs/>
          <w:color w:val="000000" w:themeColor="text1"/>
          <w:sz w:val="24"/>
          <w:szCs w:val="24"/>
        </w:rPr>
      </w:pPr>
    </w:p>
    <w:p w14:paraId="20E1BA41" w14:textId="00B584BE" w:rsidR="005E4BE6" w:rsidRPr="00FD5886" w:rsidRDefault="005E4BE6" w:rsidP="00FD65DE">
      <w:pPr>
        <w:tabs>
          <w:tab w:val="clear" w:pos="3068"/>
        </w:tabs>
        <w:ind w:firstLine="567"/>
        <w:rPr>
          <w:bCs/>
          <w:color w:val="000000" w:themeColor="text1"/>
          <w:sz w:val="24"/>
          <w:szCs w:val="24"/>
        </w:rPr>
      </w:pPr>
      <w:r w:rsidRPr="00FD5886">
        <w:rPr>
          <w:bCs/>
          <w:color w:val="000000" w:themeColor="text1"/>
          <w:sz w:val="24"/>
          <w:szCs w:val="24"/>
        </w:rPr>
        <w:t xml:space="preserve">Finally, we examined whether the datasets shared by researchers were shared in a closed versus open format. Our assessment of this issue was made more complex by the fact that, in some cases, researchers shared the same dataset in different formats, including both open and closed formats. For that reason, we coded what was shared using a simplified approach, charting the proportion of publications that shared datasets </w:t>
      </w:r>
      <w:r w:rsidRPr="00FD5886">
        <w:rPr>
          <w:bCs/>
          <w:color w:val="000000" w:themeColor="text1"/>
          <w:sz w:val="24"/>
          <w:szCs w:val="24"/>
        </w:rPr>
        <w:lastRenderedPageBreak/>
        <w:t xml:space="preserve">in a closed format, as well as the proportion of publications that shared datasets in an open format. Because the same datasets were often shared in multiple formats, </w:t>
      </w:r>
      <w:r w:rsidR="00695B90" w:rsidRPr="00FD5886">
        <w:rPr>
          <w:bCs/>
          <w:color w:val="000000" w:themeColor="text1"/>
          <w:sz w:val="24"/>
          <w:szCs w:val="24"/>
        </w:rPr>
        <w:t>many</w:t>
      </w:r>
      <w:r w:rsidRPr="00FD5886">
        <w:rPr>
          <w:bCs/>
          <w:color w:val="000000" w:themeColor="text1"/>
          <w:sz w:val="24"/>
          <w:szCs w:val="24"/>
        </w:rPr>
        <w:t xml:space="preserve"> publication</w:t>
      </w:r>
      <w:r w:rsidR="00695B90" w:rsidRPr="00FD5886">
        <w:rPr>
          <w:bCs/>
          <w:color w:val="000000" w:themeColor="text1"/>
          <w:sz w:val="24"/>
          <w:szCs w:val="24"/>
        </w:rPr>
        <w:t>s</w:t>
      </w:r>
      <w:r w:rsidRPr="00FD5886">
        <w:rPr>
          <w:bCs/>
          <w:color w:val="000000" w:themeColor="text1"/>
          <w:sz w:val="24"/>
          <w:szCs w:val="24"/>
        </w:rPr>
        <w:t xml:space="preserve"> receive</w:t>
      </w:r>
      <w:r w:rsidR="00695B90" w:rsidRPr="00FD5886">
        <w:rPr>
          <w:bCs/>
          <w:color w:val="000000" w:themeColor="text1"/>
          <w:sz w:val="24"/>
          <w:szCs w:val="24"/>
        </w:rPr>
        <w:t>d</w:t>
      </w:r>
      <w:r w:rsidRPr="00FD5886">
        <w:rPr>
          <w:bCs/>
          <w:color w:val="000000" w:themeColor="text1"/>
          <w:sz w:val="24"/>
          <w:szCs w:val="24"/>
        </w:rPr>
        <w:t xml:space="preserve"> an affirmative response on </w:t>
      </w:r>
      <w:r w:rsidR="005024A1" w:rsidRPr="00FD5886">
        <w:rPr>
          <w:bCs/>
          <w:color w:val="000000" w:themeColor="text1"/>
          <w:sz w:val="24"/>
          <w:szCs w:val="24"/>
        </w:rPr>
        <w:t>both</w:t>
      </w:r>
      <w:r w:rsidRPr="00FD5886">
        <w:rPr>
          <w:bCs/>
          <w:color w:val="000000" w:themeColor="text1"/>
          <w:sz w:val="24"/>
          <w:szCs w:val="24"/>
        </w:rPr>
        <w:t xml:space="preserve"> criteria.</w:t>
      </w:r>
      <w:r w:rsidR="0093025F" w:rsidRPr="00FD5886">
        <w:rPr>
          <w:bCs/>
          <w:color w:val="000000" w:themeColor="text1"/>
          <w:sz w:val="24"/>
          <w:szCs w:val="24"/>
        </w:rPr>
        <w:t xml:space="preserve"> We coded </w:t>
      </w:r>
      <w:r w:rsidR="000A5285" w:rsidRPr="00FD5886">
        <w:rPr>
          <w:bCs/>
          <w:color w:val="000000" w:themeColor="text1"/>
          <w:sz w:val="24"/>
          <w:szCs w:val="24"/>
        </w:rPr>
        <w:t xml:space="preserve">as ‘closed’ </w:t>
      </w:r>
      <w:r w:rsidR="0093025F" w:rsidRPr="00FD5886">
        <w:rPr>
          <w:bCs/>
          <w:color w:val="000000" w:themeColor="text1"/>
          <w:sz w:val="24"/>
          <w:szCs w:val="24"/>
        </w:rPr>
        <w:t xml:space="preserve">proprietary data files, such as those from experiments </w:t>
      </w:r>
      <w:r w:rsidR="000A5285" w:rsidRPr="00FD5886">
        <w:rPr>
          <w:bCs/>
          <w:color w:val="000000" w:themeColor="text1"/>
          <w:sz w:val="24"/>
          <w:szCs w:val="24"/>
        </w:rPr>
        <w:t xml:space="preserve">that </w:t>
      </w:r>
      <w:r w:rsidR="0093025F" w:rsidRPr="00FD5886">
        <w:rPr>
          <w:bCs/>
          <w:color w:val="000000" w:themeColor="text1"/>
          <w:sz w:val="24"/>
          <w:szCs w:val="24"/>
        </w:rPr>
        <w:t>us</w:t>
      </w:r>
      <w:r w:rsidR="000A5285" w:rsidRPr="00FD5886">
        <w:rPr>
          <w:bCs/>
          <w:color w:val="000000" w:themeColor="text1"/>
          <w:sz w:val="24"/>
          <w:szCs w:val="24"/>
        </w:rPr>
        <w:t>ed</w:t>
      </w:r>
      <w:r w:rsidR="0093025F" w:rsidRPr="00FD5886">
        <w:rPr>
          <w:bCs/>
          <w:color w:val="000000" w:themeColor="text1"/>
          <w:sz w:val="24"/>
          <w:szCs w:val="24"/>
        </w:rPr>
        <w:t xml:space="preserve"> </w:t>
      </w:r>
      <w:r w:rsidR="00D5106A" w:rsidRPr="00FD5886">
        <w:rPr>
          <w:bCs/>
          <w:color w:val="000000" w:themeColor="text1"/>
          <w:sz w:val="24"/>
          <w:szCs w:val="24"/>
        </w:rPr>
        <w:t>MATLAB</w:t>
      </w:r>
      <w:r w:rsidR="0093025F" w:rsidRPr="00FD5886">
        <w:rPr>
          <w:bCs/>
          <w:color w:val="000000" w:themeColor="text1"/>
          <w:sz w:val="24"/>
          <w:szCs w:val="24"/>
        </w:rPr>
        <w:t xml:space="preserve">, those </w:t>
      </w:r>
      <w:r w:rsidR="000A5285" w:rsidRPr="00FD5886">
        <w:rPr>
          <w:bCs/>
          <w:color w:val="000000" w:themeColor="text1"/>
          <w:sz w:val="24"/>
          <w:szCs w:val="24"/>
        </w:rPr>
        <w:t xml:space="preserve">that used </w:t>
      </w:r>
      <w:r w:rsidR="0093025F" w:rsidRPr="00FD5886">
        <w:rPr>
          <w:bCs/>
          <w:color w:val="000000" w:themeColor="text1"/>
          <w:sz w:val="24"/>
          <w:szCs w:val="24"/>
        </w:rPr>
        <w:t xml:space="preserve">SR Research Experiment Builder, </w:t>
      </w:r>
      <w:r w:rsidR="000A5285" w:rsidRPr="00FD5886">
        <w:rPr>
          <w:bCs/>
          <w:color w:val="000000" w:themeColor="text1"/>
          <w:sz w:val="24"/>
          <w:szCs w:val="24"/>
        </w:rPr>
        <w:t xml:space="preserve">and </w:t>
      </w:r>
      <w:r w:rsidR="0093025F" w:rsidRPr="00FD5886">
        <w:rPr>
          <w:bCs/>
          <w:color w:val="000000" w:themeColor="text1"/>
          <w:sz w:val="24"/>
          <w:szCs w:val="24"/>
        </w:rPr>
        <w:t xml:space="preserve">Excel and Word </w:t>
      </w:r>
      <w:r w:rsidR="000A5285" w:rsidRPr="00FD5886">
        <w:rPr>
          <w:bCs/>
          <w:color w:val="000000" w:themeColor="text1"/>
          <w:sz w:val="24"/>
          <w:szCs w:val="24"/>
        </w:rPr>
        <w:t>files</w:t>
      </w:r>
      <w:r w:rsidR="0093025F" w:rsidRPr="00FD5886">
        <w:rPr>
          <w:bCs/>
          <w:color w:val="000000" w:themeColor="text1"/>
          <w:sz w:val="24"/>
          <w:szCs w:val="24"/>
        </w:rPr>
        <w:t xml:space="preserve">. </w:t>
      </w:r>
      <w:r w:rsidR="001A6843" w:rsidRPr="00FD5886">
        <w:rPr>
          <w:bCs/>
          <w:color w:val="000000" w:themeColor="text1"/>
          <w:sz w:val="24"/>
          <w:szCs w:val="24"/>
        </w:rPr>
        <w:t>Raw t</w:t>
      </w:r>
      <w:r w:rsidR="0093025F" w:rsidRPr="00FD5886">
        <w:rPr>
          <w:bCs/>
          <w:color w:val="000000" w:themeColor="text1"/>
          <w:sz w:val="24"/>
          <w:szCs w:val="24"/>
        </w:rPr>
        <w:t xml:space="preserve">ext files and those files </w:t>
      </w:r>
      <w:r w:rsidR="000A5285" w:rsidRPr="00FD5886">
        <w:rPr>
          <w:bCs/>
          <w:color w:val="000000" w:themeColor="text1"/>
          <w:sz w:val="24"/>
          <w:szCs w:val="24"/>
        </w:rPr>
        <w:t>that can be</w:t>
      </w:r>
      <w:r w:rsidR="0093025F" w:rsidRPr="00FD5886">
        <w:rPr>
          <w:bCs/>
          <w:color w:val="000000" w:themeColor="text1"/>
          <w:sz w:val="24"/>
          <w:szCs w:val="24"/>
        </w:rPr>
        <w:t xml:space="preserve"> opened </w:t>
      </w:r>
      <w:r w:rsidR="000A5285" w:rsidRPr="00FD5886">
        <w:rPr>
          <w:bCs/>
          <w:color w:val="000000" w:themeColor="text1"/>
          <w:sz w:val="24"/>
          <w:szCs w:val="24"/>
        </w:rPr>
        <w:t xml:space="preserve">readily </w:t>
      </w:r>
      <w:r w:rsidR="0093025F" w:rsidRPr="00FD5886">
        <w:rPr>
          <w:bCs/>
          <w:color w:val="000000" w:themeColor="text1"/>
          <w:sz w:val="24"/>
          <w:szCs w:val="24"/>
        </w:rPr>
        <w:t xml:space="preserve">by open-source tools such as R and Python were coded as </w:t>
      </w:r>
      <w:r w:rsidR="000A5285" w:rsidRPr="00FD5886">
        <w:rPr>
          <w:bCs/>
          <w:color w:val="000000" w:themeColor="text1"/>
          <w:sz w:val="24"/>
          <w:szCs w:val="24"/>
        </w:rPr>
        <w:t>‘</w:t>
      </w:r>
      <w:r w:rsidR="0093025F" w:rsidRPr="00FD5886">
        <w:rPr>
          <w:bCs/>
          <w:color w:val="000000" w:themeColor="text1"/>
          <w:sz w:val="24"/>
          <w:szCs w:val="24"/>
        </w:rPr>
        <w:t>open</w:t>
      </w:r>
      <w:r w:rsidR="000A5285" w:rsidRPr="00FD5886">
        <w:rPr>
          <w:bCs/>
          <w:color w:val="000000" w:themeColor="text1"/>
          <w:sz w:val="24"/>
          <w:szCs w:val="24"/>
        </w:rPr>
        <w:t>’</w:t>
      </w:r>
      <w:r w:rsidR="0093025F" w:rsidRPr="00FD5886">
        <w:rPr>
          <w:bCs/>
          <w:color w:val="000000" w:themeColor="text1"/>
          <w:sz w:val="24"/>
          <w:szCs w:val="24"/>
        </w:rPr>
        <w:t>.</w:t>
      </w:r>
    </w:p>
    <w:p w14:paraId="12D6ED32" w14:textId="77777777" w:rsidR="007D2482" w:rsidRPr="00FD5886" w:rsidRDefault="007D2482" w:rsidP="007D2482">
      <w:pPr>
        <w:tabs>
          <w:tab w:val="clear" w:pos="3068"/>
        </w:tabs>
        <w:ind w:firstLine="567"/>
        <w:rPr>
          <w:bCs/>
          <w:color w:val="000000" w:themeColor="text1"/>
          <w:sz w:val="24"/>
          <w:szCs w:val="24"/>
        </w:rPr>
      </w:pPr>
      <w:r w:rsidRPr="00FD5886">
        <w:rPr>
          <w:bCs/>
          <w:color w:val="000000" w:themeColor="text1"/>
          <w:sz w:val="24"/>
          <w:szCs w:val="24"/>
        </w:rPr>
        <w:t>We present the results of this examination in Figure 5. For both the Literature Search and the Repository Search, by-fixation datasets were primarily shared in an open format, and this was true for by-trial datasets as well. For our Literature Search, by-participant datasets were primarily shared in a closed format but were primarily shared in an open format for our Repository Search.</w:t>
      </w:r>
    </w:p>
    <w:p w14:paraId="520244E1" w14:textId="77777777" w:rsidR="00384A7F" w:rsidRPr="00FD5886" w:rsidRDefault="00384A7F" w:rsidP="00384A7F">
      <w:pPr>
        <w:tabs>
          <w:tab w:val="clear" w:pos="3068"/>
        </w:tabs>
        <w:ind w:firstLine="0"/>
        <w:rPr>
          <w:bCs/>
          <w:color w:val="000000" w:themeColor="text1"/>
          <w:sz w:val="24"/>
          <w:szCs w:val="24"/>
        </w:rPr>
      </w:pPr>
    </w:p>
    <w:p w14:paraId="445DDECA" w14:textId="77777777" w:rsidR="00DB782E" w:rsidRPr="00FD5886" w:rsidRDefault="00DB782E" w:rsidP="00384A7F">
      <w:pPr>
        <w:tabs>
          <w:tab w:val="clear" w:pos="3068"/>
        </w:tabs>
        <w:ind w:firstLine="0"/>
        <w:rPr>
          <w:bCs/>
          <w:color w:val="000000" w:themeColor="text1"/>
          <w:sz w:val="24"/>
          <w:szCs w:val="24"/>
        </w:rPr>
      </w:pPr>
    </w:p>
    <w:p w14:paraId="1A24D310" w14:textId="77777777" w:rsidR="00DB782E" w:rsidRPr="00FD5886" w:rsidRDefault="00DB782E" w:rsidP="00384A7F">
      <w:pPr>
        <w:tabs>
          <w:tab w:val="clear" w:pos="3068"/>
        </w:tabs>
        <w:ind w:firstLine="0"/>
        <w:rPr>
          <w:bCs/>
          <w:color w:val="000000" w:themeColor="text1"/>
          <w:sz w:val="24"/>
          <w:szCs w:val="24"/>
        </w:rPr>
      </w:pPr>
    </w:p>
    <w:p w14:paraId="10AF05E3" w14:textId="77777777" w:rsidR="00DB782E" w:rsidRPr="00FD5886" w:rsidRDefault="00DB782E" w:rsidP="00384A7F">
      <w:pPr>
        <w:tabs>
          <w:tab w:val="clear" w:pos="3068"/>
        </w:tabs>
        <w:ind w:firstLine="0"/>
        <w:rPr>
          <w:bCs/>
          <w:color w:val="000000" w:themeColor="text1"/>
          <w:sz w:val="24"/>
          <w:szCs w:val="24"/>
        </w:rPr>
      </w:pPr>
    </w:p>
    <w:p w14:paraId="5B568D83" w14:textId="77777777" w:rsidR="00DB782E" w:rsidRPr="00FD5886" w:rsidRDefault="00DB782E" w:rsidP="00384A7F">
      <w:pPr>
        <w:tabs>
          <w:tab w:val="clear" w:pos="3068"/>
        </w:tabs>
        <w:ind w:firstLine="0"/>
        <w:rPr>
          <w:bCs/>
          <w:color w:val="000000" w:themeColor="text1"/>
          <w:sz w:val="24"/>
          <w:szCs w:val="24"/>
        </w:rPr>
      </w:pPr>
    </w:p>
    <w:p w14:paraId="5F9243F4" w14:textId="77777777" w:rsidR="00DB782E" w:rsidRPr="00FD5886" w:rsidRDefault="00DB782E" w:rsidP="00384A7F">
      <w:pPr>
        <w:tabs>
          <w:tab w:val="clear" w:pos="3068"/>
        </w:tabs>
        <w:ind w:firstLine="0"/>
        <w:rPr>
          <w:bCs/>
          <w:color w:val="000000" w:themeColor="text1"/>
          <w:sz w:val="24"/>
          <w:szCs w:val="24"/>
        </w:rPr>
      </w:pPr>
    </w:p>
    <w:p w14:paraId="77CB403D" w14:textId="77777777" w:rsidR="00DB782E" w:rsidRPr="00FD5886" w:rsidRDefault="00DB782E" w:rsidP="00384A7F">
      <w:pPr>
        <w:tabs>
          <w:tab w:val="clear" w:pos="3068"/>
        </w:tabs>
        <w:ind w:firstLine="0"/>
        <w:rPr>
          <w:bCs/>
          <w:color w:val="000000" w:themeColor="text1"/>
          <w:sz w:val="24"/>
          <w:szCs w:val="24"/>
        </w:rPr>
      </w:pPr>
    </w:p>
    <w:p w14:paraId="08982647" w14:textId="77777777" w:rsidR="00DB782E" w:rsidRPr="00FD5886" w:rsidRDefault="00DB782E" w:rsidP="00384A7F">
      <w:pPr>
        <w:tabs>
          <w:tab w:val="clear" w:pos="3068"/>
        </w:tabs>
        <w:ind w:firstLine="0"/>
        <w:rPr>
          <w:bCs/>
          <w:color w:val="000000" w:themeColor="text1"/>
          <w:sz w:val="24"/>
          <w:szCs w:val="24"/>
        </w:rPr>
      </w:pPr>
    </w:p>
    <w:p w14:paraId="2E76D189" w14:textId="77777777" w:rsidR="00DB782E" w:rsidRPr="00FD5886" w:rsidRDefault="00DB782E" w:rsidP="00384A7F">
      <w:pPr>
        <w:tabs>
          <w:tab w:val="clear" w:pos="3068"/>
        </w:tabs>
        <w:ind w:firstLine="0"/>
        <w:rPr>
          <w:bCs/>
          <w:color w:val="000000" w:themeColor="text1"/>
          <w:sz w:val="24"/>
          <w:szCs w:val="24"/>
        </w:rPr>
      </w:pPr>
    </w:p>
    <w:p w14:paraId="554A88D9" w14:textId="77777777" w:rsidR="00DB782E" w:rsidRPr="00FD5886" w:rsidRDefault="00DB782E" w:rsidP="00384A7F">
      <w:pPr>
        <w:tabs>
          <w:tab w:val="clear" w:pos="3068"/>
        </w:tabs>
        <w:ind w:firstLine="0"/>
        <w:rPr>
          <w:bCs/>
          <w:color w:val="000000" w:themeColor="text1"/>
          <w:sz w:val="24"/>
          <w:szCs w:val="24"/>
        </w:rPr>
      </w:pPr>
    </w:p>
    <w:p w14:paraId="49E6EDCD" w14:textId="77777777" w:rsidR="00DB782E" w:rsidRPr="00FD5886" w:rsidRDefault="00DB782E" w:rsidP="00384A7F">
      <w:pPr>
        <w:tabs>
          <w:tab w:val="clear" w:pos="3068"/>
        </w:tabs>
        <w:ind w:firstLine="0"/>
        <w:rPr>
          <w:bCs/>
          <w:color w:val="000000" w:themeColor="text1"/>
          <w:sz w:val="24"/>
          <w:szCs w:val="24"/>
        </w:rPr>
      </w:pPr>
    </w:p>
    <w:p w14:paraId="40155EC1" w14:textId="77777777" w:rsidR="00DB782E" w:rsidRPr="00FD5886" w:rsidRDefault="00DB782E" w:rsidP="00384A7F">
      <w:pPr>
        <w:tabs>
          <w:tab w:val="clear" w:pos="3068"/>
        </w:tabs>
        <w:ind w:firstLine="0"/>
        <w:rPr>
          <w:bCs/>
          <w:color w:val="000000" w:themeColor="text1"/>
          <w:sz w:val="24"/>
          <w:szCs w:val="24"/>
        </w:rPr>
      </w:pPr>
    </w:p>
    <w:p w14:paraId="5492C0B3" w14:textId="77777777" w:rsidR="00DB782E" w:rsidRPr="00FD5886" w:rsidRDefault="00DB782E" w:rsidP="00384A7F">
      <w:pPr>
        <w:tabs>
          <w:tab w:val="clear" w:pos="3068"/>
        </w:tabs>
        <w:ind w:firstLine="0"/>
        <w:rPr>
          <w:bCs/>
          <w:color w:val="000000" w:themeColor="text1"/>
          <w:sz w:val="24"/>
          <w:szCs w:val="24"/>
        </w:rPr>
      </w:pPr>
    </w:p>
    <w:p w14:paraId="0729E63B" w14:textId="77777777" w:rsidR="00DB782E" w:rsidRPr="00FD5886" w:rsidRDefault="00DB782E" w:rsidP="00DB782E">
      <w:pPr>
        <w:tabs>
          <w:tab w:val="clear" w:pos="3068"/>
        </w:tabs>
        <w:ind w:firstLine="0"/>
        <w:rPr>
          <w:b/>
          <w:color w:val="000000" w:themeColor="text1"/>
          <w:sz w:val="24"/>
          <w:szCs w:val="24"/>
        </w:rPr>
      </w:pPr>
      <w:r w:rsidRPr="00FD5886">
        <w:rPr>
          <w:b/>
          <w:color w:val="000000" w:themeColor="text1"/>
          <w:sz w:val="24"/>
          <w:szCs w:val="24"/>
        </w:rPr>
        <w:t>Figure 5</w:t>
      </w:r>
    </w:p>
    <w:p w14:paraId="6D722485" w14:textId="77777777" w:rsidR="00DB782E" w:rsidRPr="00FD5886" w:rsidRDefault="00DB782E" w:rsidP="00DB782E">
      <w:pPr>
        <w:tabs>
          <w:tab w:val="clear" w:pos="3068"/>
        </w:tabs>
        <w:ind w:firstLine="0"/>
        <w:rPr>
          <w:bCs/>
          <w:i/>
          <w:iCs/>
          <w:color w:val="000000" w:themeColor="text1"/>
          <w:sz w:val="24"/>
          <w:szCs w:val="24"/>
        </w:rPr>
      </w:pPr>
      <w:r w:rsidRPr="00FD5886">
        <w:rPr>
          <w:bCs/>
          <w:i/>
          <w:iCs/>
          <w:color w:val="000000" w:themeColor="text1"/>
          <w:sz w:val="24"/>
          <w:szCs w:val="24"/>
        </w:rPr>
        <w:t>Proportion of Samples Sharing By-Fixation, By-Trial and By-Participant datasets in Open and Closed Formats</w:t>
      </w:r>
    </w:p>
    <w:p w14:paraId="07DD34C0" w14:textId="77777777" w:rsidR="005E4BE6" w:rsidRPr="00FD5886" w:rsidRDefault="005E4BE6" w:rsidP="0093025F">
      <w:pPr>
        <w:tabs>
          <w:tab w:val="clear" w:pos="3068"/>
        </w:tabs>
        <w:ind w:firstLine="0"/>
        <w:rPr>
          <w:bCs/>
          <w:color w:val="000000" w:themeColor="text1"/>
          <w:sz w:val="24"/>
          <w:szCs w:val="24"/>
        </w:rPr>
      </w:pPr>
    </w:p>
    <w:p w14:paraId="77E4CA89" w14:textId="79FD7E06" w:rsidR="0093025F" w:rsidRPr="00FD5886" w:rsidRDefault="0093025F" w:rsidP="0093025F">
      <w:pPr>
        <w:tabs>
          <w:tab w:val="clear" w:pos="3068"/>
        </w:tabs>
        <w:ind w:firstLine="0"/>
        <w:rPr>
          <w:bCs/>
          <w:color w:val="000000" w:themeColor="text1"/>
          <w:sz w:val="24"/>
          <w:szCs w:val="24"/>
        </w:rPr>
      </w:pPr>
      <w:r w:rsidRPr="00FD5886">
        <w:rPr>
          <w:bCs/>
          <w:noProof/>
          <w:color w:val="000000" w:themeColor="text1"/>
          <w:sz w:val="24"/>
          <w:szCs w:val="24"/>
        </w:rPr>
        <w:drawing>
          <wp:inline distT="0" distB="0" distL="0" distR="0" wp14:anchorId="0CD8A4BE" wp14:editId="6C738617">
            <wp:extent cx="5943600" cy="4108450"/>
            <wp:effectExtent l="0" t="0" r="0" b="6350"/>
            <wp:docPr id="1306250632"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50632" name="Picture 6" descr="A graph of different colored ba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08450"/>
                    </a:xfrm>
                    <a:prstGeom prst="rect">
                      <a:avLst/>
                    </a:prstGeom>
                  </pic:spPr>
                </pic:pic>
              </a:graphicData>
            </a:graphic>
          </wp:inline>
        </w:drawing>
      </w:r>
    </w:p>
    <w:p w14:paraId="48FE2B68" w14:textId="77777777" w:rsidR="000B266D" w:rsidRPr="00FD5886" w:rsidRDefault="000B266D" w:rsidP="000B266D">
      <w:pPr>
        <w:tabs>
          <w:tab w:val="clear" w:pos="3068"/>
        </w:tabs>
        <w:ind w:firstLine="0"/>
        <w:rPr>
          <w:bCs/>
          <w:color w:val="000000" w:themeColor="text1"/>
          <w:sz w:val="24"/>
          <w:szCs w:val="24"/>
        </w:rPr>
      </w:pPr>
    </w:p>
    <w:p w14:paraId="59D40DDF" w14:textId="74B4C14D" w:rsidR="000B266D" w:rsidRPr="00FD5886" w:rsidRDefault="000B266D" w:rsidP="000B266D">
      <w:pPr>
        <w:tabs>
          <w:tab w:val="clear" w:pos="3068"/>
        </w:tabs>
        <w:ind w:firstLine="0"/>
        <w:rPr>
          <w:b/>
          <w:color w:val="000000" w:themeColor="text1"/>
          <w:sz w:val="24"/>
          <w:szCs w:val="24"/>
        </w:rPr>
      </w:pPr>
      <w:r w:rsidRPr="00FD5886">
        <w:rPr>
          <w:b/>
          <w:color w:val="000000" w:themeColor="text1"/>
          <w:sz w:val="24"/>
          <w:szCs w:val="24"/>
        </w:rPr>
        <w:t>Facilitating Reus</w:t>
      </w:r>
      <w:r w:rsidR="00FD65DE" w:rsidRPr="00FD5886">
        <w:rPr>
          <w:b/>
          <w:color w:val="000000" w:themeColor="text1"/>
          <w:sz w:val="24"/>
          <w:szCs w:val="24"/>
        </w:rPr>
        <w:t>e</w:t>
      </w:r>
      <w:r w:rsidRPr="00FD5886">
        <w:rPr>
          <w:b/>
          <w:color w:val="000000" w:themeColor="text1"/>
          <w:sz w:val="24"/>
          <w:szCs w:val="24"/>
        </w:rPr>
        <w:t xml:space="preserve"> with Metadata</w:t>
      </w:r>
    </w:p>
    <w:p w14:paraId="6608BECC" w14:textId="3A541A55" w:rsidR="00384A7F" w:rsidRPr="00FD5886" w:rsidRDefault="000B266D" w:rsidP="00384A7F">
      <w:pPr>
        <w:tabs>
          <w:tab w:val="clear" w:pos="3068"/>
        </w:tabs>
        <w:ind w:firstLine="567"/>
        <w:rPr>
          <w:bCs/>
          <w:color w:val="000000" w:themeColor="text1"/>
          <w:sz w:val="24"/>
          <w:szCs w:val="24"/>
        </w:rPr>
      </w:pPr>
      <w:r w:rsidRPr="00FD5886">
        <w:rPr>
          <w:bCs/>
          <w:color w:val="000000" w:themeColor="text1"/>
          <w:sz w:val="24"/>
          <w:szCs w:val="24"/>
        </w:rPr>
        <w:t>Without metadata, codebook, guide, or</w:t>
      </w:r>
      <w:r w:rsidR="000A5285" w:rsidRPr="00FD5886">
        <w:rPr>
          <w:bCs/>
          <w:color w:val="000000" w:themeColor="text1"/>
          <w:sz w:val="24"/>
          <w:szCs w:val="24"/>
        </w:rPr>
        <w:t xml:space="preserve"> other</w:t>
      </w:r>
      <w:r w:rsidRPr="00FD5886">
        <w:rPr>
          <w:bCs/>
          <w:color w:val="000000" w:themeColor="text1"/>
          <w:sz w:val="24"/>
          <w:szCs w:val="24"/>
        </w:rPr>
        <w:t xml:space="preserve"> information describ</w:t>
      </w:r>
      <w:r w:rsidR="000A5285" w:rsidRPr="00FD5886">
        <w:rPr>
          <w:bCs/>
          <w:color w:val="000000" w:themeColor="text1"/>
          <w:sz w:val="24"/>
          <w:szCs w:val="24"/>
        </w:rPr>
        <w:t xml:space="preserve">ing </w:t>
      </w:r>
      <w:r w:rsidRPr="00FD5886">
        <w:rPr>
          <w:bCs/>
          <w:color w:val="000000" w:themeColor="text1"/>
          <w:sz w:val="24"/>
          <w:szCs w:val="24"/>
        </w:rPr>
        <w:t xml:space="preserve">shared outputs, it can be difficult to understand what those outputs are, </w:t>
      </w:r>
      <w:r w:rsidR="000A5285" w:rsidRPr="00FD5886">
        <w:rPr>
          <w:bCs/>
          <w:color w:val="000000" w:themeColor="text1"/>
          <w:sz w:val="24"/>
          <w:szCs w:val="24"/>
        </w:rPr>
        <w:t xml:space="preserve">whether they are trustworthy, </w:t>
      </w:r>
      <w:r w:rsidRPr="00FD5886">
        <w:rPr>
          <w:bCs/>
          <w:color w:val="000000" w:themeColor="text1"/>
          <w:sz w:val="24"/>
          <w:szCs w:val="24"/>
        </w:rPr>
        <w:t xml:space="preserve">and/or how to </w:t>
      </w:r>
      <w:r w:rsidR="00641720" w:rsidRPr="00FD5886">
        <w:rPr>
          <w:bCs/>
          <w:color w:val="000000" w:themeColor="text1"/>
          <w:sz w:val="24"/>
          <w:szCs w:val="24"/>
        </w:rPr>
        <w:t>re</w:t>
      </w:r>
      <w:r w:rsidRPr="00FD5886">
        <w:rPr>
          <w:bCs/>
          <w:color w:val="000000" w:themeColor="text1"/>
          <w:sz w:val="24"/>
          <w:szCs w:val="24"/>
        </w:rPr>
        <w:t>use them</w:t>
      </w:r>
      <w:r w:rsidR="000A5285" w:rsidRPr="00FD5886">
        <w:rPr>
          <w:bCs/>
          <w:color w:val="000000" w:themeColor="text1"/>
          <w:sz w:val="24"/>
          <w:szCs w:val="24"/>
        </w:rPr>
        <w:t>. Rich and</w:t>
      </w:r>
      <w:r w:rsidR="00641720" w:rsidRPr="00FD5886">
        <w:rPr>
          <w:bCs/>
          <w:color w:val="000000" w:themeColor="text1"/>
          <w:sz w:val="24"/>
          <w:szCs w:val="24"/>
        </w:rPr>
        <w:t xml:space="preserve"> accurate metadata is </w:t>
      </w:r>
      <w:r w:rsidR="000A5285" w:rsidRPr="00FD5886">
        <w:rPr>
          <w:bCs/>
          <w:color w:val="000000" w:themeColor="text1"/>
          <w:sz w:val="24"/>
          <w:szCs w:val="24"/>
        </w:rPr>
        <w:t xml:space="preserve">important for </w:t>
      </w:r>
      <w:r w:rsidR="00641720" w:rsidRPr="00FD5886">
        <w:rPr>
          <w:bCs/>
          <w:color w:val="000000" w:themeColor="text1"/>
          <w:sz w:val="24"/>
          <w:szCs w:val="24"/>
        </w:rPr>
        <w:t xml:space="preserve">all </w:t>
      </w:r>
      <w:r w:rsidR="000A5285" w:rsidRPr="00FD5886">
        <w:rPr>
          <w:bCs/>
          <w:color w:val="000000" w:themeColor="text1"/>
          <w:sz w:val="24"/>
          <w:szCs w:val="24"/>
        </w:rPr>
        <w:lastRenderedPageBreak/>
        <w:t xml:space="preserve">types </w:t>
      </w:r>
      <w:r w:rsidR="00641720" w:rsidRPr="00FD5886">
        <w:rPr>
          <w:bCs/>
          <w:color w:val="000000" w:themeColor="text1"/>
          <w:sz w:val="24"/>
          <w:szCs w:val="24"/>
        </w:rPr>
        <w:t xml:space="preserve">of </w:t>
      </w:r>
      <w:proofErr w:type="gramStart"/>
      <w:r w:rsidR="00641720" w:rsidRPr="00FD5886">
        <w:rPr>
          <w:bCs/>
          <w:color w:val="000000" w:themeColor="text1"/>
          <w:sz w:val="24"/>
          <w:szCs w:val="24"/>
        </w:rPr>
        <w:t>reuse</w:t>
      </w:r>
      <w:proofErr w:type="gramEnd"/>
      <w:r w:rsidR="00641720" w:rsidRPr="00FD5886">
        <w:rPr>
          <w:bCs/>
          <w:color w:val="000000" w:themeColor="text1"/>
          <w:sz w:val="24"/>
          <w:szCs w:val="24"/>
        </w:rPr>
        <w:t>.</w:t>
      </w:r>
      <w:r w:rsidRPr="00FD5886">
        <w:rPr>
          <w:bCs/>
          <w:color w:val="000000" w:themeColor="text1"/>
          <w:sz w:val="24"/>
          <w:szCs w:val="24"/>
        </w:rPr>
        <w:t xml:space="preserve"> </w:t>
      </w:r>
      <w:r w:rsidR="00BB4A0A" w:rsidRPr="00FD5886">
        <w:rPr>
          <w:bCs/>
          <w:color w:val="000000" w:themeColor="text1"/>
          <w:sz w:val="24"/>
          <w:szCs w:val="24"/>
        </w:rPr>
        <w:t xml:space="preserve">To </w:t>
      </w:r>
      <w:r w:rsidR="000A5285" w:rsidRPr="00FD5886">
        <w:rPr>
          <w:bCs/>
          <w:color w:val="000000" w:themeColor="text1"/>
          <w:sz w:val="24"/>
          <w:szCs w:val="24"/>
        </w:rPr>
        <w:t>evaluate</w:t>
      </w:r>
      <w:r w:rsidR="00BB4A0A" w:rsidRPr="00FD5886">
        <w:rPr>
          <w:bCs/>
          <w:color w:val="000000" w:themeColor="text1"/>
          <w:sz w:val="24"/>
          <w:szCs w:val="24"/>
        </w:rPr>
        <w:t xml:space="preserve"> metadata shar</w:t>
      </w:r>
      <w:r w:rsidR="000A5285" w:rsidRPr="00FD5886">
        <w:rPr>
          <w:bCs/>
          <w:color w:val="000000" w:themeColor="text1"/>
          <w:sz w:val="24"/>
          <w:szCs w:val="24"/>
        </w:rPr>
        <w:t>ing</w:t>
      </w:r>
      <w:r w:rsidR="00BB4A0A" w:rsidRPr="00FD5886">
        <w:rPr>
          <w:bCs/>
          <w:color w:val="000000" w:themeColor="text1"/>
          <w:sz w:val="24"/>
          <w:szCs w:val="24"/>
        </w:rPr>
        <w:t xml:space="preserve"> by researchers in our samples, we asked</w:t>
      </w:r>
      <w:r w:rsidRPr="00FD5886">
        <w:rPr>
          <w:bCs/>
          <w:color w:val="000000" w:themeColor="text1"/>
          <w:sz w:val="24"/>
          <w:szCs w:val="24"/>
        </w:rPr>
        <w:t xml:space="preserve">: </w:t>
      </w:r>
      <w:r w:rsidRPr="00FD5886">
        <w:rPr>
          <w:bCs/>
          <w:i/>
          <w:iCs/>
          <w:color w:val="000000" w:themeColor="text1"/>
          <w:sz w:val="24"/>
          <w:szCs w:val="24"/>
        </w:rPr>
        <w:t>Did researchers share a codebook or guide for their outputs?</w:t>
      </w:r>
      <w:r w:rsidRPr="00FD5886">
        <w:rPr>
          <w:bCs/>
          <w:color w:val="000000" w:themeColor="text1"/>
          <w:sz w:val="24"/>
          <w:szCs w:val="24"/>
        </w:rPr>
        <w:t xml:space="preserve"> We used a liberal criterion for responding ‘yes’</w:t>
      </w:r>
      <w:r w:rsidR="000A5285" w:rsidRPr="00FD5886">
        <w:rPr>
          <w:bCs/>
          <w:color w:val="000000" w:themeColor="text1"/>
          <w:sz w:val="24"/>
          <w:szCs w:val="24"/>
        </w:rPr>
        <w:t>, namely</w:t>
      </w:r>
      <w:r w:rsidRPr="00FD5886">
        <w:rPr>
          <w:bCs/>
          <w:color w:val="000000" w:themeColor="text1"/>
          <w:sz w:val="24"/>
          <w:szCs w:val="24"/>
        </w:rPr>
        <w:t xml:space="preserve"> </w:t>
      </w:r>
      <w:r w:rsidR="000A5285" w:rsidRPr="00FD5886">
        <w:rPr>
          <w:bCs/>
          <w:color w:val="000000" w:themeColor="text1"/>
          <w:sz w:val="24"/>
          <w:szCs w:val="24"/>
        </w:rPr>
        <w:t xml:space="preserve">whether </w:t>
      </w:r>
      <w:r w:rsidRPr="00FD5886">
        <w:rPr>
          <w:bCs/>
          <w:color w:val="000000" w:themeColor="text1"/>
          <w:sz w:val="24"/>
          <w:szCs w:val="24"/>
        </w:rPr>
        <w:t>researchers shared even a simple codebook describing the dataset(s</w:t>
      </w:r>
      <w:r w:rsidR="000A5285" w:rsidRPr="00FD5886">
        <w:rPr>
          <w:bCs/>
          <w:color w:val="000000" w:themeColor="text1"/>
          <w:sz w:val="24"/>
          <w:szCs w:val="24"/>
        </w:rPr>
        <w:t>)</w:t>
      </w:r>
      <w:r w:rsidRPr="00FD5886">
        <w:rPr>
          <w:bCs/>
          <w:color w:val="000000" w:themeColor="text1"/>
          <w:sz w:val="24"/>
          <w:szCs w:val="24"/>
        </w:rPr>
        <w:t>.</w:t>
      </w:r>
      <w:r w:rsidR="00384A7F" w:rsidRPr="00FD5886">
        <w:rPr>
          <w:bCs/>
          <w:color w:val="000000" w:themeColor="text1"/>
          <w:sz w:val="24"/>
          <w:szCs w:val="24"/>
        </w:rPr>
        <w:t xml:space="preserve"> </w:t>
      </w:r>
      <w:r w:rsidR="000A5285" w:rsidRPr="00FD5886">
        <w:rPr>
          <w:bCs/>
          <w:color w:val="000000" w:themeColor="text1"/>
          <w:sz w:val="24"/>
          <w:szCs w:val="24"/>
        </w:rPr>
        <w:t xml:space="preserve">In </w:t>
      </w:r>
      <w:r w:rsidR="00384A7F" w:rsidRPr="00FD5886">
        <w:rPr>
          <w:bCs/>
          <w:color w:val="000000" w:themeColor="text1"/>
          <w:sz w:val="24"/>
          <w:szCs w:val="24"/>
        </w:rPr>
        <w:t>our Literature Search, 34.3% (</w:t>
      </w:r>
      <w:r w:rsidR="00384A7F" w:rsidRPr="00FD5886">
        <w:rPr>
          <w:bCs/>
          <w:i/>
          <w:iCs/>
          <w:color w:val="000000" w:themeColor="text1"/>
          <w:sz w:val="24"/>
          <w:szCs w:val="24"/>
        </w:rPr>
        <w:t>N</w:t>
      </w:r>
      <w:r w:rsidR="00384A7F" w:rsidRPr="00FD5886">
        <w:rPr>
          <w:bCs/>
          <w:color w:val="000000" w:themeColor="text1"/>
          <w:sz w:val="24"/>
          <w:szCs w:val="24"/>
        </w:rPr>
        <w:t xml:space="preserve"> = 24) of the sample shared guides, </w:t>
      </w:r>
      <w:r w:rsidR="000A5285" w:rsidRPr="00FD5886">
        <w:rPr>
          <w:bCs/>
          <w:color w:val="000000" w:themeColor="text1"/>
          <w:sz w:val="24"/>
          <w:szCs w:val="24"/>
        </w:rPr>
        <w:t xml:space="preserve">while </w:t>
      </w:r>
      <w:r w:rsidR="00384A7F" w:rsidRPr="00FD5886">
        <w:rPr>
          <w:bCs/>
          <w:color w:val="000000" w:themeColor="text1"/>
          <w:sz w:val="24"/>
          <w:szCs w:val="24"/>
        </w:rPr>
        <w:t>a higher rate of 59.45% (</w:t>
      </w:r>
      <w:r w:rsidR="00384A7F" w:rsidRPr="00FD5886">
        <w:rPr>
          <w:bCs/>
          <w:i/>
          <w:iCs/>
          <w:color w:val="000000" w:themeColor="text1"/>
          <w:sz w:val="24"/>
          <w:szCs w:val="24"/>
        </w:rPr>
        <w:t>N</w:t>
      </w:r>
      <w:r w:rsidR="00384A7F" w:rsidRPr="00FD5886">
        <w:rPr>
          <w:bCs/>
          <w:color w:val="000000" w:themeColor="text1"/>
          <w:sz w:val="24"/>
          <w:szCs w:val="24"/>
        </w:rPr>
        <w:t xml:space="preserve"> = 22) did so </w:t>
      </w:r>
      <w:r w:rsidR="000A5285" w:rsidRPr="00FD5886">
        <w:rPr>
          <w:bCs/>
          <w:color w:val="000000" w:themeColor="text1"/>
          <w:sz w:val="24"/>
          <w:szCs w:val="24"/>
        </w:rPr>
        <w:t xml:space="preserve">in </w:t>
      </w:r>
      <w:r w:rsidR="00384A7F" w:rsidRPr="00FD5886">
        <w:rPr>
          <w:bCs/>
          <w:color w:val="000000" w:themeColor="text1"/>
          <w:sz w:val="24"/>
          <w:szCs w:val="24"/>
        </w:rPr>
        <w:t xml:space="preserve">our Repository Search. </w:t>
      </w:r>
    </w:p>
    <w:p w14:paraId="53B0FBED" w14:textId="77777777" w:rsidR="000B266D" w:rsidRPr="00FD5886" w:rsidRDefault="000B266D" w:rsidP="00384A7F">
      <w:pPr>
        <w:tabs>
          <w:tab w:val="clear" w:pos="3068"/>
        </w:tabs>
        <w:ind w:firstLine="567"/>
        <w:rPr>
          <w:b/>
          <w:color w:val="000000" w:themeColor="text1"/>
          <w:sz w:val="24"/>
          <w:szCs w:val="24"/>
        </w:rPr>
      </w:pPr>
    </w:p>
    <w:p w14:paraId="7320810A" w14:textId="5DEB3FFB" w:rsidR="000B266D" w:rsidRPr="00FD5886" w:rsidRDefault="00910AF0" w:rsidP="000B266D">
      <w:pPr>
        <w:tabs>
          <w:tab w:val="clear" w:pos="3068"/>
        </w:tabs>
        <w:ind w:firstLine="0"/>
        <w:rPr>
          <w:b/>
          <w:color w:val="000000" w:themeColor="text1"/>
          <w:sz w:val="24"/>
          <w:szCs w:val="24"/>
        </w:rPr>
      </w:pPr>
      <w:r w:rsidRPr="00FD5886">
        <w:rPr>
          <w:b/>
          <w:color w:val="000000" w:themeColor="text1"/>
          <w:sz w:val="24"/>
          <w:szCs w:val="24"/>
        </w:rPr>
        <w:t xml:space="preserve">Comparing </w:t>
      </w:r>
      <w:r w:rsidR="007D2482" w:rsidRPr="00FD5886">
        <w:rPr>
          <w:b/>
          <w:color w:val="000000" w:themeColor="text1"/>
          <w:sz w:val="24"/>
          <w:szCs w:val="24"/>
        </w:rPr>
        <w:t xml:space="preserve">our Two </w:t>
      </w:r>
      <w:r w:rsidRPr="00FD5886">
        <w:rPr>
          <w:b/>
          <w:color w:val="000000" w:themeColor="text1"/>
          <w:sz w:val="24"/>
          <w:szCs w:val="24"/>
        </w:rPr>
        <w:t>Searches</w:t>
      </w:r>
    </w:p>
    <w:p w14:paraId="753313D8" w14:textId="351CD2BE" w:rsidR="00910AF0" w:rsidRPr="00FD5886" w:rsidRDefault="00910AF0" w:rsidP="000B266D">
      <w:pPr>
        <w:tabs>
          <w:tab w:val="clear" w:pos="3068"/>
        </w:tabs>
        <w:rPr>
          <w:bCs/>
          <w:color w:val="000000" w:themeColor="text1"/>
          <w:sz w:val="24"/>
          <w:szCs w:val="24"/>
        </w:rPr>
      </w:pPr>
      <w:r w:rsidRPr="00FD5886">
        <w:rPr>
          <w:bCs/>
          <w:color w:val="000000" w:themeColor="text1"/>
          <w:sz w:val="24"/>
          <w:szCs w:val="24"/>
        </w:rPr>
        <w:t xml:space="preserve">Since we conducted two searches with two different starting points, this offered us a novel opportunity to study how findable the outputs were. As the findings from our Literature Search were narrowed down to just those shared on the OSF, theoretically, we should have found </w:t>
      </w:r>
      <w:r w:rsidRPr="00FD5886">
        <w:rPr>
          <w:bCs/>
          <w:i/>
          <w:iCs/>
          <w:color w:val="000000" w:themeColor="text1"/>
          <w:sz w:val="24"/>
          <w:szCs w:val="24"/>
        </w:rPr>
        <w:t xml:space="preserve">more projects </w:t>
      </w:r>
      <w:r w:rsidRPr="00FD5886">
        <w:rPr>
          <w:bCs/>
          <w:color w:val="000000" w:themeColor="text1"/>
          <w:sz w:val="24"/>
          <w:szCs w:val="24"/>
        </w:rPr>
        <w:t>on the</w:t>
      </w:r>
      <w:r w:rsidRPr="00FD5886">
        <w:rPr>
          <w:bCs/>
          <w:i/>
          <w:iCs/>
          <w:color w:val="000000" w:themeColor="text1"/>
          <w:sz w:val="24"/>
          <w:szCs w:val="24"/>
        </w:rPr>
        <w:t xml:space="preserve"> OSF </w:t>
      </w:r>
      <w:r w:rsidRPr="00FD5886">
        <w:rPr>
          <w:bCs/>
          <w:color w:val="000000" w:themeColor="text1"/>
          <w:sz w:val="24"/>
          <w:szCs w:val="24"/>
        </w:rPr>
        <w:t xml:space="preserve">during our Repository Search than during our Literature Search. This is because our Repository Search was not limited to specific journals (since doing so was not possible), unlike our Literature Search. </w:t>
      </w:r>
      <w:r w:rsidR="00305CC6" w:rsidRPr="00FD5886">
        <w:rPr>
          <w:bCs/>
          <w:color w:val="000000" w:themeColor="text1"/>
          <w:sz w:val="24"/>
          <w:szCs w:val="24"/>
        </w:rPr>
        <w:t>Instead</w:t>
      </w:r>
      <w:r w:rsidRPr="00FD5886">
        <w:rPr>
          <w:bCs/>
          <w:color w:val="000000" w:themeColor="text1"/>
          <w:sz w:val="24"/>
          <w:szCs w:val="24"/>
        </w:rPr>
        <w:t xml:space="preserve">, we found the two searches largely found </w:t>
      </w:r>
      <w:r w:rsidRPr="00FD5886">
        <w:rPr>
          <w:bCs/>
          <w:i/>
          <w:iCs/>
          <w:color w:val="000000" w:themeColor="text1"/>
          <w:sz w:val="24"/>
          <w:szCs w:val="24"/>
        </w:rPr>
        <w:t>different OSF projects</w:t>
      </w:r>
      <w:r w:rsidRPr="00FD5886">
        <w:rPr>
          <w:bCs/>
          <w:color w:val="000000" w:themeColor="text1"/>
          <w:sz w:val="24"/>
          <w:szCs w:val="24"/>
        </w:rPr>
        <w:t xml:space="preserve">. There were 71 OSF projects found by </w:t>
      </w:r>
      <w:r w:rsidR="00305CC6" w:rsidRPr="00FD5886">
        <w:rPr>
          <w:bCs/>
          <w:color w:val="000000" w:themeColor="text1"/>
          <w:sz w:val="24"/>
          <w:szCs w:val="24"/>
        </w:rPr>
        <w:t>at least one of the</w:t>
      </w:r>
      <w:r w:rsidRPr="00FD5886">
        <w:rPr>
          <w:bCs/>
          <w:color w:val="000000" w:themeColor="text1"/>
          <w:sz w:val="24"/>
          <w:szCs w:val="24"/>
        </w:rPr>
        <w:t xml:space="preserve"> searches. Of these, only 9 (~13 %) were found by both searches</w:t>
      </w:r>
      <w:r w:rsidR="00305CC6" w:rsidRPr="00FD5886">
        <w:rPr>
          <w:bCs/>
          <w:color w:val="000000" w:themeColor="text1"/>
          <w:sz w:val="24"/>
          <w:szCs w:val="24"/>
        </w:rPr>
        <w:t>,</w:t>
      </w:r>
      <w:r w:rsidRPr="00FD5886">
        <w:rPr>
          <w:bCs/>
          <w:color w:val="000000" w:themeColor="text1"/>
          <w:sz w:val="24"/>
          <w:szCs w:val="24"/>
        </w:rPr>
        <w:t xml:space="preserve"> 34 (~48%) were found only via our Literature Search</w:t>
      </w:r>
      <w:r w:rsidR="00305CC6" w:rsidRPr="00FD5886">
        <w:rPr>
          <w:bCs/>
          <w:color w:val="000000" w:themeColor="text1"/>
          <w:sz w:val="24"/>
          <w:szCs w:val="24"/>
        </w:rPr>
        <w:t>,</w:t>
      </w:r>
      <w:r w:rsidRPr="00FD5886">
        <w:rPr>
          <w:bCs/>
          <w:color w:val="000000" w:themeColor="text1"/>
          <w:sz w:val="24"/>
          <w:szCs w:val="24"/>
        </w:rPr>
        <w:t xml:space="preserve"> and 28 (~39%) were found only via our Repository Search.</w:t>
      </w:r>
    </w:p>
    <w:p w14:paraId="438D37F6" w14:textId="345344D8" w:rsidR="00910AF0" w:rsidRPr="00FD5886" w:rsidRDefault="00910AF0" w:rsidP="00305CC6">
      <w:pPr>
        <w:tabs>
          <w:tab w:val="clear" w:pos="3068"/>
        </w:tabs>
        <w:rPr>
          <w:bCs/>
          <w:color w:val="000000" w:themeColor="text1"/>
          <w:sz w:val="24"/>
          <w:szCs w:val="24"/>
        </w:rPr>
      </w:pPr>
      <w:r w:rsidRPr="00FD5886">
        <w:rPr>
          <w:bCs/>
          <w:color w:val="000000" w:themeColor="text1"/>
          <w:sz w:val="24"/>
          <w:szCs w:val="24"/>
        </w:rPr>
        <w:t>Why did the two searches find largely non-overlapping sets of studies? The answer to this lies in the metadata upon which the searches were based. Metadata can take many forms</w:t>
      </w:r>
      <w:r w:rsidR="00305CC6" w:rsidRPr="00FD5886">
        <w:rPr>
          <w:bCs/>
          <w:color w:val="000000" w:themeColor="text1"/>
          <w:sz w:val="24"/>
          <w:szCs w:val="24"/>
        </w:rPr>
        <w:t>, including</w:t>
      </w:r>
      <w:r w:rsidRPr="00FD5886">
        <w:rPr>
          <w:bCs/>
          <w:color w:val="000000" w:themeColor="text1"/>
          <w:sz w:val="24"/>
          <w:szCs w:val="24"/>
        </w:rPr>
        <w:t xml:space="preserve"> </w:t>
      </w:r>
      <w:r w:rsidR="001A6843" w:rsidRPr="00FD5886">
        <w:rPr>
          <w:bCs/>
          <w:color w:val="000000" w:themeColor="text1"/>
          <w:sz w:val="24"/>
          <w:szCs w:val="24"/>
        </w:rPr>
        <w:t>guidebooks</w:t>
      </w:r>
      <w:r w:rsidR="00305CC6" w:rsidRPr="00FD5886">
        <w:rPr>
          <w:bCs/>
          <w:color w:val="000000" w:themeColor="text1"/>
          <w:sz w:val="24"/>
          <w:szCs w:val="24"/>
        </w:rPr>
        <w:t xml:space="preserve"> </w:t>
      </w:r>
      <w:r w:rsidRPr="00FD5886">
        <w:rPr>
          <w:bCs/>
          <w:color w:val="000000" w:themeColor="text1"/>
          <w:sz w:val="24"/>
          <w:szCs w:val="24"/>
        </w:rPr>
        <w:t xml:space="preserve">or data dictionaries, </w:t>
      </w:r>
      <w:r w:rsidR="00305CC6" w:rsidRPr="00FD5886">
        <w:rPr>
          <w:bCs/>
          <w:color w:val="000000" w:themeColor="text1"/>
          <w:sz w:val="24"/>
          <w:szCs w:val="24"/>
        </w:rPr>
        <w:t>or any other</w:t>
      </w:r>
      <w:r w:rsidRPr="00FD5886">
        <w:rPr>
          <w:bCs/>
          <w:color w:val="000000" w:themeColor="text1"/>
          <w:sz w:val="24"/>
          <w:szCs w:val="24"/>
        </w:rPr>
        <w:t xml:space="preserve"> additional information supplied, </w:t>
      </w:r>
      <w:r w:rsidR="00305CC6" w:rsidRPr="00FD5886">
        <w:rPr>
          <w:bCs/>
          <w:color w:val="000000" w:themeColor="text1"/>
          <w:sz w:val="24"/>
          <w:szCs w:val="24"/>
        </w:rPr>
        <w:t>including</w:t>
      </w:r>
      <w:r w:rsidRPr="00FD5886">
        <w:rPr>
          <w:bCs/>
          <w:color w:val="000000" w:themeColor="text1"/>
          <w:sz w:val="24"/>
          <w:szCs w:val="24"/>
        </w:rPr>
        <w:t xml:space="preserve"> associated publication titles, abstracts, </w:t>
      </w:r>
      <w:r w:rsidR="00305CC6" w:rsidRPr="00FD5886">
        <w:rPr>
          <w:bCs/>
          <w:color w:val="000000" w:themeColor="text1"/>
          <w:sz w:val="24"/>
          <w:szCs w:val="24"/>
        </w:rPr>
        <w:t xml:space="preserve">and </w:t>
      </w:r>
      <w:r w:rsidRPr="00FD5886">
        <w:rPr>
          <w:bCs/>
          <w:color w:val="000000" w:themeColor="text1"/>
          <w:sz w:val="24"/>
          <w:szCs w:val="24"/>
        </w:rPr>
        <w:t>publication outlet</w:t>
      </w:r>
      <w:r w:rsidR="00305CC6" w:rsidRPr="00FD5886">
        <w:rPr>
          <w:bCs/>
          <w:color w:val="000000" w:themeColor="text1"/>
          <w:sz w:val="24"/>
          <w:szCs w:val="24"/>
        </w:rPr>
        <w:t>s</w:t>
      </w:r>
      <w:r w:rsidRPr="00FD5886">
        <w:rPr>
          <w:bCs/>
          <w:color w:val="000000" w:themeColor="text1"/>
          <w:sz w:val="24"/>
          <w:szCs w:val="24"/>
        </w:rPr>
        <w:t xml:space="preserve">. The Literature Search scrutinized </w:t>
      </w:r>
      <w:r w:rsidR="00305CC6" w:rsidRPr="00FD5886">
        <w:rPr>
          <w:bCs/>
          <w:color w:val="000000" w:themeColor="text1"/>
          <w:sz w:val="24"/>
          <w:szCs w:val="24"/>
        </w:rPr>
        <w:t xml:space="preserve">publication </w:t>
      </w:r>
      <w:r w:rsidRPr="00FD5886">
        <w:rPr>
          <w:bCs/>
          <w:color w:val="000000" w:themeColor="text1"/>
          <w:sz w:val="24"/>
          <w:szCs w:val="24"/>
        </w:rPr>
        <w:t xml:space="preserve">titles and abstracts, whereas the Repository Search scrutinized project titles, descriptions, and other sources of </w:t>
      </w:r>
      <w:r w:rsidRPr="00FD5886">
        <w:rPr>
          <w:bCs/>
          <w:color w:val="000000" w:themeColor="text1"/>
          <w:sz w:val="24"/>
          <w:szCs w:val="24"/>
        </w:rPr>
        <w:lastRenderedPageBreak/>
        <w:t xml:space="preserve">information available </w:t>
      </w:r>
      <w:r w:rsidR="00305CC6" w:rsidRPr="00FD5886">
        <w:rPr>
          <w:bCs/>
          <w:color w:val="000000" w:themeColor="text1"/>
          <w:sz w:val="24"/>
          <w:szCs w:val="24"/>
        </w:rPr>
        <w:t xml:space="preserve">in </w:t>
      </w:r>
      <w:r w:rsidRPr="00FD5886">
        <w:rPr>
          <w:bCs/>
          <w:color w:val="000000" w:themeColor="text1"/>
          <w:sz w:val="24"/>
          <w:szCs w:val="24"/>
        </w:rPr>
        <w:t>each repository. The difference between search</w:t>
      </w:r>
      <w:r w:rsidR="00305CC6" w:rsidRPr="00FD5886">
        <w:rPr>
          <w:bCs/>
          <w:color w:val="000000" w:themeColor="text1"/>
          <w:sz w:val="24"/>
          <w:szCs w:val="24"/>
        </w:rPr>
        <w:t xml:space="preserve"> results is due to publications </w:t>
      </w:r>
      <w:r w:rsidR="00305CC6" w:rsidRPr="00FD5886">
        <w:rPr>
          <w:bCs/>
          <w:i/>
          <w:iCs/>
          <w:color w:val="000000" w:themeColor="text1"/>
          <w:sz w:val="24"/>
          <w:szCs w:val="24"/>
        </w:rPr>
        <w:t>requiring</w:t>
      </w:r>
      <w:r w:rsidRPr="00FD5886">
        <w:rPr>
          <w:bCs/>
          <w:color w:val="000000" w:themeColor="text1"/>
          <w:sz w:val="24"/>
          <w:szCs w:val="24"/>
        </w:rPr>
        <w:t xml:space="preserve"> authors to include titles and abstracts that are meaningful, accurate, and relevant</w:t>
      </w:r>
      <w:r w:rsidR="00305CC6" w:rsidRPr="00FD5886">
        <w:rPr>
          <w:bCs/>
          <w:color w:val="000000" w:themeColor="text1"/>
          <w:sz w:val="24"/>
          <w:szCs w:val="24"/>
        </w:rPr>
        <w:t>, whereas</w:t>
      </w:r>
      <w:r w:rsidRPr="00FD5886">
        <w:rPr>
          <w:bCs/>
          <w:color w:val="000000" w:themeColor="text1"/>
          <w:sz w:val="24"/>
          <w:szCs w:val="24"/>
        </w:rPr>
        <w:t xml:space="preserve"> OSF projects do not have such requirements. Indeed, OSF projects can be almost entirely </w:t>
      </w:r>
      <w:r w:rsidR="00305CC6" w:rsidRPr="00FD5886">
        <w:rPr>
          <w:bCs/>
          <w:color w:val="000000" w:themeColor="text1"/>
          <w:sz w:val="24"/>
          <w:szCs w:val="24"/>
        </w:rPr>
        <w:t>lacking in searchable</w:t>
      </w:r>
      <w:r w:rsidRPr="00FD5886">
        <w:rPr>
          <w:bCs/>
          <w:color w:val="000000" w:themeColor="text1"/>
          <w:sz w:val="24"/>
          <w:szCs w:val="24"/>
        </w:rPr>
        <w:t xml:space="preserve"> metadata. </w:t>
      </w:r>
    </w:p>
    <w:p w14:paraId="1BA8A0D3" w14:textId="50DF4E84" w:rsidR="00910AF0" w:rsidRPr="00FD5886" w:rsidRDefault="00910AF0" w:rsidP="00910AF0">
      <w:pPr>
        <w:tabs>
          <w:tab w:val="clear" w:pos="3068"/>
        </w:tabs>
        <w:rPr>
          <w:bCs/>
          <w:color w:val="000000" w:themeColor="text1"/>
          <w:sz w:val="24"/>
          <w:szCs w:val="24"/>
        </w:rPr>
      </w:pPr>
      <w:r w:rsidRPr="00FD5886">
        <w:rPr>
          <w:bCs/>
          <w:color w:val="000000" w:themeColor="text1"/>
          <w:sz w:val="24"/>
          <w:szCs w:val="24"/>
        </w:rPr>
        <w:t xml:space="preserve">To capture this divergence between the two searches in detail, we examined the OSF projects from our two searches and checked whether they included the titles and abstracts of their associated publications. This involved asking the question: </w:t>
      </w:r>
      <w:r w:rsidRPr="00FD5886">
        <w:rPr>
          <w:bCs/>
          <w:i/>
          <w:iCs/>
          <w:color w:val="000000" w:themeColor="text1"/>
          <w:sz w:val="24"/>
          <w:szCs w:val="24"/>
        </w:rPr>
        <w:t xml:space="preserve">Were article titles and abstracts included in OSF project metadata? </w:t>
      </w:r>
      <w:r w:rsidRPr="00FD5886">
        <w:rPr>
          <w:bCs/>
          <w:color w:val="000000" w:themeColor="text1"/>
          <w:sz w:val="24"/>
          <w:szCs w:val="24"/>
        </w:rPr>
        <w:t xml:space="preserve"> </w:t>
      </w:r>
      <w:r w:rsidR="00314F23" w:rsidRPr="00FD5886">
        <w:rPr>
          <w:bCs/>
          <w:color w:val="000000" w:themeColor="text1"/>
          <w:sz w:val="24"/>
          <w:szCs w:val="24"/>
        </w:rPr>
        <w:t xml:space="preserve">As can be seen in Figure </w:t>
      </w:r>
      <w:r w:rsidR="00534ED9" w:rsidRPr="00FD5886">
        <w:rPr>
          <w:bCs/>
          <w:color w:val="000000" w:themeColor="text1"/>
          <w:sz w:val="24"/>
          <w:szCs w:val="24"/>
        </w:rPr>
        <w:t>6</w:t>
      </w:r>
      <w:r w:rsidR="00314F23" w:rsidRPr="00FD5886">
        <w:rPr>
          <w:bCs/>
          <w:color w:val="000000" w:themeColor="text1"/>
          <w:sz w:val="24"/>
          <w:szCs w:val="24"/>
        </w:rPr>
        <w:t>,</w:t>
      </w:r>
      <w:r w:rsidRPr="00FD5886">
        <w:rPr>
          <w:bCs/>
          <w:color w:val="000000" w:themeColor="text1"/>
          <w:sz w:val="24"/>
          <w:szCs w:val="24"/>
        </w:rPr>
        <w:t xml:space="preserve"> </w:t>
      </w:r>
      <w:r w:rsidR="00314F23" w:rsidRPr="00FD5886">
        <w:rPr>
          <w:bCs/>
          <w:color w:val="000000" w:themeColor="text1"/>
          <w:sz w:val="24"/>
          <w:szCs w:val="24"/>
        </w:rPr>
        <w:t>t</w:t>
      </w:r>
      <w:r w:rsidRPr="00FD5886">
        <w:rPr>
          <w:bCs/>
          <w:color w:val="000000" w:themeColor="text1"/>
          <w:sz w:val="24"/>
          <w:szCs w:val="24"/>
        </w:rPr>
        <w:t>here were three general approaches taken by researchers with regards to this question. First, just over half of the projects included only the titles of articles in their metadata. Second, just under half of the projects found by our Literature Search included neither a title nor an abstract in their metadata. Finally, just under half of the projects found by our Repository Search only included both titles and abstracts. The fact that projects found only by our Literature Search and those found only by our Repository Search had different approaches to metadata can explain why there was such little overlap in the projects found by our two searches. Overall, then, when researchers shared both titles and abstracts from associated publications in OSF project metadata, this substantially increased the likelihood that those projects will be found when a repository search is conducted.</w:t>
      </w:r>
    </w:p>
    <w:p w14:paraId="5701827A" w14:textId="5FB83711" w:rsidR="00910AF0" w:rsidRPr="00FD5886" w:rsidRDefault="00910AF0" w:rsidP="00910AF0">
      <w:pPr>
        <w:tabs>
          <w:tab w:val="clear" w:pos="3068"/>
        </w:tabs>
        <w:ind w:firstLine="0"/>
        <w:rPr>
          <w:bCs/>
          <w:color w:val="000000" w:themeColor="text1"/>
          <w:sz w:val="24"/>
          <w:szCs w:val="24"/>
        </w:rPr>
      </w:pPr>
    </w:p>
    <w:p w14:paraId="1AF4F484" w14:textId="77777777" w:rsidR="00B5129F" w:rsidRPr="00FD5886" w:rsidRDefault="00B5129F" w:rsidP="00910AF0">
      <w:pPr>
        <w:tabs>
          <w:tab w:val="clear" w:pos="3068"/>
        </w:tabs>
        <w:ind w:firstLine="0"/>
        <w:rPr>
          <w:b/>
          <w:color w:val="000000" w:themeColor="text1"/>
          <w:sz w:val="24"/>
          <w:szCs w:val="24"/>
        </w:rPr>
      </w:pPr>
    </w:p>
    <w:p w14:paraId="57BA6416" w14:textId="77777777" w:rsidR="00B5129F" w:rsidRPr="00FD5886" w:rsidRDefault="00B5129F" w:rsidP="00910AF0">
      <w:pPr>
        <w:tabs>
          <w:tab w:val="clear" w:pos="3068"/>
        </w:tabs>
        <w:ind w:firstLine="0"/>
        <w:rPr>
          <w:b/>
          <w:color w:val="000000" w:themeColor="text1"/>
          <w:sz w:val="24"/>
          <w:szCs w:val="24"/>
        </w:rPr>
      </w:pPr>
    </w:p>
    <w:p w14:paraId="71F92C6A" w14:textId="77777777" w:rsidR="00B5129F" w:rsidRPr="00FD5886" w:rsidRDefault="00B5129F" w:rsidP="00910AF0">
      <w:pPr>
        <w:tabs>
          <w:tab w:val="clear" w:pos="3068"/>
        </w:tabs>
        <w:ind w:firstLine="0"/>
        <w:rPr>
          <w:b/>
          <w:color w:val="000000" w:themeColor="text1"/>
          <w:sz w:val="24"/>
          <w:szCs w:val="24"/>
        </w:rPr>
      </w:pPr>
    </w:p>
    <w:p w14:paraId="02C22FC5" w14:textId="77777777" w:rsidR="00B5129F" w:rsidRPr="00FD5886" w:rsidRDefault="00B5129F" w:rsidP="00910AF0">
      <w:pPr>
        <w:tabs>
          <w:tab w:val="clear" w:pos="3068"/>
        </w:tabs>
        <w:ind w:firstLine="0"/>
        <w:rPr>
          <w:b/>
          <w:color w:val="000000" w:themeColor="text1"/>
          <w:sz w:val="24"/>
          <w:szCs w:val="24"/>
        </w:rPr>
      </w:pPr>
    </w:p>
    <w:p w14:paraId="559218D8" w14:textId="77777777" w:rsidR="00B5129F" w:rsidRPr="00FD5886" w:rsidRDefault="00B5129F" w:rsidP="00910AF0">
      <w:pPr>
        <w:tabs>
          <w:tab w:val="clear" w:pos="3068"/>
        </w:tabs>
        <w:ind w:firstLine="0"/>
        <w:rPr>
          <w:b/>
          <w:color w:val="000000" w:themeColor="text1"/>
          <w:sz w:val="24"/>
          <w:szCs w:val="24"/>
        </w:rPr>
      </w:pPr>
    </w:p>
    <w:p w14:paraId="6FF77902" w14:textId="6EAF490B" w:rsidR="00910AF0" w:rsidRPr="00FD5886" w:rsidRDefault="00910AF0" w:rsidP="00910AF0">
      <w:pPr>
        <w:tabs>
          <w:tab w:val="clear" w:pos="3068"/>
        </w:tabs>
        <w:ind w:firstLine="0"/>
        <w:rPr>
          <w:b/>
          <w:color w:val="000000" w:themeColor="text1"/>
          <w:sz w:val="24"/>
          <w:szCs w:val="24"/>
        </w:rPr>
      </w:pPr>
      <w:r w:rsidRPr="00FD5886">
        <w:rPr>
          <w:b/>
          <w:color w:val="000000" w:themeColor="text1"/>
          <w:sz w:val="24"/>
          <w:szCs w:val="24"/>
        </w:rPr>
        <w:t xml:space="preserve">Figure </w:t>
      </w:r>
      <w:r w:rsidR="00A017D1" w:rsidRPr="00FD5886">
        <w:rPr>
          <w:b/>
          <w:color w:val="000000" w:themeColor="text1"/>
          <w:sz w:val="24"/>
          <w:szCs w:val="24"/>
        </w:rPr>
        <w:t>6</w:t>
      </w:r>
    </w:p>
    <w:p w14:paraId="03EA27C8" w14:textId="34315D16" w:rsidR="00910AF0" w:rsidRPr="00FD5886" w:rsidRDefault="00346C69" w:rsidP="00910AF0">
      <w:pPr>
        <w:tabs>
          <w:tab w:val="clear" w:pos="3068"/>
        </w:tabs>
        <w:ind w:firstLine="0"/>
        <w:rPr>
          <w:bCs/>
          <w:i/>
          <w:iCs/>
          <w:color w:val="000000" w:themeColor="text1"/>
          <w:sz w:val="24"/>
          <w:szCs w:val="24"/>
        </w:rPr>
      </w:pPr>
      <w:r w:rsidRPr="00FD5886">
        <w:rPr>
          <w:bCs/>
          <w:i/>
          <w:iCs/>
          <w:color w:val="000000" w:themeColor="text1"/>
          <w:sz w:val="24"/>
          <w:szCs w:val="24"/>
        </w:rPr>
        <w:t xml:space="preserve">Bar Chart showing Proportion of </w:t>
      </w:r>
      <w:r w:rsidR="006711BB" w:rsidRPr="00FD5886">
        <w:rPr>
          <w:bCs/>
          <w:i/>
          <w:iCs/>
          <w:color w:val="000000" w:themeColor="text1"/>
          <w:sz w:val="24"/>
          <w:szCs w:val="24"/>
        </w:rPr>
        <w:t xml:space="preserve">OSF </w:t>
      </w:r>
      <w:r w:rsidR="00B90FCB" w:rsidRPr="00FD5886">
        <w:rPr>
          <w:bCs/>
          <w:i/>
          <w:iCs/>
          <w:color w:val="000000" w:themeColor="text1"/>
          <w:sz w:val="24"/>
          <w:szCs w:val="24"/>
        </w:rPr>
        <w:t>Projects</w:t>
      </w:r>
      <w:r w:rsidR="006711BB" w:rsidRPr="00FD5886">
        <w:rPr>
          <w:bCs/>
          <w:i/>
          <w:iCs/>
          <w:color w:val="000000" w:themeColor="text1"/>
          <w:sz w:val="24"/>
          <w:szCs w:val="24"/>
        </w:rPr>
        <w:t xml:space="preserve"> returned by our two searches that included Different Types of Metadata in their Project Information</w:t>
      </w:r>
    </w:p>
    <w:p w14:paraId="4904E644" w14:textId="732E92F0" w:rsidR="00910AF0" w:rsidRPr="00FD5886" w:rsidRDefault="00294360" w:rsidP="00910AF0">
      <w:pPr>
        <w:tabs>
          <w:tab w:val="clear" w:pos="3068"/>
        </w:tabs>
        <w:ind w:firstLine="0"/>
        <w:rPr>
          <w:bCs/>
          <w:color w:val="000000" w:themeColor="text1"/>
          <w:sz w:val="24"/>
          <w:szCs w:val="24"/>
        </w:rPr>
      </w:pPr>
      <w:r w:rsidRPr="00FD5886">
        <w:rPr>
          <w:bCs/>
          <w:noProof/>
          <w:color w:val="000000" w:themeColor="text1"/>
          <w:sz w:val="24"/>
          <w:szCs w:val="24"/>
        </w:rPr>
        <w:drawing>
          <wp:inline distT="0" distB="0" distL="0" distR="0" wp14:anchorId="2DD19521" wp14:editId="4931F11B">
            <wp:extent cx="5943600" cy="4457700"/>
            <wp:effectExtent l="0" t="0" r="0" b="0"/>
            <wp:docPr id="97523547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35474" name="Picture 1" descr="A graph of different colored ba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35C49E3" w14:textId="77777777" w:rsidR="002D6A79" w:rsidRPr="00FD5886" w:rsidRDefault="002D6A79" w:rsidP="00462BE5">
      <w:pPr>
        <w:tabs>
          <w:tab w:val="clear" w:pos="3068"/>
        </w:tabs>
        <w:ind w:firstLine="0"/>
        <w:rPr>
          <w:b/>
          <w:color w:val="000000" w:themeColor="text1"/>
          <w:sz w:val="24"/>
          <w:szCs w:val="24"/>
        </w:rPr>
      </w:pPr>
    </w:p>
    <w:p w14:paraId="5715BD22" w14:textId="1D4E27FA" w:rsidR="0031652A" w:rsidRPr="00FD5886" w:rsidRDefault="005E623E" w:rsidP="00332FB2">
      <w:pPr>
        <w:tabs>
          <w:tab w:val="clear" w:pos="3068"/>
        </w:tabs>
        <w:ind w:firstLine="0"/>
        <w:jc w:val="center"/>
        <w:rPr>
          <w:b/>
          <w:color w:val="000000" w:themeColor="text1"/>
          <w:sz w:val="24"/>
          <w:szCs w:val="24"/>
        </w:rPr>
      </w:pPr>
      <w:r w:rsidRPr="00FD5886">
        <w:rPr>
          <w:b/>
          <w:color w:val="000000" w:themeColor="text1"/>
          <w:sz w:val="24"/>
          <w:szCs w:val="24"/>
        </w:rPr>
        <w:t>Discussion</w:t>
      </w:r>
    </w:p>
    <w:p w14:paraId="53FE69B4" w14:textId="43D6D168" w:rsidR="00674809" w:rsidRPr="00FD5886" w:rsidRDefault="00582AC1" w:rsidP="00582AC1">
      <w:pPr>
        <w:tabs>
          <w:tab w:val="clear" w:pos="3068"/>
        </w:tabs>
        <w:ind w:firstLine="0"/>
        <w:rPr>
          <w:bCs/>
          <w:color w:val="000000" w:themeColor="text1"/>
          <w:sz w:val="24"/>
          <w:szCs w:val="24"/>
        </w:rPr>
      </w:pPr>
      <w:r w:rsidRPr="00FD5886">
        <w:rPr>
          <w:bCs/>
          <w:color w:val="000000" w:themeColor="text1"/>
          <w:sz w:val="24"/>
          <w:szCs w:val="24"/>
        </w:rPr>
        <w:tab/>
      </w:r>
      <w:r w:rsidR="00F71883" w:rsidRPr="00FD5886">
        <w:rPr>
          <w:bCs/>
          <w:color w:val="000000" w:themeColor="text1"/>
          <w:sz w:val="24"/>
          <w:szCs w:val="24"/>
        </w:rPr>
        <w:t>To fulfil the promise of Open Science, academic stakeholders have become increasingly interested in characterizing</w:t>
      </w:r>
      <w:r w:rsidRPr="00FD5886">
        <w:rPr>
          <w:bCs/>
          <w:color w:val="000000" w:themeColor="text1"/>
          <w:sz w:val="24"/>
          <w:szCs w:val="24"/>
        </w:rPr>
        <w:t xml:space="preserve"> the </w:t>
      </w:r>
      <w:r w:rsidR="00F71883" w:rsidRPr="00FD5886">
        <w:rPr>
          <w:bCs/>
          <w:color w:val="000000" w:themeColor="text1"/>
          <w:sz w:val="24"/>
          <w:szCs w:val="24"/>
        </w:rPr>
        <w:t xml:space="preserve">research output </w:t>
      </w:r>
      <w:r w:rsidRPr="00FD5886">
        <w:rPr>
          <w:bCs/>
          <w:color w:val="000000" w:themeColor="text1"/>
          <w:sz w:val="24"/>
          <w:szCs w:val="24"/>
        </w:rPr>
        <w:t>sharing practices of researchers, both across disciplines</w:t>
      </w:r>
      <w:r w:rsidR="00723688" w:rsidRPr="00FD5886">
        <w:rPr>
          <w:bCs/>
          <w:color w:val="000000" w:themeColor="text1"/>
          <w:sz w:val="24"/>
          <w:szCs w:val="24"/>
        </w:rPr>
        <w:t xml:space="preserve"> and subfields</w:t>
      </w:r>
      <w:r w:rsidR="00560B6B" w:rsidRPr="00FD5886">
        <w:rPr>
          <w:bCs/>
          <w:color w:val="000000" w:themeColor="text1"/>
          <w:sz w:val="24"/>
          <w:szCs w:val="24"/>
        </w:rPr>
        <w:t xml:space="preserve"> </w:t>
      </w:r>
      <w:r w:rsidR="00814E23"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hkypn3LA","properties":{"formattedCitation":"(e.g., see Hardwicke et al., 2020, 2022, 2024; Hardwicke &amp; Ioannidis, 2018; Roche et al., 2015; Towse et al., 2021)","plainCitation":"(e.g., see Hardwicke et al., 2020, 2022, 2024; Hardwicke &amp; Ioannidis, 2018; Roche et al., 2015; Towse et al., 2021)","noteIndex":0},"citationItems":[{"id":3292,"uris":["http://zotero.org/users/6618481/items/C7R676LM"],"itemData":{"id":3292,"type":"article-journal","abstract":"Serious concerns about research quality have catalysed a number of reform initiatives intended to improve transparency and reproducibility and thus facilitate self-correction, increase efficiency and enhance research credibility. Meta-research has evaluated the merits of some individual initiatives; however, this may not capture broader trends reflecting the cumulative contribution of these efforts. In this study, we manually examined a random sample of 250 articles in order to estimate the prevalence of a range of transparency and reproducibility-related indicators in the social sciences literature published between 2014 and 2017. Few articles indicated availability of materials (16/151, 11% [95% confidence interval, 7% to 16%]), protocols (0/156, 0% [0% to 1%]), raw data (11/156, 7% [2% to 13%]) or analysis scripts (2/156, 1% [0% to 3%]), and no studies were pre-registered (0/156, 0% [0% to 1%]). Some articles explicitly disclosed funding sources (or lack of; 74/236, 31% [25% to 37%]) and some declared no conflicts of interest (36/236, 15% [11% to 20%]). Replication studies were rare (2/156, 1% [0% to 3%]). Few studies were included in evidence synthesis via systematic review (17/151, 11% [7% to 16%]) or meta-analysis (2/151, 1% [0% to 3%]). Less than half the articles were publicly available (101/250, 40% [34% to 47%]). Minimal adoption of transparency and reproducibility-related research practices could be undermining the credibility and efficiency of social science research. The present study establishes a baseline that can be revisited in the future to assess progress.","container-title":"Royal Society Open Science","DOI":"10.1098/rsos.190806","ISSN":"2054-5703","issue":"2","journalAbbreviation":"R. Soc. open sci.","language":"en","page":"190806","source":"DOI.org (Crossref)","title":"An empirical assessment of transparency and reproducibility-related research practices in the social sciences (2014–2017)","volume":"7","author":[{"family":"Hardwicke","given":"Tom E."},{"family":"Wallach","given":"Joshua D."},{"family":"Kidwell","given":"Mallory C."},{"family":"Bendixen","given":"Theiss"},{"family":"Crüwell","given":"Sophia"},{"family":"Ioannidis","given":"John P. A."}],"issued":{"date-parts":[["2020",2]]}},"label":"page","prefix":"e.g., see"},{"id":3710,"uris":["http://zotero.org/users/6618481/items/LAALY9S5"],"itemData":{"id":3710,"type":"article-journal","abstract":"Psychologists are navigating an unprecedented period of introspection about the credibility and utility of their discipline. Reform initiatives emphasize the benefits of transparency and reproducibility-related research practices; however, adoption across the psychology literature is unknown. Estimating the prevalence of such practices will help to gauge the collective impact of reform initiatives, track progress over time, and calibrate future efforts. To this end, we manually examined a random sample of 250 psychology articles published between 2014 and 2017. Over half of the articles were publicly available (154/237, 65%, 95% confidence interval [CI] = [59%, 71%]); however, sharing of research materials (26/183; 14%, 95% CI = [10%, 19%]), study protocols (0/188; 0%, 95% CI = [0%, 1%]), raw data (4/188; 2%, 95% CI = [1%, 4%]), and analysis scripts (1/188; 1%, 95% CI = [0%, 1%]) was rare. Preregistration was also uncommon (5/188; 3%, 95% CI = [1%, 5%]). Many articles included a funding disclosure statement (142/228; 62%, 95% CI = [56%, 69%]), but conflict-of-interest statements were less common (88/228; 39%, 95% CI = [32%, 45%]). Replication studies were rare (10/188; 5%, 95% CI = [3%, 8%]), and few studies were included in systematic reviews (21/183; 11%, 95% CI = [8%, 16%]) or meta-analyses (12/183; 7%, 95% CI = [4%, 10%]). Overall, the results suggest that transparency and reproducibility-related research practices were far from routine. These findings establish baseline prevalence estimates against which future progress toward increasing the credibility and utility of psychology research can be compared.","container-title":"Perspectives on Psychological Science","DOI":"10.1177/1745691620979806","ISSN":"1745-6916","issue":"1","journalAbbreviation":"Perspect Psychol Sci","language":"en","note":"publisher: SAGE Publications Inc","page":"239-251","source":"SAGE Journals","title":"Estimating the Prevalence of Transparency and Reproducibility-Related Research Practices in Psychology (2014–2017)","volume":"17","author":[{"family":"Hardwicke","given":"Tom E."},{"family":"Thibault","given":"Robert T."},{"family":"Kosie","given":"Jessica E."},{"family":"Wallach","given":"Joshua D."},{"family":"Kidwell","given":"Mallory C."},{"family":"Ioannidis","given":"John P. A."}],"issued":{"date-parts":[["2022",1,1]]}}},{"id":3717,"uris":["http://zotero.org/users/6618481/items/J9E6NJ69"],"itemData":{"id":3717,"type":"article-journal","abstract":"More than a decade of advocacy and policy reforms have attempted to increase the uptake of transparent research practices in the field of psychology; however, their collective impact is unclear. We estimated the prevalence of transparent research practices in (a) all psychology journals (i.e., field-wide), and (b) prominent psychology journals, by manually examining two random samples of 200 empirical articles (N = 400) published in 2022. Most articles had an open-access version (field-wide: 74%, 95% confidence interval [CI] = [67%, 79%]; prominent: 71% [64%, 77%]) and included a funding statement (field-wide: 76% [70%, 82%]; prominent: 76% [70%, 82%]) or conflict-of-interest statement (field-wide: 76% [70%, 82%]; prominent: 73% [67%, 79%]). Relatively few articles had a preregistration (field-wide: 7% [2.5%, 12%]; prominent: 14% [8.5%, 19%]), materials (field-wide: 16% [9%, 24%]; prominent: 19% [12%, 27%]), raw/primary data (field-wide: 14% [7%, 21%]; prominent: 16% [9.5%, 24%]), or analysis scripts (field-wide: 8.5% [4.5%, 13%]; prominent: 14% [9.5%, 19%]) that were immediately accessible without contacting authors or third parties. In conjunction with prior research, our results suggest transparency increased moderately from 2017 to 2022. Overall, despite considerable infrastructure improvements, bottom-up advocacy, and top-down policy initiatives, research transparency continues to be widely neglected in psychology.","container-title":"Advances in Methods and Practices in Psychological Science","DOI":"10.1177/25152459241283477","ISSN":"2515-2459","issue":"4","language":"en","note":"publisher: SAGE Publications Inc","page":"25152459241283477","source":"SAGE Journals","title":"Prevalence of Transparent Research Practices in Psychology: A Cross-Sectional Study of Empirical Articles Published in 2022","title-short":"Prevalence of Transparent Research Practices in Psychology","volume":"7","author":[{"family":"Hardwicke","given":"Tom E."},{"family":"Thibault","given":"Robert T."},{"family":"Clarke","given":"Beth"},{"family":"Moodie","given":"Nicholas"},{"family":"Crüwell","given":"Sophia"},{"family":"Schiavone","given":"Sarah R."},{"family":"Handcock","given":"Sarah A."},{"family":"Nghiem","given":"Khanh An"},{"family":"Mody","given":"Fallon"},{"family":"Eerola","given":"Tuomas"},{"family":"Vazire","given":"Simine"}],"issued":{"date-parts":[["2024",10,1]]}}},{"id":3477,"uris":["http://zotero.org/users/6618481/items/2PUT424F"],"itemData":{"id":3477,"type":"article-journal","abstract":"The vast majority of scientific articles published to-date have not been accompanied by concomitant publication of the underlying research data upon which they are based. This state of affairs precludes the routine re-use and re-analysis of research data, undermining the efficiency of the scientific enterprise, and compromising the credibility of claims that cannot be independently verified. It may be especially important to make data available for the most influential studies that have provided a foundation for subsequent research and theory development. Therefore, we launched an initiative—the Data Ark—to examine whether we could retrospectively enhance the preservation and accessibility of important scientific data. Here we report the outcome of our efforts to retrieve, preserve, and liberate data from 111 of the most highly-cited articles published in psychology and psychiatry between 2006–2011 (n = 48) and 2014–2016 (n = 63). Most data sets were not made available (76/111, 68%, 95% CI [60, 77]), some were only made available with restrictions (20/111, 18%, 95% CI [10, 27]), and few were made available in a completely unrestricted form (15/111, 14%, 95% CI [5, 22]). Where extant data sharing systems were in place, they usually (17/22, 77%, 95% CI [54, 91]) did not allow unrestricted access. Authors reported several barriers to data sharing, including issues related to data ownership and ethical concerns. The Data Ark initiative could help preserve and liberate important scientific data, surface barriers to data sharing, and advance community discussions on data stewardship.","container-title":"PLOS ONE","DOI":"10.1371/journal.pone.0201856","ISSN":"1932-6203","issue":"8","journalAbbreviation":"PLOS ONE","language":"en","note":"publisher: Public Library of Science","page":"e0201856","source":"PLoS Journals","title":"Populating the Data Ark: An attempt to retrieve, preserve, and liberate data from the most highly-cited psychology and psychiatry articles","title-short":"Populating the Data Ark","volume":"13","author":[{"family":"Hardwicke","given":"Tom E."},{"family":"Ioannidis","given":"John P. A."}],"issued":{"date-parts":[["2018",8,2]]}}},{"id":3209,"uris":["http://zotero.org/users/6618481/items/PBUSHMXL"],"itemData":{"id":3209,"type":"article-journal","container-title":"PLOS Biology","DOI":"10.1371/journal.pbio.1002295","ISSN":"1545-7885","issue":"11","journalAbbreviation":"PLoS Biol","language":"en","page":"e1002295","source":"DOI.org (Crossref)","title":"Public Data Archiving in Ecology and Evolution: How Well Are We Doing?","title-short":"Public Data Archiving in Ecology and Evolution","volume":"13","author":[{"family":"Roche","given":"Dominique G."},{"family":"Kruuk","given":"Loeske E. B."},{"family":"Lanfear","given":"Robert"},{"family":"Binning","given":"Sandra A."}],"issued":{"date-parts":[["2015",11,10]]}}},{"id":3234,"uris":["http://zotero.org/users/6618481/items/AQ66BIYV"],"itemData":{"id":3234,"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Springer Link","title":"Opening Pandora’s Box: Peeking inside Psychology’s data sharing practices, and seven recommendations for change","title-short":"Opening Pandora’s Box","volume":"53","author":[{"family":"Towse","given":"John N."},{"family":"Ellis","given":"David A."},{"family":"Towse","given":"Andrea S."}],"issued":{"date-parts":[["2021",8,1]]}}}],"schema":"https://github.com/citation-style-language/schema/raw/master/csl-citation.json"} </w:instrText>
      </w:r>
      <w:r w:rsidR="00814E23" w:rsidRPr="00FD5886">
        <w:rPr>
          <w:bCs/>
          <w:color w:val="000000" w:themeColor="text1"/>
          <w:sz w:val="24"/>
          <w:szCs w:val="24"/>
        </w:rPr>
        <w:fldChar w:fldCharType="separate"/>
      </w:r>
      <w:r w:rsidR="00657CE1" w:rsidRPr="00FD5886">
        <w:rPr>
          <w:bCs/>
          <w:noProof/>
          <w:color w:val="000000" w:themeColor="text1"/>
          <w:sz w:val="24"/>
          <w:szCs w:val="24"/>
        </w:rPr>
        <w:t xml:space="preserve">(e.g., see Hardwicke et al., 2020, </w:t>
      </w:r>
      <w:r w:rsidR="00657CE1" w:rsidRPr="00FD5886">
        <w:rPr>
          <w:bCs/>
          <w:noProof/>
          <w:color w:val="000000" w:themeColor="text1"/>
          <w:sz w:val="24"/>
          <w:szCs w:val="24"/>
        </w:rPr>
        <w:lastRenderedPageBreak/>
        <w:t>2022, 2024; Hardwicke &amp; Ioannidis, 2018; Roche et al., 2015; Towse et al., 2021)</w:t>
      </w:r>
      <w:r w:rsidR="00814E23" w:rsidRPr="00FD5886">
        <w:rPr>
          <w:bCs/>
          <w:color w:val="000000" w:themeColor="text1"/>
          <w:sz w:val="24"/>
          <w:szCs w:val="24"/>
        </w:rPr>
        <w:fldChar w:fldCharType="end"/>
      </w:r>
      <w:r w:rsidRPr="00FD5886">
        <w:rPr>
          <w:bCs/>
          <w:color w:val="000000" w:themeColor="text1"/>
          <w:sz w:val="24"/>
          <w:szCs w:val="24"/>
        </w:rPr>
        <w:t>, and within specific journals and sub-fields</w:t>
      </w:r>
      <w:r w:rsidR="00254AD1" w:rsidRPr="00FD5886">
        <w:rPr>
          <w:bCs/>
          <w:color w:val="000000" w:themeColor="text1"/>
          <w:sz w:val="24"/>
          <w:szCs w:val="24"/>
        </w:rPr>
        <w:t xml:space="preserve"> </w:t>
      </w:r>
      <w:r w:rsidR="00254AD1"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L3ChNdAL","properties":{"formattedCitation":"(e.g., Cr\\uc0\\u252{}well et al., 2023; Hardwicke et al., 2018; Huff &amp; Bongartz, 2023; Laurinavichyute et al., 2022; Rochios &amp; Richmond, 2024; Wiechert et al., 2024)","plainCitation":"(e.g., Crüwell et al., 2023; Hardwicke et al., 2018; Huff &amp; Bongartz, 2023; Laurinavichyute et al., 2022; Rochios &amp; Richmond, 2024; Wiechert et al., 2024)","noteIndex":0},"citationItems":[{"id":3761,"uris":["http://zotero.org/users/6618481/items/V43Y4CIS"],"itemData":{"id":3761,"type":"article-journal","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all 14 articles provided at least some data and six provided analysis code, but only one article was rated to be exactly reproducible, and three were rated as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container-title":"Psychological Science","DOI":"10.1177/09567976221140828","ISSN":"0956-7976, 1467-9280","issue":"4","journalAbbreviation":"Psychol Sci","language":"en","page":"512-522","source":"DOI.org (Crossref)","title":"What’s in a Badge? A Computational Reproducibility Investigation of the Open Data Badge Policy in One Issue of &lt;i&gt;Psychological Science&lt;/i&gt;","title-short":"What’s in a Badge?","volume":"34","author":[{"family":"Crüwell","given":"Sophia"},{"family":"Apthorp","given":"Deborah"},{"family":"Baker","given":"Bradley J."},{"family":"Colling","given":"Lincoln"},{"family":"Elson","given":"Malte"},{"family":"Geiger","given":"Sandra J."},{"family":"Lobentanzer","given":"Sebastian"},{"family":"Monéger","given":"Jean"},{"family":"Patterson","given":"Alex"},{"family":"Schwarzkopf","given":"D. Samuel"},{"family":"Zaneva","given":"Mirela"},{"family":"Brown","given":"Nicholas J. L."}],"issued":{"date-parts":[["2023",4]]}},"label":"page","prefix":"e.g., "},{"id":3281,"uris":["http://zotero.org/users/6618481/items/EXDP6TGN"],"itemData":{"id":3281,"type":"article-journal","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id":3479,"uris":["http://zotero.org/users/6618481/items/9IWNHEJB"],"itemData":{"id":3479,"type":"article-journal","abstract":"Research-data availability contributes to the transparency of the research process and the credibility of educational-psychology research and science in general. Recently, there have been many initiatives to increase the availability and quality of research data. Many research institutions have adopted research-data policies. This increased awareness might have raised the sharing of research data in empirical articles. To test this idea, we coded 1,242 publications from six educational-psychology journals and the psychological journal Cognition (as a baseline) published in 2018 and 2020. Research-data availability was low (3.85% compared with 62.74% in Cognition) but has increased from 0.32% (2018) to 7.16% (2020). However, neither the data-transparency level of the journal nor the existence of an official research-data policy on the level of the corresponding author’s institution was related to research-data availability. We discuss the consequences of these findings for institutional research-data-management processes.","container-title":"Advances in Methods and Practices in Psychological Science","DOI":"10.1177/25152459231156419","ISSN":"2515-2459","issue":"1","language":"en","note":"publisher: SAGE Publications Inc","page":"25152459231156419","source":"SAGE Journals","title":"Low Research-Data Availability in Educational-Psychology Journals: No Indication of Effective Research-Data Policies","title-short":"Low Research-Data Availability in Educational-Psychology Journals","volume":"6","author":[{"family":"Huff","given":"Markus"},{"family":"Bongartz","given":"Elke C."}],"issued":{"date-parts":[["2023",1,1]]}}},{"id":3227,"uris":["http://zotero.org/users/6618481/items/QK7MSARQ"],"itemData":{"id":3227,"type":"article-journal","abstract":"In 2019 the Journal of Memory and Language instituted an open data and code policy; this policy requires that, as a rule, code and data be released at the latest upon publication. How effective is this policy? We compared 59 papers published before, and 59 papers published after, the policy took effect. After the policy was in place, the rate of data sharing increased by more than 50%. We further looked at whether papers published under the open data policy were reproducible, in the sense that the published results should be possible to regenerate given the data, and given the code, when code was provided. For 8 out of the 59 papers, data sets were inaccessible. The reproducibility rate ranged from 34% to 56%, depending on the reproducibility criteria. The strongest predictor of whether an attempt to reproduce would be successful is the presence of the analysis code: it increases the probability of reproducing reported results by almost 40%. We propose two simple steps that can increase the reproducibility of published papers: share the analysis code, and attempt to reproduce one’s own analysis using only the shared materials.","container-title":"Journal of Memory and Language","DOI":"10.1016/j.jml.2022.104332","ISSN":"0749-596X","journalAbbreviation":"Journal of Memory and Language","language":"en","page":"104332","source":"ScienceDirect","title":"Share the code, not just the data: A case study of the reproducibility of articles published in the Journal of Memory and Language under the open data policy","title-short":"Share the code, not just the data","volume":"125","author":[{"family":"Laurinavichyute","given":"Anna"},{"family":"Yadav","given":"Himanshu"},{"family":"Vasishth","given":"Shravan"}],"issued":{"date-parts":[["2022",8,1]]}}},{"id":3721,"uris":["http://zotero.org/users/6618481/items/84U5SBIV"],"itemData":{"id":3721,"type":"article-journal","abstract":"Although open science has become a popular tool to combat the replication crisis, it is unclear whether the uptake of open science practices has been consistent across the field of psychology. In this study, we were particularly interested in whether claims that developmental psychology lags behind other subfields in adopting open science practices were valid. To test this, we determined whether data and material sharing differed as a function of psychological subfield at the distinguished journal, Psychological Science. The results showed that open data and open materials scores increased from 2014–2015 to 2019–2020. Of note, articles published in the field of developmental psychology generated lower open data and open materials scores than articles published in cognition; however, scores were similar to articles published in social psychology. Across Psychological Science articles, shared data and materials were seldom accompanied by documentation that is likely to make shared research objects useful. These findings are discussed in the context of the unique challenges faces by developmental psychologists and how journals can more effectively encourage authors to practice open science across psychology.","container-title":"Infant and Child Development","DOI":"10.1002/icd.2361","ISSN":"1522-7219","issue":"1","language":"en","license":"© 2022 The Authors. Infant and Child Development published by John Wiley &amp; Sons Ltd.","note":"_eprint: https://onlinelibrary.wiley.com/doi/pdf/10.1002/icd.2361","page":"e2361","source":"Wiley Online Library","title":"Are we all on the same page? Subfield differences in open science practices in psychology","title-short":"Are we all on the same page?","volume":"33","author":[{"family":"Rochios","given":"Christina"},{"family":"Richmond","given":"Jenny L."}],"issued":{"date-parts":[["2024"]]}}},{"id":3723,"uris":["http://zotero.org/users/6618481/items/MNB3ZY9E"],"itemData":{"id":3723,"type":"article-journal","container-title":"Memory","DOI":"10.1080/09658211.2024.2387108","ISSN":"0965-8211","issue":"8","note":"publisher: Routledge","page":"1115-1127","source":"tandfonline.com (Atypon)","title":"Open science practices in the false memory literature","volume":"32","author":[{"family":"Wiechert","given":"Sera"},{"family":"Leistra","given":"Phaedra"},{"family":"Ben-Shakhar","given":"Gershon"},{"family":"Pertzov","given":"Yoni"},{"family":"Verschuere","given":"Bruno"}],"issued":{"date-parts":[["2024",9,13]]}}}],"schema":"https://github.com/citation-style-language/schema/raw/master/csl-citation.json"} </w:instrText>
      </w:r>
      <w:r w:rsidR="00254AD1" w:rsidRPr="00FD5886">
        <w:rPr>
          <w:bCs/>
          <w:color w:val="000000" w:themeColor="text1"/>
          <w:sz w:val="24"/>
          <w:szCs w:val="24"/>
        </w:rPr>
        <w:fldChar w:fldCharType="separate"/>
      </w:r>
      <w:r w:rsidR="002A0D60" w:rsidRPr="00FD5886">
        <w:rPr>
          <w:color w:val="000000"/>
          <w:sz w:val="24"/>
        </w:rPr>
        <w:t>(e.g., Crüwell et al., 2023; Hardwicke et al., 2018; Huff &amp; Bongartz, 2023; Laurinavichyute et al., 2022; Rochios &amp; Richmond, 2024; Wiechert et al., 2024)</w:t>
      </w:r>
      <w:r w:rsidR="00254AD1" w:rsidRPr="00FD5886">
        <w:rPr>
          <w:bCs/>
          <w:color w:val="000000" w:themeColor="text1"/>
          <w:sz w:val="24"/>
          <w:szCs w:val="24"/>
        </w:rPr>
        <w:fldChar w:fldCharType="end"/>
      </w:r>
      <w:r w:rsidRPr="00FD5886">
        <w:rPr>
          <w:bCs/>
          <w:color w:val="000000" w:themeColor="text1"/>
          <w:sz w:val="24"/>
          <w:szCs w:val="24"/>
        </w:rPr>
        <w:t xml:space="preserve">. </w:t>
      </w:r>
      <w:r w:rsidR="00F71883" w:rsidRPr="00FD5886">
        <w:rPr>
          <w:bCs/>
          <w:color w:val="000000" w:themeColor="text1"/>
          <w:sz w:val="24"/>
          <w:szCs w:val="24"/>
        </w:rPr>
        <w:t>W</w:t>
      </w:r>
      <w:r w:rsidRPr="00FD5886">
        <w:rPr>
          <w:bCs/>
          <w:color w:val="000000" w:themeColor="text1"/>
          <w:sz w:val="24"/>
          <w:szCs w:val="24"/>
        </w:rPr>
        <w:t xml:space="preserve">e built on this research by </w:t>
      </w:r>
      <w:r w:rsidR="00AF6F74" w:rsidRPr="00FD5886">
        <w:rPr>
          <w:bCs/>
          <w:color w:val="000000" w:themeColor="text1"/>
          <w:sz w:val="24"/>
          <w:szCs w:val="24"/>
        </w:rPr>
        <w:t>conduc</w:t>
      </w:r>
      <w:r w:rsidR="00CB6A0F" w:rsidRPr="00FD5886">
        <w:rPr>
          <w:bCs/>
          <w:color w:val="000000" w:themeColor="text1"/>
          <w:sz w:val="24"/>
          <w:szCs w:val="24"/>
        </w:rPr>
        <w:t>t</w:t>
      </w:r>
      <w:r w:rsidRPr="00FD5886">
        <w:rPr>
          <w:bCs/>
          <w:color w:val="000000" w:themeColor="text1"/>
          <w:sz w:val="24"/>
          <w:szCs w:val="24"/>
        </w:rPr>
        <w:t>ing</w:t>
      </w:r>
      <w:r w:rsidR="00AF6F74" w:rsidRPr="00FD5886">
        <w:rPr>
          <w:bCs/>
          <w:color w:val="000000" w:themeColor="text1"/>
          <w:sz w:val="24"/>
          <w:szCs w:val="24"/>
        </w:rPr>
        <w:t xml:space="preserve"> </w:t>
      </w:r>
      <w:r w:rsidR="007D2482" w:rsidRPr="00FD5886">
        <w:rPr>
          <w:bCs/>
          <w:color w:val="000000" w:themeColor="text1"/>
          <w:sz w:val="24"/>
          <w:szCs w:val="24"/>
        </w:rPr>
        <w:t>what we refer to as a</w:t>
      </w:r>
      <w:r w:rsidR="00AF6F74" w:rsidRPr="00FD5886">
        <w:rPr>
          <w:bCs/>
          <w:color w:val="000000" w:themeColor="text1"/>
          <w:sz w:val="24"/>
          <w:szCs w:val="24"/>
        </w:rPr>
        <w:t xml:space="preserve"> sharing practices review of outputs from publications in our field of visual search and eye movement behavior</w:t>
      </w:r>
      <w:r w:rsidR="00F71883" w:rsidRPr="00FD5886">
        <w:rPr>
          <w:bCs/>
          <w:color w:val="000000" w:themeColor="text1"/>
          <w:sz w:val="24"/>
          <w:szCs w:val="24"/>
        </w:rPr>
        <w:t xml:space="preserve">, using </w:t>
      </w:r>
      <w:r w:rsidR="00AF6F74" w:rsidRPr="00FD5886">
        <w:rPr>
          <w:bCs/>
          <w:color w:val="000000" w:themeColor="text1"/>
          <w:sz w:val="24"/>
          <w:szCs w:val="24"/>
        </w:rPr>
        <w:t>two</w:t>
      </w:r>
      <w:r w:rsidR="00DD7921" w:rsidRPr="00FD5886">
        <w:rPr>
          <w:bCs/>
          <w:color w:val="000000" w:themeColor="text1"/>
          <w:sz w:val="24"/>
          <w:szCs w:val="24"/>
        </w:rPr>
        <w:t xml:space="preserve"> searches: a Literature Search and a Repository Search. </w:t>
      </w:r>
      <w:r w:rsidR="00AF6F74" w:rsidRPr="00FD5886">
        <w:rPr>
          <w:bCs/>
          <w:color w:val="000000" w:themeColor="text1"/>
          <w:sz w:val="24"/>
          <w:szCs w:val="24"/>
        </w:rPr>
        <w:t xml:space="preserve">We catalogued the outputs </w:t>
      </w:r>
      <w:r w:rsidR="00F71883" w:rsidRPr="00FD5886">
        <w:rPr>
          <w:bCs/>
          <w:color w:val="000000" w:themeColor="text1"/>
          <w:sz w:val="24"/>
          <w:szCs w:val="24"/>
        </w:rPr>
        <w:t>according to the</w:t>
      </w:r>
      <w:r w:rsidR="00AF6F74" w:rsidRPr="00FD5886">
        <w:rPr>
          <w:bCs/>
          <w:color w:val="000000" w:themeColor="text1"/>
          <w:sz w:val="24"/>
          <w:szCs w:val="24"/>
        </w:rPr>
        <w:t xml:space="preserve"> </w:t>
      </w:r>
      <w:r w:rsidR="00F71883" w:rsidRPr="00FD5886">
        <w:rPr>
          <w:bCs/>
          <w:color w:val="000000" w:themeColor="text1"/>
          <w:sz w:val="24"/>
          <w:szCs w:val="24"/>
        </w:rPr>
        <w:t xml:space="preserve">types </w:t>
      </w:r>
      <w:r w:rsidR="00AF6F74" w:rsidRPr="00FD5886">
        <w:rPr>
          <w:bCs/>
          <w:color w:val="000000" w:themeColor="text1"/>
          <w:sz w:val="24"/>
          <w:szCs w:val="24"/>
        </w:rPr>
        <w:t>of reus</w:t>
      </w:r>
      <w:r w:rsidR="00384F57" w:rsidRPr="00FD5886">
        <w:rPr>
          <w:bCs/>
          <w:color w:val="000000" w:themeColor="text1"/>
          <w:sz w:val="24"/>
          <w:szCs w:val="24"/>
        </w:rPr>
        <w:t>ability</w:t>
      </w:r>
      <w:r w:rsidR="00F71883" w:rsidRPr="00FD5886">
        <w:rPr>
          <w:bCs/>
          <w:color w:val="000000" w:themeColor="text1"/>
          <w:sz w:val="24"/>
          <w:szCs w:val="24"/>
        </w:rPr>
        <w:t xml:space="preserve"> they could facilitate</w:t>
      </w:r>
      <w:r w:rsidR="00AF6F74" w:rsidRPr="00FD5886">
        <w:rPr>
          <w:bCs/>
          <w:color w:val="000000" w:themeColor="text1"/>
          <w:sz w:val="24"/>
          <w:szCs w:val="24"/>
        </w:rPr>
        <w:t>, including analytic reproducibility, direct replications, and secondary data analyses</w:t>
      </w:r>
      <w:r w:rsidR="00B678FE" w:rsidRPr="00FD5886">
        <w:rPr>
          <w:bCs/>
          <w:color w:val="000000" w:themeColor="text1"/>
          <w:sz w:val="24"/>
          <w:szCs w:val="24"/>
        </w:rPr>
        <w:t>.</w:t>
      </w:r>
    </w:p>
    <w:p w14:paraId="22892001" w14:textId="36F8AA91" w:rsidR="00945EFD" w:rsidRPr="00FD5886" w:rsidRDefault="00697EC0" w:rsidP="00CB7AF3">
      <w:pPr>
        <w:tabs>
          <w:tab w:val="clear" w:pos="3068"/>
        </w:tabs>
        <w:ind w:firstLine="0"/>
        <w:rPr>
          <w:bCs/>
          <w:color w:val="000000" w:themeColor="text1"/>
          <w:sz w:val="24"/>
          <w:szCs w:val="24"/>
        </w:rPr>
      </w:pPr>
      <w:r w:rsidRPr="00FD5886">
        <w:rPr>
          <w:bCs/>
          <w:color w:val="000000" w:themeColor="text1"/>
          <w:sz w:val="24"/>
          <w:szCs w:val="24"/>
        </w:rPr>
        <w:tab/>
        <w:t xml:space="preserve">The most common practice adopted by researchers in our Literature Search was to share </w:t>
      </w:r>
      <w:r w:rsidR="004863D3" w:rsidRPr="00FD5886">
        <w:rPr>
          <w:bCs/>
          <w:color w:val="000000" w:themeColor="text1"/>
          <w:sz w:val="24"/>
          <w:szCs w:val="24"/>
        </w:rPr>
        <w:t>no outputs</w:t>
      </w:r>
      <w:r w:rsidRPr="00FD5886">
        <w:rPr>
          <w:bCs/>
          <w:color w:val="000000" w:themeColor="text1"/>
          <w:sz w:val="24"/>
          <w:szCs w:val="24"/>
        </w:rPr>
        <w:t xml:space="preserve">. Of those who did share outputs, in both searches, </w:t>
      </w:r>
      <w:r w:rsidR="004863D3" w:rsidRPr="00FD5886">
        <w:rPr>
          <w:bCs/>
          <w:color w:val="000000" w:themeColor="text1"/>
          <w:sz w:val="24"/>
          <w:szCs w:val="24"/>
        </w:rPr>
        <w:t>researchers</w:t>
      </w:r>
      <w:r w:rsidRPr="00FD5886">
        <w:rPr>
          <w:bCs/>
          <w:color w:val="000000" w:themeColor="text1"/>
          <w:sz w:val="24"/>
          <w:szCs w:val="24"/>
        </w:rPr>
        <w:t xml:space="preserve"> primarily shared datasets. </w:t>
      </w:r>
      <w:r w:rsidR="008C3951" w:rsidRPr="00FD5886">
        <w:rPr>
          <w:bCs/>
          <w:color w:val="000000" w:themeColor="text1"/>
          <w:sz w:val="24"/>
          <w:szCs w:val="24"/>
        </w:rPr>
        <w:t>Unfortunately, the sharing of metadata such as codebooks, data dictionaries or guides, was rare</w:t>
      </w:r>
      <w:r w:rsidR="00D90A46" w:rsidRPr="00FD5886">
        <w:rPr>
          <w:bCs/>
          <w:color w:val="000000" w:themeColor="text1"/>
          <w:sz w:val="24"/>
          <w:szCs w:val="24"/>
        </w:rPr>
        <w:t xml:space="preserve"> as was the sharing of analytic code alongside datasets</w:t>
      </w:r>
      <w:r w:rsidR="008C3951" w:rsidRPr="00FD5886">
        <w:rPr>
          <w:bCs/>
          <w:color w:val="000000" w:themeColor="text1"/>
          <w:sz w:val="24"/>
          <w:szCs w:val="24"/>
        </w:rPr>
        <w:t xml:space="preserve">. </w:t>
      </w:r>
      <w:r w:rsidR="00D90A46" w:rsidRPr="00FD5886">
        <w:rPr>
          <w:bCs/>
          <w:color w:val="000000" w:themeColor="text1"/>
          <w:sz w:val="24"/>
          <w:szCs w:val="24"/>
        </w:rPr>
        <w:t xml:space="preserve">Most of the analytic code shared was done so in a closed format, limiting the ability of other researchers to reproduce analyses. </w:t>
      </w:r>
    </w:p>
    <w:p w14:paraId="6E842DB2" w14:textId="79C2F590" w:rsidR="00697EC0" w:rsidRPr="00FD5886" w:rsidRDefault="00697EC0" w:rsidP="00697EC0">
      <w:pPr>
        <w:tabs>
          <w:tab w:val="clear" w:pos="3068"/>
        </w:tabs>
        <w:rPr>
          <w:bCs/>
          <w:color w:val="000000" w:themeColor="text1"/>
          <w:sz w:val="24"/>
          <w:szCs w:val="24"/>
        </w:rPr>
      </w:pPr>
      <w:r w:rsidRPr="00FD5886">
        <w:rPr>
          <w:bCs/>
          <w:color w:val="000000" w:themeColor="text1"/>
          <w:sz w:val="24"/>
          <w:szCs w:val="24"/>
        </w:rPr>
        <w:t>Researchers rarely shared outputs that could support direct replications. The sharing of experimental code and materials was sparse, and this was the case for both the outputs examined as part of our Literature Search and Repository Search. When code was shared, it was primarily shared in a closed format, using code from MATLAB experiments. This further serves to limit the ability of the outputs to support direct replications via the use of proprietary software that requires specific licenses to be used. Unlike sharing for the purposes of analytic reproducibility, researchers in our field do not generally appear to consider sharing for the purposes of direct replications.</w:t>
      </w:r>
    </w:p>
    <w:p w14:paraId="64B59FA9" w14:textId="2EF1A5E9" w:rsidR="00EA4640" w:rsidRPr="00FD5886" w:rsidRDefault="00697EC0" w:rsidP="00697EC0">
      <w:pPr>
        <w:tabs>
          <w:tab w:val="clear" w:pos="3068"/>
        </w:tabs>
        <w:rPr>
          <w:bCs/>
          <w:color w:val="000000" w:themeColor="text1"/>
          <w:sz w:val="24"/>
          <w:szCs w:val="24"/>
        </w:rPr>
      </w:pPr>
      <w:r w:rsidRPr="00FD5886">
        <w:rPr>
          <w:bCs/>
          <w:color w:val="000000" w:themeColor="text1"/>
          <w:sz w:val="24"/>
          <w:szCs w:val="24"/>
        </w:rPr>
        <w:lastRenderedPageBreak/>
        <w:t xml:space="preserve">There was a divergence in our searches in terms of their ability to support secondary data analyses. </w:t>
      </w:r>
      <w:r w:rsidR="00F60181" w:rsidRPr="00FD5886">
        <w:rPr>
          <w:bCs/>
          <w:color w:val="000000" w:themeColor="text1"/>
          <w:sz w:val="24"/>
          <w:szCs w:val="24"/>
        </w:rPr>
        <w:t>T</w:t>
      </w:r>
      <w:r w:rsidR="00C91DC8" w:rsidRPr="00FD5886">
        <w:rPr>
          <w:bCs/>
          <w:color w:val="000000" w:themeColor="text1"/>
          <w:sz w:val="24"/>
          <w:szCs w:val="24"/>
        </w:rPr>
        <w:t>he idea</w:t>
      </w:r>
      <w:r w:rsidR="00DA7ECB" w:rsidRPr="00FD5886">
        <w:rPr>
          <w:bCs/>
          <w:color w:val="000000" w:themeColor="text1"/>
          <w:sz w:val="24"/>
          <w:szCs w:val="24"/>
        </w:rPr>
        <w:t>l</w:t>
      </w:r>
      <w:r w:rsidR="00C91DC8" w:rsidRPr="00FD5886">
        <w:rPr>
          <w:bCs/>
          <w:color w:val="000000" w:themeColor="text1"/>
          <w:sz w:val="24"/>
          <w:szCs w:val="24"/>
        </w:rPr>
        <w:t xml:space="preserve"> data format </w:t>
      </w:r>
      <w:r w:rsidR="00F60181" w:rsidRPr="00FD5886">
        <w:rPr>
          <w:bCs/>
          <w:color w:val="000000" w:themeColor="text1"/>
          <w:sz w:val="24"/>
          <w:szCs w:val="24"/>
        </w:rPr>
        <w:t xml:space="preserve">for a secondary data analysis is </w:t>
      </w:r>
      <w:r w:rsidR="00C91DC8" w:rsidRPr="00FD5886">
        <w:rPr>
          <w:bCs/>
          <w:color w:val="000000" w:themeColor="text1"/>
          <w:sz w:val="24"/>
          <w:szCs w:val="24"/>
        </w:rPr>
        <w:t xml:space="preserve">raw </w:t>
      </w:r>
      <w:r w:rsidR="00F60181" w:rsidRPr="00FD5886">
        <w:rPr>
          <w:bCs/>
          <w:color w:val="000000" w:themeColor="text1"/>
          <w:sz w:val="24"/>
          <w:szCs w:val="24"/>
        </w:rPr>
        <w:t xml:space="preserve">experimental </w:t>
      </w:r>
      <w:r w:rsidR="00C91DC8" w:rsidRPr="00FD5886">
        <w:rPr>
          <w:bCs/>
          <w:color w:val="000000" w:themeColor="text1"/>
          <w:sz w:val="24"/>
          <w:szCs w:val="24"/>
        </w:rPr>
        <w:t xml:space="preserve">data. </w:t>
      </w:r>
      <w:r w:rsidRPr="00FD5886">
        <w:rPr>
          <w:bCs/>
          <w:color w:val="000000" w:themeColor="text1"/>
          <w:sz w:val="24"/>
          <w:szCs w:val="24"/>
        </w:rPr>
        <w:t xml:space="preserve">In the context of visual search and eye movement experiments, the raw data that we sought consisted of by-fixation datasets. </w:t>
      </w:r>
      <w:r w:rsidR="00C91DC8" w:rsidRPr="00FD5886">
        <w:rPr>
          <w:bCs/>
          <w:color w:val="000000" w:themeColor="text1"/>
          <w:sz w:val="24"/>
          <w:szCs w:val="24"/>
        </w:rPr>
        <w:t xml:space="preserve">These </w:t>
      </w:r>
      <w:r w:rsidR="00F60181" w:rsidRPr="00FD5886">
        <w:rPr>
          <w:bCs/>
          <w:color w:val="000000" w:themeColor="text1"/>
          <w:sz w:val="24"/>
          <w:szCs w:val="24"/>
        </w:rPr>
        <w:t xml:space="preserve">datasets </w:t>
      </w:r>
      <w:r w:rsidR="00C91DC8" w:rsidRPr="00FD5886">
        <w:rPr>
          <w:bCs/>
          <w:color w:val="000000" w:themeColor="text1"/>
          <w:sz w:val="24"/>
          <w:szCs w:val="24"/>
        </w:rPr>
        <w:t xml:space="preserve">were </w:t>
      </w:r>
      <w:r w:rsidR="00045029" w:rsidRPr="00FD5886">
        <w:rPr>
          <w:bCs/>
          <w:color w:val="000000" w:themeColor="text1"/>
          <w:sz w:val="24"/>
          <w:szCs w:val="24"/>
        </w:rPr>
        <w:t xml:space="preserve">shared </w:t>
      </w:r>
      <w:r w:rsidR="00F60181" w:rsidRPr="00FD5886">
        <w:rPr>
          <w:bCs/>
          <w:color w:val="000000" w:themeColor="text1"/>
          <w:sz w:val="24"/>
          <w:szCs w:val="24"/>
        </w:rPr>
        <w:t xml:space="preserve">more frequently </w:t>
      </w:r>
      <w:r w:rsidR="00045029" w:rsidRPr="00FD5886">
        <w:rPr>
          <w:bCs/>
          <w:color w:val="000000" w:themeColor="text1"/>
          <w:sz w:val="24"/>
          <w:szCs w:val="24"/>
        </w:rPr>
        <w:t xml:space="preserve">by publications found </w:t>
      </w:r>
      <w:r w:rsidR="00F60181" w:rsidRPr="00FD5886">
        <w:rPr>
          <w:bCs/>
          <w:color w:val="000000" w:themeColor="text1"/>
          <w:sz w:val="24"/>
          <w:szCs w:val="24"/>
        </w:rPr>
        <w:t>through</w:t>
      </w:r>
      <w:r w:rsidR="00045029" w:rsidRPr="00FD5886">
        <w:rPr>
          <w:bCs/>
          <w:color w:val="000000" w:themeColor="text1"/>
          <w:sz w:val="24"/>
          <w:szCs w:val="24"/>
        </w:rPr>
        <w:t xml:space="preserve"> our Repository Search, </w:t>
      </w:r>
      <w:r w:rsidR="00CB7AF3" w:rsidRPr="00FD5886">
        <w:rPr>
          <w:bCs/>
          <w:color w:val="000000" w:themeColor="text1"/>
          <w:sz w:val="24"/>
          <w:szCs w:val="24"/>
        </w:rPr>
        <w:t>and seldomly</w:t>
      </w:r>
      <w:r w:rsidR="00F60181" w:rsidRPr="00FD5886">
        <w:rPr>
          <w:bCs/>
          <w:color w:val="000000" w:themeColor="text1"/>
          <w:sz w:val="24"/>
          <w:szCs w:val="24"/>
        </w:rPr>
        <w:t xml:space="preserve"> </w:t>
      </w:r>
      <w:r w:rsidR="00045029" w:rsidRPr="00FD5886">
        <w:rPr>
          <w:bCs/>
          <w:color w:val="000000" w:themeColor="text1"/>
          <w:sz w:val="24"/>
          <w:szCs w:val="24"/>
        </w:rPr>
        <w:t xml:space="preserve">by publications </w:t>
      </w:r>
      <w:r w:rsidR="00F60181" w:rsidRPr="00FD5886">
        <w:rPr>
          <w:bCs/>
          <w:color w:val="000000" w:themeColor="text1"/>
          <w:sz w:val="24"/>
          <w:szCs w:val="24"/>
        </w:rPr>
        <w:t>through</w:t>
      </w:r>
      <w:r w:rsidR="00045029" w:rsidRPr="00FD5886">
        <w:rPr>
          <w:bCs/>
          <w:color w:val="000000" w:themeColor="text1"/>
          <w:sz w:val="24"/>
          <w:szCs w:val="24"/>
        </w:rPr>
        <w:t xml:space="preserve"> our Literature Search. </w:t>
      </w:r>
      <w:r w:rsidR="00F60181" w:rsidRPr="00FD5886">
        <w:rPr>
          <w:bCs/>
          <w:color w:val="000000" w:themeColor="text1"/>
          <w:sz w:val="24"/>
          <w:szCs w:val="24"/>
        </w:rPr>
        <w:t>Shared</w:t>
      </w:r>
      <w:r w:rsidR="00045029" w:rsidRPr="00FD5886">
        <w:rPr>
          <w:bCs/>
          <w:color w:val="000000" w:themeColor="text1"/>
          <w:sz w:val="24"/>
          <w:szCs w:val="24"/>
        </w:rPr>
        <w:t xml:space="preserve"> </w:t>
      </w:r>
      <w:r w:rsidR="0070001F" w:rsidRPr="00FD5886">
        <w:rPr>
          <w:bCs/>
          <w:color w:val="000000" w:themeColor="text1"/>
          <w:sz w:val="24"/>
          <w:szCs w:val="24"/>
        </w:rPr>
        <w:t>raw by-fixation datasets were primarily shared</w:t>
      </w:r>
      <w:r w:rsidR="00EA4640" w:rsidRPr="00FD5886">
        <w:rPr>
          <w:bCs/>
          <w:color w:val="000000" w:themeColor="text1"/>
          <w:sz w:val="24"/>
          <w:szCs w:val="24"/>
        </w:rPr>
        <w:t xml:space="preserve"> </w:t>
      </w:r>
      <w:r w:rsidR="00736730" w:rsidRPr="00FD5886">
        <w:rPr>
          <w:bCs/>
          <w:color w:val="000000" w:themeColor="text1"/>
          <w:sz w:val="24"/>
          <w:szCs w:val="24"/>
        </w:rPr>
        <w:t xml:space="preserve">in an open format. </w:t>
      </w:r>
      <w:r w:rsidR="00181B9C" w:rsidRPr="00FD5886">
        <w:rPr>
          <w:bCs/>
          <w:color w:val="000000" w:themeColor="text1"/>
          <w:sz w:val="24"/>
          <w:szCs w:val="24"/>
        </w:rPr>
        <w:t>Th</w:t>
      </w:r>
      <w:r w:rsidR="00F60181" w:rsidRPr="00FD5886">
        <w:rPr>
          <w:bCs/>
          <w:color w:val="000000" w:themeColor="text1"/>
          <w:sz w:val="24"/>
          <w:szCs w:val="24"/>
        </w:rPr>
        <w:t>is</w:t>
      </w:r>
      <w:r w:rsidR="00181B9C" w:rsidRPr="00FD5886">
        <w:rPr>
          <w:bCs/>
          <w:color w:val="000000" w:themeColor="text1"/>
          <w:sz w:val="24"/>
          <w:szCs w:val="24"/>
        </w:rPr>
        <w:t xml:space="preserve"> divergence highlights </w:t>
      </w:r>
      <w:r w:rsidR="00BC2BB8" w:rsidRPr="00FD5886">
        <w:rPr>
          <w:bCs/>
          <w:color w:val="000000" w:themeColor="text1"/>
          <w:sz w:val="24"/>
          <w:szCs w:val="24"/>
        </w:rPr>
        <w:t>variability</w:t>
      </w:r>
      <w:r w:rsidR="00181B9C" w:rsidRPr="00FD5886">
        <w:rPr>
          <w:bCs/>
          <w:color w:val="000000" w:themeColor="text1"/>
          <w:sz w:val="24"/>
          <w:szCs w:val="24"/>
        </w:rPr>
        <w:t xml:space="preserve"> in the approaches taken by </w:t>
      </w:r>
      <w:r w:rsidR="00BC2BB8" w:rsidRPr="00FD5886">
        <w:rPr>
          <w:bCs/>
          <w:color w:val="000000" w:themeColor="text1"/>
          <w:sz w:val="24"/>
          <w:szCs w:val="24"/>
        </w:rPr>
        <w:t>researchers</w:t>
      </w:r>
      <w:r w:rsidR="00181B9C" w:rsidRPr="00FD5886">
        <w:rPr>
          <w:bCs/>
          <w:color w:val="000000" w:themeColor="text1"/>
          <w:sz w:val="24"/>
          <w:szCs w:val="24"/>
        </w:rPr>
        <w:t xml:space="preserve">, with some sharing raw data that is valuable for secondary data analyses, and others not. Of course, it is possible that the sharing of raw data in these cases </w:t>
      </w:r>
      <w:r w:rsidR="00F60181" w:rsidRPr="00FD5886">
        <w:rPr>
          <w:bCs/>
          <w:color w:val="000000" w:themeColor="text1"/>
          <w:sz w:val="24"/>
          <w:szCs w:val="24"/>
        </w:rPr>
        <w:t>was not motivated by the</w:t>
      </w:r>
      <w:r w:rsidR="00181B9C" w:rsidRPr="00FD5886">
        <w:rPr>
          <w:bCs/>
          <w:color w:val="000000" w:themeColor="text1"/>
          <w:sz w:val="24"/>
          <w:szCs w:val="24"/>
        </w:rPr>
        <w:t xml:space="preserve"> </w:t>
      </w:r>
      <w:r w:rsidR="006808BE" w:rsidRPr="00FD5886">
        <w:rPr>
          <w:bCs/>
          <w:color w:val="000000" w:themeColor="text1"/>
          <w:sz w:val="24"/>
          <w:szCs w:val="24"/>
        </w:rPr>
        <w:t>facilitat</w:t>
      </w:r>
      <w:r w:rsidR="00F60181" w:rsidRPr="00FD5886">
        <w:rPr>
          <w:bCs/>
          <w:color w:val="000000" w:themeColor="text1"/>
          <w:sz w:val="24"/>
          <w:szCs w:val="24"/>
        </w:rPr>
        <w:t>ion of</w:t>
      </w:r>
      <w:r w:rsidR="006808BE" w:rsidRPr="00FD5886">
        <w:rPr>
          <w:bCs/>
          <w:color w:val="000000" w:themeColor="text1"/>
          <w:sz w:val="24"/>
          <w:szCs w:val="24"/>
        </w:rPr>
        <w:t xml:space="preserve"> </w:t>
      </w:r>
      <w:r w:rsidR="00181B9C" w:rsidRPr="00FD5886">
        <w:rPr>
          <w:bCs/>
          <w:color w:val="000000" w:themeColor="text1"/>
          <w:sz w:val="24"/>
          <w:szCs w:val="24"/>
        </w:rPr>
        <w:t>secondary data analyses</w:t>
      </w:r>
      <w:r w:rsidR="006808BE" w:rsidRPr="00FD5886">
        <w:rPr>
          <w:bCs/>
          <w:color w:val="000000" w:themeColor="text1"/>
          <w:sz w:val="24"/>
          <w:szCs w:val="24"/>
        </w:rPr>
        <w:t xml:space="preserve">. </w:t>
      </w:r>
      <w:r w:rsidR="00BC2BB8" w:rsidRPr="00FD5886">
        <w:rPr>
          <w:bCs/>
          <w:color w:val="000000" w:themeColor="text1"/>
          <w:sz w:val="24"/>
          <w:szCs w:val="24"/>
        </w:rPr>
        <w:t>Instead,</w:t>
      </w:r>
      <w:r w:rsidR="006808BE" w:rsidRPr="00FD5886">
        <w:rPr>
          <w:bCs/>
          <w:color w:val="000000" w:themeColor="text1"/>
          <w:sz w:val="24"/>
          <w:szCs w:val="24"/>
        </w:rPr>
        <w:t xml:space="preserve"> </w:t>
      </w:r>
      <w:r w:rsidR="00181B9C" w:rsidRPr="00FD5886">
        <w:rPr>
          <w:bCs/>
          <w:color w:val="000000" w:themeColor="text1"/>
          <w:sz w:val="24"/>
          <w:szCs w:val="24"/>
        </w:rPr>
        <w:t xml:space="preserve">by-fixation datasets </w:t>
      </w:r>
      <w:r w:rsidR="00F60181" w:rsidRPr="00FD5886">
        <w:rPr>
          <w:bCs/>
          <w:color w:val="000000" w:themeColor="text1"/>
          <w:sz w:val="24"/>
          <w:szCs w:val="24"/>
        </w:rPr>
        <w:t xml:space="preserve">may </w:t>
      </w:r>
      <w:r w:rsidR="00181B9C" w:rsidRPr="00FD5886">
        <w:rPr>
          <w:bCs/>
          <w:color w:val="000000" w:themeColor="text1"/>
          <w:sz w:val="24"/>
          <w:szCs w:val="24"/>
        </w:rPr>
        <w:t xml:space="preserve">have been shared by </w:t>
      </w:r>
      <w:r w:rsidR="00BC2BB8" w:rsidRPr="00FD5886">
        <w:rPr>
          <w:bCs/>
          <w:color w:val="000000" w:themeColor="text1"/>
          <w:sz w:val="24"/>
          <w:szCs w:val="24"/>
        </w:rPr>
        <w:t>researchers</w:t>
      </w:r>
      <w:r w:rsidR="00181B9C" w:rsidRPr="00FD5886">
        <w:rPr>
          <w:bCs/>
          <w:color w:val="000000" w:themeColor="text1"/>
          <w:sz w:val="24"/>
          <w:szCs w:val="24"/>
        </w:rPr>
        <w:t xml:space="preserve"> whose analyses focused on those datasets without summarizing them </w:t>
      </w:r>
      <w:r w:rsidR="00F60181" w:rsidRPr="00FD5886">
        <w:rPr>
          <w:bCs/>
          <w:color w:val="000000" w:themeColor="text1"/>
          <w:sz w:val="24"/>
          <w:szCs w:val="24"/>
        </w:rPr>
        <w:t>in</w:t>
      </w:r>
      <w:r w:rsidR="00181B9C" w:rsidRPr="00FD5886">
        <w:rPr>
          <w:bCs/>
          <w:color w:val="000000" w:themeColor="text1"/>
          <w:sz w:val="24"/>
          <w:szCs w:val="24"/>
        </w:rPr>
        <w:t xml:space="preserve"> other forms, such as by-participant datasets. </w:t>
      </w:r>
      <w:r w:rsidR="00BC2BB8" w:rsidRPr="00FD5886">
        <w:rPr>
          <w:bCs/>
          <w:color w:val="000000" w:themeColor="text1"/>
          <w:sz w:val="24"/>
          <w:szCs w:val="24"/>
        </w:rPr>
        <w:t xml:space="preserve">Regardless, we note that </w:t>
      </w:r>
      <w:r w:rsidR="00F60181" w:rsidRPr="00FD5886">
        <w:rPr>
          <w:bCs/>
          <w:color w:val="000000" w:themeColor="text1"/>
          <w:sz w:val="24"/>
          <w:szCs w:val="24"/>
        </w:rPr>
        <w:t xml:space="preserve">some </w:t>
      </w:r>
      <w:r w:rsidR="005F7E40" w:rsidRPr="00FD5886">
        <w:rPr>
          <w:bCs/>
          <w:color w:val="000000" w:themeColor="text1"/>
          <w:sz w:val="24"/>
          <w:szCs w:val="24"/>
        </w:rPr>
        <w:t>researchers share outputs that can facilitate secondary datasets at an appreciable rate.</w:t>
      </w:r>
    </w:p>
    <w:p w14:paraId="4D38E303" w14:textId="53113F64" w:rsidR="00697EC0" w:rsidRPr="00FD5886" w:rsidRDefault="00A96811" w:rsidP="00A96811">
      <w:pPr>
        <w:tabs>
          <w:tab w:val="clear" w:pos="3068"/>
        </w:tabs>
        <w:rPr>
          <w:bCs/>
          <w:color w:val="000000" w:themeColor="text1"/>
          <w:sz w:val="24"/>
          <w:szCs w:val="24"/>
        </w:rPr>
      </w:pPr>
      <w:r w:rsidRPr="00FD5886">
        <w:rPr>
          <w:bCs/>
          <w:color w:val="000000" w:themeColor="text1"/>
          <w:sz w:val="24"/>
          <w:szCs w:val="24"/>
        </w:rPr>
        <w:t>Taken together</w:t>
      </w:r>
      <w:r w:rsidR="008D66D9" w:rsidRPr="00FD5886">
        <w:rPr>
          <w:bCs/>
          <w:color w:val="000000" w:themeColor="text1"/>
          <w:sz w:val="24"/>
          <w:szCs w:val="24"/>
        </w:rPr>
        <w:t>,</w:t>
      </w:r>
      <w:r w:rsidRPr="00FD5886">
        <w:rPr>
          <w:bCs/>
          <w:color w:val="000000" w:themeColor="text1"/>
          <w:sz w:val="24"/>
          <w:szCs w:val="24"/>
        </w:rPr>
        <w:t xml:space="preserve"> these patterns of sharing that can support different types of reuse lead us to conclude that researchers in our field primarily consider the act of output sharing as being one that is focused on facilitating analytic reproducibility. </w:t>
      </w:r>
      <w:r w:rsidR="00697EC0" w:rsidRPr="00FD5886">
        <w:rPr>
          <w:bCs/>
          <w:color w:val="000000" w:themeColor="text1"/>
          <w:sz w:val="24"/>
          <w:szCs w:val="24"/>
        </w:rPr>
        <w:t xml:space="preserve">Across all outputs shared, the act of understanding and determining what was shared was a constant challenge during this project because the sharing of metadata was so limited. We often found ourselves scouring datasets with no information regarding what was contained within them. Dataset names often gave few clues regarding what was contained within, and column names within those datasets could often be cryptic, typically involving combinations of a small number of letters that clearly had some </w:t>
      </w:r>
      <w:r w:rsidR="00697EC0" w:rsidRPr="00FD5886">
        <w:rPr>
          <w:bCs/>
          <w:color w:val="000000" w:themeColor="text1"/>
          <w:sz w:val="24"/>
          <w:szCs w:val="24"/>
        </w:rPr>
        <w:lastRenderedPageBreak/>
        <w:t>meaning to the authors but were virtually impossible for outsiders to understand. Many datafile names were likely generated by software during data collection, and so their contents and meaning were not forthcoming. Overall, it felt to us that there was a consistent problem in that researchers might share outputs under the consideration that ‘it makes sense to me,’ without understanding how difficult it would be for others to comprehend what had been shared.</w:t>
      </w:r>
    </w:p>
    <w:p w14:paraId="3284FF65" w14:textId="77777777" w:rsidR="00697EC0" w:rsidRPr="00FD5886" w:rsidRDefault="00697EC0" w:rsidP="00697EC0">
      <w:pPr>
        <w:tabs>
          <w:tab w:val="clear" w:pos="3068"/>
        </w:tabs>
        <w:rPr>
          <w:bCs/>
          <w:color w:val="000000" w:themeColor="text1"/>
          <w:sz w:val="24"/>
          <w:szCs w:val="24"/>
        </w:rPr>
      </w:pPr>
      <w:r w:rsidRPr="00FD5886">
        <w:rPr>
          <w:bCs/>
          <w:color w:val="000000" w:themeColor="text1"/>
          <w:sz w:val="24"/>
          <w:szCs w:val="24"/>
        </w:rPr>
        <w:t xml:space="preserve">When seeking to find outputs for the purposes of analytic reproducibility, direct replications, or secondary data analyses, what do our examinations suggest is the best form of search to use: a literature search or a repository search? Overall, sharing in support of all forms of reproducibility was higher in our Repository Search than our Literature Search, so the success rate of finding viable outputs is likely to be higher when searching for outputs using an online repository such as the OSF. However, this suggestion must be tempered by the fact that the overall number of results returned by our Repository Search was far lower than for our Literature Search. </w:t>
      </w:r>
    </w:p>
    <w:p w14:paraId="4CF02722" w14:textId="352873A9" w:rsidR="00BE55F3" w:rsidRPr="00FD5886" w:rsidRDefault="003407C1" w:rsidP="00BE55F3">
      <w:pPr>
        <w:tabs>
          <w:tab w:val="clear" w:pos="3068"/>
        </w:tabs>
        <w:rPr>
          <w:bCs/>
          <w:color w:val="000000" w:themeColor="text1"/>
          <w:sz w:val="24"/>
          <w:szCs w:val="24"/>
        </w:rPr>
      </w:pPr>
      <w:r w:rsidRPr="00FD5886">
        <w:rPr>
          <w:bCs/>
          <w:color w:val="000000" w:themeColor="text1"/>
          <w:sz w:val="24"/>
          <w:szCs w:val="24"/>
        </w:rPr>
        <w:t xml:space="preserve">Of course, this </w:t>
      </w:r>
      <w:r w:rsidR="00BE55F3" w:rsidRPr="00FD5886">
        <w:rPr>
          <w:bCs/>
          <w:color w:val="000000" w:themeColor="text1"/>
          <w:sz w:val="24"/>
          <w:szCs w:val="24"/>
        </w:rPr>
        <w:t xml:space="preserve">situation </w:t>
      </w:r>
      <w:r w:rsidRPr="00FD5886">
        <w:rPr>
          <w:bCs/>
          <w:color w:val="000000" w:themeColor="text1"/>
          <w:sz w:val="24"/>
          <w:szCs w:val="24"/>
        </w:rPr>
        <w:t xml:space="preserve">does not need to </w:t>
      </w:r>
      <w:r w:rsidR="00BE55F3" w:rsidRPr="00FD5886">
        <w:rPr>
          <w:bCs/>
          <w:color w:val="000000" w:themeColor="text1"/>
          <w:sz w:val="24"/>
          <w:szCs w:val="24"/>
        </w:rPr>
        <w:t>persist</w:t>
      </w:r>
      <w:r w:rsidRPr="00FD5886">
        <w:rPr>
          <w:bCs/>
          <w:color w:val="000000" w:themeColor="text1"/>
          <w:sz w:val="24"/>
          <w:szCs w:val="24"/>
        </w:rPr>
        <w:t xml:space="preserve">. We noted in our cross-comparison of the results </w:t>
      </w:r>
      <w:r w:rsidR="00BE55F3" w:rsidRPr="00FD5886">
        <w:rPr>
          <w:bCs/>
          <w:color w:val="000000" w:themeColor="text1"/>
          <w:sz w:val="24"/>
          <w:szCs w:val="24"/>
        </w:rPr>
        <w:t xml:space="preserve">of </w:t>
      </w:r>
      <w:r w:rsidRPr="00FD5886">
        <w:rPr>
          <w:bCs/>
          <w:color w:val="000000" w:themeColor="text1"/>
          <w:sz w:val="24"/>
          <w:szCs w:val="24"/>
        </w:rPr>
        <w:t xml:space="preserve">both searches that many </w:t>
      </w:r>
      <w:r w:rsidR="00F47113" w:rsidRPr="00FD5886">
        <w:rPr>
          <w:bCs/>
          <w:color w:val="000000" w:themeColor="text1"/>
          <w:sz w:val="24"/>
          <w:szCs w:val="24"/>
        </w:rPr>
        <w:t>viable</w:t>
      </w:r>
      <w:r w:rsidRPr="00FD5886">
        <w:rPr>
          <w:bCs/>
          <w:color w:val="000000" w:themeColor="text1"/>
          <w:sz w:val="24"/>
          <w:szCs w:val="24"/>
        </w:rPr>
        <w:t xml:space="preserve"> pr</w:t>
      </w:r>
      <w:r w:rsidR="00F47113" w:rsidRPr="00FD5886">
        <w:rPr>
          <w:bCs/>
          <w:color w:val="000000" w:themeColor="text1"/>
          <w:sz w:val="24"/>
          <w:szCs w:val="24"/>
        </w:rPr>
        <w:t>o</w:t>
      </w:r>
      <w:r w:rsidRPr="00FD5886">
        <w:rPr>
          <w:bCs/>
          <w:color w:val="000000" w:themeColor="text1"/>
          <w:sz w:val="24"/>
          <w:szCs w:val="24"/>
        </w:rPr>
        <w:t>j</w:t>
      </w:r>
      <w:r w:rsidR="00F47113" w:rsidRPr="00FD5886">
        <w:rPr>
          <w:bCs/>
          <w:color w:val="000000" w:themeColor="text1"/>
          <w:sz w:val="24"/>
          <w:szCs w:val="24"/>
        </w:rPr>
        <w:t>e</w:t>
      </w:r>
      <w:r w:rsidRPr="00FD5886">
        <w:rPr>
          <w:bCs/>
          <w:color w:val="000000" w:themeColor="text1"/>
          <w:sz w:val="24"/>
          <w:szCs w:val="24"/>
        </w:rPr>
        <w:t xml:space="preserve">cts and outputs were missed by our Repository Search because </w:t>
      </w:r>
      <w:r w:rsidR="003B39B1" w:rsidRPr="00FD5886">
        <w:rPr>
          <w:bCs/>
          <w:color w:val="000000" w:themeColor="text1"/>
          <w:sz w:val="24"/>
          <w:szCs w:val="24"/>
        </w:rPr>
        <w:t xml:space="preserve">projects were not shared with sufficient metadata </w:t>
      </w:r>
      <w:r w:rsidR="00BE55F3" w:rsidRPr="00FD5886">
        <w:rPr>
          <w:bCs/>
          <w:color w:val="000000" w:themeColor="text1"/>
          <w:sz w:val="24"/>
          <w:szCs w:val="24"/>
        </w:rPr>
        <w:t>to enable them to be found</w:t>
      </w:r>
      <w:r w:rsidR="003B39B1" w:rsidRPr="00FD5886">
        <w:rPr>
          <w:bCs/>
          <w:color w:val="000000" w:themeColor="text1"/>
          <w:sz w:val="24"/>
          <w:szCs w:val="24"/>
        </w:rPr>
        <w:t xml:space="preserve">. </w:t>
      </w:r>
      <w:r w:rsidR="00697EC0" w:rsidRPr="00FD5886">
        <w:rPr>
          <w:bCs/>
          <w:color w:val="000000" w:themeColor="text1"/>
          <w:sz w:val="24"/>
          <w:szCs w:val="24"/>
        </w:rPr>
        <w:t>Many projects found by our Literature Search contained no relevant information regarding the publications associated with those projects, leaving out information such as associated publication titles and abstracts. Including these titles and abstract makes projects more likely to be found by researchers when using a repository search</w:t>
      </w:r>
      <w:r w:rsidR="00FD5886">
        <w:rPr>
          <w:bCs/>
          <w:color w:val="000000" w:themeColor="text1"/>
          <w:sz w:val="24"/>
          <w:szCs w:val="24"/>
        </w:rPr>
        <w:t>.</w:t>
      </w:r>
    </w:p>
    <w:p w14:paraId="754BD01D" w14:textId="0BC06D20" w:rsidR="003407C1" w:rsidRPr="00FD5886" w:rsidRDefault="00697EC0" w:rsidP="00BE55F3">
      <w:pPr>
        <w:tabs>
          <w:tab w:val="clear" w:pos="3068"/>
        </w:tabs>
        <w:rPr>
          <w:bCs/>
          <w:color w:val="000000" w:themeColor="text1"/>
          <w:sz w:val="24"/>
          <w:szCs w:val="24"/>
        </w:rPr>
      </w:pPr>
      <w:r w:rsidRPr="00FD5886">
        <w:rPr>
          <w:bCs/>
          <w:color w:val="000000" w:themeColor="text1"/>
          <w:sz w:val="24"/>
          <w:szCs w:val="24"/>
        </w:rPr>
        <w:lastRenderedPageBreak/>
        <w:t xml:space="preserve">Should researchers go back and include titles and abstracts in these projects, it is highly likely that they will be found by a future repository search. Doing so will enable future searchers seeking valuable outputs to avoid a literature search entirely. </w:t>
      </w:r>
      <w:r w:rsidR="00E61088" w:rsidRPr="00FD5886">
        <w:rPr>
          <w:bCs/>
          <w:color w:val="000000" w:themeColor="text1"/>
          <w:sz w:val="24"/>
          <w:szCs w:val="24"/>
        </w:rPr>
        <w:t>Literature</w:t>
      </w:r>
      <w:r w:rsidR="00EF16CA" w:rsidRPr="00FD5886">
        <w:rPr>
          <w:bCs/>
          <w:color w:val="000000" w:themeColor="text1"/>
          <w:sz w:val="24"/>
          <w:szCs w:val="24"/>
        </w:rPr>
        <w:t xml:space="preserve"> searches are laborious and </w:t>
      </w:r>
      <w:r w:rsidR="00E61088" w:rsidRPr="00FD5886">
        <w:rPr>
          <w:bCs/>
          <w:color w:val="000000" w:themeColor="text1"/>
          <w:sz w:val="24"/>
          <w:szCs w:val="24"/>
        </w:rPr>
        <w:t>inefficient,</w:t>
      </w:r>
      <w:r w:rsidR="00EF16CA" w:rsidRPr="00FD5886">
        <w:rPr>
          <w:bCs/>
          <w:color w:val="000000" w:themeColor="text1"/>
          <w:sz w:val="24"/>
          <w:szCs w:val="24"/>
        </w:rPr>
        <w:t xml:space="preserve"> </w:t>
      </w:r>
      <w:r w:rsidR="00E61088" w:rsidRPr="00FD5886">
        <w:rPr>
          <w:bCs/>
          <w:color w:val="000000" w:themeColor="text1"/>
          <w:sz w:val="24"/>
          <w:szCs w:val="24"/>
        </w:rPr>
        <w:t>involving</w:t>
      </w:r>
      <w:r w:rsidR="00EF16CA" w:rsidRPr="00FD5886">
        <w:rPr>
          <w:bCs/>
          <w:color w:val="000000" w:themeColor="text1"/>
          <w:sz w:val="24"/>
          <w:szCs w:val="24"/>
        </w:rPr>
        <w:t xml:space="preserve"> </w:t>
      </w:r>
      <w:r w:rsidR="0091452C" w:rsidRPr="00FD5886">
        <w:rPr>
          <w:bCs/>
          <w:color w:val="000000" w:themeColor="text1"/>
          <w:sz w:val="24"/>
          <w:szCs w:val="24"/>
        </w:rPr>
        <w:t>examining</w:t>
      </w:r>
      <w:r w:rsidR="00EF16CA" w:rsidRPr="00FD5886">
        <w:rPr>
          <w:bCs/>
          <w:color w:val="000000" w:themeColor="text1"/>
          <w:sz w:val="24"/>
          <w:szCs w:val="24"/>
        </w:rPr>
        <w:t xml:space="preserve"> titles and abstracts of possibly relevant publications, </w:t>
      </w:r>
      <w:r w:rsidR="0091452C" w:rsidRPr="00FD5886">
        <w:rPr>
          <w:bCs/>
          <w:color w:val="000000" w:themeColor="text1"/>
          <w:sz w:val="24"/>
          <w:szCs w:val="24"/>
        </w:rPr>
        <w:t xml:space="preserve">and </w:t>
      </w:r>
      <w:r w:rsidR="00EF16CA" w:rsidRPr="00FD5886">
        <w:rPr>
          <w:bCs/>
          <w:color w:val="000000" w:themeColor="text1"/>
          <w:sz w:val="24"/>
          <w:szCs w:val="24"/>
        </w:rPr>
        <w:t xml:space="preserve">then reading those publications </w:t>
      </w:r>
      <w:r w:rsidR="0091452C" w:rsidRPr="00FD5886">
        <w:rPr>
          <w:bCs/>
          <w:color w:val="000000" w:themeColor="text1"/>
          <w:sz w:val="24"/>
          <w:szCs w:val="24"/>
        </w:rPr>
        <w:t>to find</w:t>
      </w:r>
      <w:r w:rsidR="00EF16CA" w:rsidRPr="00FD5886">
        <w:rPr>
          <w:bCs/>
          <w:color w:val="000000" w:themeColor="text1"/>
          <w:sz w:val="24"/>
          <w:szCs w:val="24"/>
        </w:rPr>
        <w:t xml:space="preserve"> links to outputs. Links to outputs </w:t>
      </w:r>
      <w:r w:rsidR="004445FF" w:rsidRPr="00FD5886">
        <w:rPr>
          <w:bCs/>
          <w:color w:val="000000" w:themeColor="text1"/>
          <w:sz w:val="24"/>
          <w:szCs w:val="24"/>
        </w:rPr>
        <w:t xml:space="preserve">are rarely </w:t>
      </w:r>
      <w:r w:rsidR="00E61088" w:rsidRPr="00FD5886">
        <w:rPr>
          <w:bCs/>
          <w:color w:val="000000" w:themeColor="text1"/>
          <w:sz w:val="24"/>
          <w:szCs w:val="24"/>
        </w:rPr>
        <w:t>placed</w:t>
      </w:r>
      <w:r w:rsidR="004445FF" w:rsidRPr="00FD5886">
        <w:rPr>
          <w:bCs/>
          <w:color w:val="000000" w:themeColor="text1"/>
          <w:sz w:val="24"/>
          <w:szCs w:val="24"/>
        </w:rPr>
        <w:t xml:space="preserve"> </w:t>
      </w:r>
      <w:r w:rsidR="0091452C" w:rsidRPr="00FD5886">
        <w:rPr>
          <w:bCs/>
          <w:color w:val="000000" w:themeColor="text1"/>
          <w:sz w:val="24"/>
          <w:szCs w:val="24"/>
        </w:rPr>
        <w:t xml:space="preserve">at </w:t>
      </w:r>
      <w:r w:rsidR="004445FF" w:rsidRPr="00FD5886">
        <w:rPr>
          <w:bCs/>
          <w:color w:val="000000" w:themeColor="text1"/>
          <w:sz w:val="24"/>
          <w:szCs w:val="24"/>
        </w:rPr>
        <w:t xml:space="preserve">consistent </w:t>
      </w:r>
      <w:r w:rsidR="0091452C" w:rsidRPr="00FD5886">
        <w:rPr>
          <w:bCs/>
          <w:color w:val="000000" w:themeColor="text1"/>
          <w:sz w:val="24"/>
          <w:szCs w:val="24"/>
        </w:rPr>
        <w:t xml:space="preserve">locations </w:t>
      </w:r>
      <w:r w:rsidR="004445FF" w:rsidRPr="00FD5886">
        <w:rPr>
          <w:bCs/>
          <w:color w:val="000000" w:themeColor="text1"/>
          <w:sz w:val="24"/>
          <w:szCs w:val="24"/>
        </w:rPr>
        <w:t>across publications even within the same journal</w:t>
      </w:r>
      <w:r w:rsidR="00E039F1" w:rsidRPr="00FD5886">
        <w:rPr>
          <w:bCs/>
          <w:color w:val="000000" w:themeColor="text1"/>
          <w:sz w:val="24"/>
          <w:szCs w:val="24"/>
        </w:rPr>
        <w:t xml:space="preserve">, making it difficult to find those links or confirm their absence. </w:t>
      </w:r>
      <w:r w:rsidR="0091452C" w:rsidRPr="00FD5886">
        <w:rPr>
          <w:bCs/>
          <w:color w:val="000000" w:themeColor="text1"/>
          <w:sz w:val="24"/>
          <w:szCs w:val="24"/>
        </w:rPr>
        <w:t>Moreover, many</w:t>
      </w:r>
      <w:r w:rsidR="00E039F1" w:rsidRPr="00FD5886">
        <w:rPr>
          <w:bCs/>
          <w:color w:val="000000" w:themeColor="text1"/>
          <w:sz w:val="24"/>
          <w:szCs w:val="24"/>
        </w:rPr>
        <w:t xml:space="preserve"> links do not function at all. A repository search </w:t>
      </w:r>
      <w:r w:rsidR="0091452C" w:rsidRPr="00FD5886">
        <w:rPr>
          <w:bCs/>
          <w:color w:val="000000" w:themeColor="text1"/>
          <w:sz w:val="24"/>
          <w:szCs w:val="24"/>
        </w:rPr>
        <w:t xml:space="preserve">has </w:t>
      </w:r>
      <w:r w:rsidR="00FD5886">
        <w:rPr>
          <w:bCs/>
          <w:color w:val="000000" w:themeColor="text1"/>
          <w:sz w:val="24"/>
          <w:szCs w:val="24"/>
        </w:rPr>
        <w:t xml:space="preserve">the </w:t>
      </w:r>
      <w:r w:rsidR="0091452C" w:rsidRPr="00FD5886">
        <w:rPr>
          <w:bCs/>
          <w:color w:val="000000" w:themeColor="text1"/>
          <w:sz w:val="24"/>
          <w:szCs w:val="24"/>
        </w:rPr>
        <w:t xml:space="preserve">potential to be more efficient by </w:t>
      </w:r>
      <w:r w:rsidR="00E039F1" w:rsidRPr="00FD5886">
        <w:rPr>
          <w:bCs/>
          <w:color w:val="000000" w:themeColor="text1"/>
          <w:sz w:val="24"/>
          <w:szCs w:val="24"/>
        </w:rPr>
        <w:t>avoid</w:t>
      </w:r>
      <w:r w:rsidR="0091452C" w:rsidRPr="00FD5886">
        <w:rPr>
          <w:bCs/>
          <w:color w:val="000000" w:themeColor="text1"/>
          <w:sz w:val="24"/>
          <w:szCs w:val="24"/>
        </w:rPr>
        <w:t>ing</w:t>
      </w:r>
      <w:r w:rsidR="00E039F1" w:rsidRPr="00FD5886">
        <w:rPr>
          <w:bCs/>
          <w:color w:val="000000" w:themeColor="text1"/>
          <w:sz w:val="24"/>
          <w:szCs w:val="24"/>
        </w:rPr>
        <w:t xml:space="preserve"> </w:t>
      </w:r>
      <w:r w:rsidR="0091452C" w:rsidRPr="00FD5886">
        <w:rPr>
          <w:bCs/>
          <w:color w:val="000000" w:themeColor="text1"/>
          <w:sz w:val="24"/>
          <w:szCs w:val="24"/>
        </w:rPr>
        <w:t>t</w:t>
      </w:r>
      <w:r w:rsidR="00E039F1" w:rsidRPr="00FD5886">
        <w:rPr>
          <w:bCs/>
          <w:color w:val="000000" w:themeColor="text1"/>
          <w:sz w:val="24"/>
          <w:szCs w:val="24"/>
        </w:rPr>
        <w:t>hese steps</w:t>
      </w:r>
      <w:r w:rsidR="0091452C" w:rsidRPr="00FD5886">
        <w:rPr>
          <w:bCs/>
          <w:color w:val="000000" w:themeColor="text1"/>
          <w:sz w:val="24"/>
          <w:szCs w:val="24"/>
        </w:rPr>
        <w:t xml:space="preserve"> and taking </w:t>
      </w:r>
      <w:r w:rsidR="00E039F1" w:rsidRPr="00FD5886">
        <w:rPr>
          <w:bCs/>
          <w:color w:val="000000" w:themeColor="text1"/>
          <w:sz w:val="24"/>
          <w:szCs w:val="24"/>
        </w:rPr>
        <w:t xml:space="preserve">a searcher directly to the </w:t>
      </w:r>
      <w:r w:rsidR="00E61088" w:rsidRPr="00FD5886">
        <w:rPr>
          <w:bCs/>
          <w:color w:val="000000" w:themeColor="text1"/>
          <w:sz w:val="24"/>
          <w:szCs w:val="24"/>
        </w:rPr>
        <w:t>outputs</w:t>
      </w:r>
      <w:r w:rsidR="00E039F1" w:rsidRPr="00FD5886">
        <w:rPr>
          <w:bCs/>
          <w:color w:val="000000" w:themeColor="text1"/>
          <w:sz w:val="24"/>
          <w:szCs w:val="24"/>
        </w:rPr>
        <w:t xml:space="preserve">: all that is needed is for those outputs to be more </w:t>
      </w:r>
      <w:r w:rsidR="00E039F1" w:rsidRPr="00FD5886">
        <w:rPr>
          <w:bCs/>
          <w:i/>
          <w:iCs/>
          <w:color w:val="000000" w:themeColor="text1"/>
          <w:sz w:val="24"/>
          <w:szCs w:val="24"/>
        </w:rPr>
        <w:t>findable</w:t>
      </w:r>
      <w:r w:rsidR="00E039F1" w:rsidRPr="00FD5886">
        <w:rPr>
          <w:bCs/>
          <w:color w:val="000000" w:themeColor="text1"/>
          <w:sz w:val="24"/>
          <w:szCs w:val="24"/>
        </w:rPr>
        <w:t>, per the FAIR principles.</w:t>
      </w:r>
      <w:r w:rsidR="00BF63FC" w:rsidRPr="00FD5886">
        <w:rPr>
          <w:bCs/>
          <w:color w:val="000000" w:themeColor="text1"/>
          <w:sz w:val="24"/>
          <w:szCs w:val="24"/>
        </w:rPr>
        <w:t xml:space="preserve"> </w:t>
      </w:r>
    </w:p>
    <w:p w14:paraId="2D340541" w14:textId="3046C9F1" w:rsidR="00932F54" w:rsidRPr="00FD5886" w:rsidRDefault="00F63C7C" w:rsidP="00584209">
      <w:pPr>
        <w:tabs>
          <w:tab w:val="clear" w:pos="3068"/>
        </w:tabs>
        <w:rPr>
          <w:bCs/>
          <w:color w:val="000000" w:themeColor="text1"/>
          <w:sz w:val="24"/>
          <w:szCs w:val="24"/>
        </w:rPr>
      </w:pPr>
      <w:r w:rsidRPr="00FD5886">
        <w:rPr>
          <w:bCs/>
          <w:color w:val="000000" w:themeColor="text1"/>
          <w:sz w:val="24"/>
          <w:szCs w:val="24"/>
        </w:rPr>
        <w:t xml:space="preserve">A key question that emerges from our findings is why sharing </w:t>
      </w:r>
      <w:r w:rsidR="0091452C" w:rsidRPr="00FD5886">
        <w:rPr>
          <w:bCs/>
          <w:color w:val="000000" w:themeColor="text1"/>
          <w:sz w:val="24"/>
          <w:szCs w:val="24"/>
        </w:rPr>
        <w:t xml:space="preserve">practices are </w:t>
      </w:r>
      <w:r w:rsidRPr="00FD5886">
        <w:rPr>
          <w:bCs/>
          <w:color w:val="000000" w:themeColor="text1"/>
          <w:sz w:val="24"/>
          <w:szCs w:val="24"/>
        </w:rPr>
        <w:t xml:space="preserve">so variable and so sparse in </w:t>
      </w:r>
      <w:r w:rsidR="00A603FA" w:rsidRPr="00FD5886">
        <w:rPr>
          <w:bCs/>
          <w:color w:val="000000" w:themeColor="text1"/>
          <w:sz w:val="24"/>
          <w:szCs w:val="24"/>
        </w:rPr>
        <w:t xml:space="preserve">this </w:t>
      </w:r>
      <w:r w:rsidRPr="00FD5886">
        <w:rPr>
          <w:bCs/>
          <w:color w:val="000000" w:themeColor="text1"/>
          <w:sz w:val="24"/>
          <w:szCs w:val="24"/>
        </w:rPr>
        <w:t xml:space="preserve">field? </w:t>
      </w:r>
      <w:r w:rsidR="002837E7" w:rsidRPr="00FD5886">
        <w:rPr>
          <w:bCs/>
          <w:color w:val="000000" w:themeColor="text1"/>
          <w:sz w:val="24"/>
          <w:szCs w:val="24"/>
        </w:rPr>
        <w:t xml:space="preserve">Several surveys have highlighted barriers to sharing outputs, including datasets. </w:t>
      </w:r>
      <w:r w:rsidR="00FD003D" w:rsidRPr="00FD5886">
        <w:rPr>
          <w:bCs/>
          <w:color w:val="000000" w:themeColor="text1"/>
          <w:sz w:val="24"/>
          <w:szCs w:val="24"/>
        </w:rPr>
        <w:t xml:space="preserve">Houtkoop et al. </w:t>
      </w:r>
      <w:r w:rsidR="00FD003D"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mD0mdVN0","properties":{"formattedCitation":"(2018)","plainCitation":"(2018)","noteIndex":0},"citationItems":[{"id":3300,"uris":["http://zotero.org/users/6618481/items/7DWR33UX"],"itemData":{"id":3300,"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issue":"1","language":"en","note":"publisher: SAGE Publications Inc","page":"70-85","source":"SAGE Journals","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1]]}},"label":"page","suppress-author":true}],"schema":"https://github.com/citation-style-language/schema/raw/master/csl-citation.json"} </w:instrText>
      </w:r>
      <w:r w:rsidR="00FD003D" w:rsidRPr="00FD5886">
        <w:rPr>
          <w:bCs/>
          <w:color w:val="000000" w:themeColor="text1"/>
          <w:sz w:val="24"/>
          <w:szCs w:val="24"/>
        </w:rPr>
        <w:fldChar w:fldCharType="separate"/>
      </w:r>
      <w:r w:rsidR="00A32BF7" w:rsidRPr="00FD5886">
        <w:rPr>
          <w:bCs/>
          <w:noProof/>
          <w:color w:val="000000" w:themeColor="text1"/>
          <w:sz w:val="24"/>
          <w:szCs w:val="24"/>
        </w:rPr>
        <w:t>(2018)</w:t>
      </w:r>
      <w:r w:rsidR="00FD003D" w:rsidRPr="00FD5886">
        <w:rPr>
          <w:bCs/>
          <w:color w:val="000000" w:themeColor="text1"/>
          <w:sz w:val="24"/>
          <w:szCs w:val="24"/>
        </w:rPr>
        <w:fldChar w:fldCharType="end"/>
      </w:r>
      <w:r w:rsidR="00A32BF7" w:rsidRPr="00FD5886">
        <w:rPr>
          <w:bCs/>
          <w:color w:val="000000" w:themeColor="text1"/>
          <w:sz w:val="24"/>
          <w:szCs w:val="24"/>
        </w:rPr>
        <w:t xml:space="preserve"> found that </w:t>
      </w:r>
      <w:r w:rsidR="002837E7" w:rsidRPr="00FD5886">
        <w:rPr>
          <w:bCs/>
          <w:color w:val="000000" w:themeColor="text1"/>
          <w:sz w:val="24"/>
          <w:szCs w:val="24"/>
        </w:rPr>
        <w:t xml:space="preserve">researchers </w:t>
      </w:r>
      <w:r w:rsidR="00A32BF7" w:rsidRPr="00FD5886">
        <w:rPr>
          <w:bCs/>
          <w:color w:val="000000" w:themeColor="text1"/>
          <w:sz w:val="24"/>
          <w:szCs w:val="24"/>
        </w:rPr>
        <w:t>report</w:t>
      </w:r>
      <w:r w:rsidR="006A36A5" w:rsidRPr="00FD5886">
        <w:rPr>
          <w:bCs/>
          <w:color w:val="000000" w:themeColor="text1"/>
          <w:sz w:val="24"/>
          <w:szCs w:val="24"/>
        </w:rPr>
        <w:t>ed</w:t>
      </w:r>
      <w:r w:rsidR="00A32BF7" w:rsidRPr="00FD5886">
        <w:rPr>
          <w:bCs/>
          <w:color w:val="000000" w:themeColor="text1"/>
          <w:sz w:val="24"/>
          <w:szCs w:val="24"/>
        </w:rPr>
        <w:t xml:space="preserve"> </w:t>
      </w:r>
      <w:r w:rsidR="002837E7" w:rsidRPr="00FD5886">
        <w:rPr>
          <w:bCs/>
          <w:color w:val="000000" w:themeColor="text1"/>
          <w:sz w:val="24"/>
          <w:szCs w:val="24"/>
        </w:rPr>
        <w:t>reluctan</w:t>
      </w:r>
      <w:r w:rsidR="00A32BF7" w:rsidRPr="00FD5886">
        <w:rPr>
          <w:bCs/>
          <w:color w:val="000000" w:themeColor="text1"/>
          <w:sz w:val="24"/>
          <w:szCs w:val="24"/>
        </w:rPr>
        <w:t>ce</w:t>
      </w:r>
      <w:r w:rsidR="002837E7" w:rsidRPr="00FD5886">
        <w:rPr>
          <w:bCs/>
          <w:color w:val="000000" w:themeColor="text1"/>
          <w:sz w:val="24"/>
          <w:szCs w:val="24"/>
        </w:rPr>
        <w:t xml:space="preserve"> to share datasets because they </w:t>
      </w:r>
      <w:r w:rsidR="0091452C" w:rsidRPr="00FD5886">
        <w:rPr>
          <w:bCs/>
          <w:color w:val="000000" w:themeColor="text1"/>
          <w:sz w:val="24"/>
          <w:szCs w:val="24"/>
        </w:rPr>
        <w:t xml:space="preserve">perceive a lack of norms within </w:t>
      </w:r>
      <w:r w:rsidR="002837E7" w:rsidRPr="00FD5886">
        <w:rPr>
          <w:bCs/>
          <w:color w:val="000000" w:themeColor="text1"/>
          <w:sz w:val="24"/>
          <w:szCs w:val="24"/>
        </w:rPr>
        <w:t xml:space="preserve">that their </w:t>
      </w:r>
      <w:r w:rsidR="0091452C" w:rsidRPr="00FD5886">
        <w:rPr>
          <w:bCs/>
          <w:color w:val="000000" w:themeColor="text1"/>
          <w:sz w:val="24"/>
          <w:szCs w:val="24"/>
        </w:rPr>
        <w:t>about</w:t>
      </w:r>
      <w:r w:rsidR="002837E7" w:rsidRPr="00FD5886">
        <w:rPr>
          <w:bCs/>
          <w:color w:val="000000" w:themeColor="text1"/>
          <w:sz w:val="24"/>
          <w:szCs w:val="24"/>
        </w:rPr>
        <w:t xml:space="preserve"> shar</w:t>
      </w:r>
      <w:r w:rsidR="0091452C" w:rsidRPr="00FD5886">
        <w:rPr>
          <w:bCs/>
          <w:color w:val="000000" w:themeColor="text1"/>
          <w:sz w:val="24"/>
          <w:szCs w:val="24"/>
        </w:rPr>
        <w:t>ing</w:t>
      </w:r>
      <w:r w:rsidR="002837E7" w:rsidRPr="00FD5886">
        <w:rPr>
          <w:bCs/>
          <w:color w:val="000000" w:themeColor="text1"/>
          <w:sz w:val="24"/>
          <w:szCs w:val="24"/>
        </w:rPr>
        <w:t xml:space="preserve"> datasets, and that they </w:t>
      </w:r>
      <w:r w:rsidR="0091452C" w:rsidRPr="00FD5886">
        <w:rPr>
          <w:bCs/>
          <w:color w:val="000000" w:themeColor="text1"/>
          <w:sz w:val="24"/>
          <w:szCs w:val="24"/>
        </w:rPr>
        <w:t>lack</w:t>
      </w:r>
      <w:r w:rsidR="002837E7" w:rsidRPr="00FD5886">
        <w:rPr>
          <w:bCs/>
          <w:color w:val="000000" w:themeColor="text1"/>
          <w:sz w:val="24"/>
          <w:szCs w:val="24"/>
        </w:rPr>
        <w:t xml:space="preserve"> the time</w:t>
      </w:r>
      <w:r w:rsidR="0091452C" w:rsidRPr="00FD5886">
        <w:rPr>
          <w:bCs/>
          <w:color w:val="000000" w:themeColor="text1"/>
          <w:sz w:val="24"/>
          <w:szCs w:val="24"/>
        </w:rPr>
        <w:t xml:space="preserve"> and appropriate training to </w:t>
      </w:r>
      <w:r w:rsidR="002837E7" w:rsidRPr="00FD5886">
        <w:rPr>
          <w:bCs/>
          <w:color w:val="000000" w:themeColor="text1"/>
          <w:sz w:val="24"/>
          <w:szCs w:val="24"/>
        </w:rPr>
        <w:t>share datasets</w:t>
      </w:r>
      <w:r w:rsidR="00FD003D" w:rsidRPr="00FD5886">
        <w:rPr>
          <w:bCs/>
          <w:color w:val="000000" w:themeColor="text1"/>
          <w:sz w:val="24"/>
          <w:szCs w:val="24"/>
        </w:rPr>
        <w:t xml:space="preserve">. </w:t>
      </w:r>
      <w:r w:rsidR="00791AE2" w:rsidRPr="00FD5886">
        <w:rPr>
          <w:bCs/>
          <w:color w:val="000000" w:themeColor="text1"/>
          <w:sz w:val="24"/>
          <w:szCs w:val="24"/>
        </w:rPr>
        <w:t>Th</w:t>
      </w:r>
      <w:r w:rsidR="00A32BF7" w:rsidRPr="00FD5886">
        <w:rPr>
          <w:bCs/>
          <w:color w:val="000000" w:themeColor="text1"/>
          <w:sz w:val="24"/>
          <w:szCs w:val="24"/>
        </w:rPr>
        <w:t xml:space="preserve">ey also found that researchers </w:t>
      </w:r>
      <w:r w:rsidR="0091452C" w:rsidRPr="00FD5886">
        <w:rPr>
          <w:bCs/>
          <w:color w:val="000000" w:themeColor="text1"/>
          <w:sz w:val="24"/>
          <w:szCs w:val="24"/>
        </w:rPr>
        <w:t xml:space="preserve">lacked incentives </w:t>
      </w:r>
      <w:r w:rsidR="006A36A5" w:rsidRPr="00FD5886">
        <w:rPr>
          <w:bCs/>
          <w:color w:val="000000" w:themeColor="text1"/>
          <w:sz w:val="24"/>
          <w:szCs w:val="24"/>
        </w:rPr>
        <w:t>to share</w:t>
      </w:r>
      <w:r w:rsidR="00791AE2" w:rsidRPr="00FD5886">
        <w:rPr>
          <w:bCs/>
          <w:color w:val="000000" w:themeColor="text1"/>
          <w:sz w:val="24"/>
          <w:szCs w:val="24"/>
        </w:rPr>
        <w:t xml:space="preserve">, </w:t>
      </w:r>
      <w:r w:rsidR="0091452C" w:rsidRPr="00FD5886">
        <w:rPr>
          <w:bCs/>
          <w:color w:val="000000" w:themeColor="text1"/>
          <w:sz w:val="24"/>
          <w:szCs w:val="24"/>
        </w:rPr>
        <w:t xml:space="preserve">and encountered </w:t>
      </w:r>
      <w:r w:rsidR="00791AE2" w:rsidRPr="00FD5886">
        <w:rPr>
          <w:bCs/>
          <w:color w:val="000000" w:themeColor="text1"/>
          <w:sz w:val="24"/>
          <w:szCs w:val="24"/>
        </w:rPr>
        <w:t xml:space="preserve">‘fear-based’ barriers, such as other researchers finding errors within </w:t>
      </w:r>
      <w:r w:rsidR="0091452C" w:rsidRPr="00FD5886">
        <w:rPr>
          <w:bCs/>
          <w:color w:val="000000" w:themeColor="text1"/>
          <w:sz w:val="24"/>
          <w:szCs w:val="24"/>
        </w:rPr>
        <w:t>their shared datasets</w:t>
      </w:r>
      <w:r w:rsidR="00791AE2" w:rsidRPr="00FD5886">
        <w:rPr>
          <w:bCs/>
          <w:color w:val="000000" w:themeColor="text1"/>
          <w:sz w:val="24"/>
          <w:szCs w:val="24"/>
        </w:rPr>
        <w:t>.</w:t>
      </w:r>
      <w:r w:rsidR="0091452C" w:rsidRPr="00FD5886">
        <w:rPr>
          <w:bCs/>
          <w:color w:val="000000" w:themeColor="text1"/>
          <w:sz w:val="24"/>
          <w:szCs w:val="24"/>
        </w:rPr>
        <w:t xml:space="preserve"> Uncertainty about appropriate practices also inhibits the sharing of sensitive or identifiable human subjects’ data </w:t>
      </w:r>
      <w:r w:rsidR="00584209"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D6u0P6PV","properties":{"formattedCitation":"(Washburn et al., 2018)","plainCitation":"(Washburn et al., 2018)","noteIndex":0},"citationItems":[{"id":3763,"uris":["http://zotero.org/users/6618481/items/9BL4TQAG"],"itemData":{"id":3763,"type":"article-journal","abstract":"In response to the replication crisis, many psychologists recommended that the field adopt several proposed reforms to research practices, such as preregistration, to make research more replicable. However, how researchers have received these proposals is not well known because, to our knowledge, no systematic investigation into use of these reforms has been conducted. We wanted to learn about the rationales researchers have for not adopting the proposed reforms. We analyzed survey data of 1,035 researchers in social and personality psychology who were asked to indicate whether they thought it was acceptable to not follow four specific proposed reforms and to explain their reasoning when they thought it was acceptable to not adopt these reforms. The four reforms were preregistering hypotheses and methods, making data publicly available online, conducting formal power analyses, and reporting effect sizes. Our results suggest that (a) researchers have adopted some of the proposed reforms (e.g., reporting effect sizes) more than others (e.g., preregistering studies) and (b) rationales for not adopting them reflect a need for more discussion and education about their utility and feasibility.","container-title":"Advances in Methods and Practices in Psychological Science","DOI":"10.1177/2515245918757427","ISSN":"2515-2459","issue":"2","language":"EN","note":"publisher: SAGE Publications Inc","page":"166-173","source":"SAGE Journals","title":"Why Do Some Psychology Researchers Resist Adopting Proposed Reforms to Research Practices? A Description of Researchers’ Rationales","title-short":"Why Do Some Psychology Researchers Resist Adopting Proposed Reforms to Research Practices?","volume":"1","author":[{"family":"Washburn","given":"Anthony N."},{"family":"Hanson","given":"Brittany E."},{"family":"Motyl","given":"Matt"},{"family":"Skitka","given":"Linda J."},{"family":"Yantis","given":"Caitlyn"},{"family":"Wong","given":"Kendal M."},{"family":"Sun","given":"Jiaqing"},{"family":"Prims","given":"J. P."},{"family":"Mueller","given":"Allison B."},{"family":"Melton","given":"Zachary J."},{"family":"Carsel","given":"Timothy S."}],"issued":{"date-parts":[["2018",6,1]]}}}],"schema":"https://github.com/citation-style-language/schema/raw/master/csl-citation.json"} </w:instrText>
      </w:r>
      <w:r w:rsidR="00584209" w:rsidRPr="00FD5886">
        <w:rPr>
          <w:bCs/>
          <w:color w:val="000000" w:themeColor="text1"/>
          <w:sz w:val="24"/>
          <w:szCs w:val="24"/>
        </w:rPr>
        <w:fldChar w:fldCharType="separate"/>
      </w:r>
      <w:r w:rsidR="00584209" w:rsidRPr="00FD5886">
        <w:rPr>
          <w:bCs/>
          <w:noProof/>
          <w:color w:val="000000" w:themeColor="text1"/>
          <w:sz w:val="24"/>
          <w:szCs w:val="24"/>
        </w:rPr>
        <w:t>(Washburn et al., 2018)</w:t>
      </w:r>
      <w:r w:rsidR="00584209" w:rsidRPr="00FD5886">
        <w:rPr>
          <w:bCs/>
          <w:color w:val="000000" w:themeColor="text1"/>
          <w:sz w:val="24"/>
          <w:szCs w:val="24"/>
        </w:rPr>
        <w:fldChar w:fldCharType="end"/>
      </w:r>
      <w:r w:rsidR="00584209" w:rsidRPr="00FD5886">
        <w:rPr>
          <w:bCs/>
          <w:color w:val="000000" w:themeColor="text1"/>
          <w:sz w:val="24"/>
          <w:szCs w:val="24"/>
        </w:rPr>
        <w:t xml:space="preserve">. </w:t>
      </w:r>
      <w:r w:rsidR="00697EC0" w:rsidRPr="00FD5886">
        <w:rPr>
          <w:bCs/>
          <w:color w:val="000000" w:themeColor="text1"/>
          <w:sz w:val="24"/>
          <w:szCs w:val="24"/>
        </w:rPr>
        <w:t>Given these barriers, it is perhaps not particularly surprising that the outputs shared here were, in many cases, quite rare.</w:t>
      </w:r>
    </w:p>
    <w:p w14:paraId="4F906535" w14:textId="72B55C61" w:rsidR="00104A9E" w:rsidRPr="00FD5886" w:rsidRDefault="00FE5BE6" w:rsidP="00BB6B75">
      <w:pPr>
        <w:tabs>
          <w:tab w:val="clear" w:pos="3068"/>
        </w:tabs>
        <w:ind w:firstLine="0"/>
        <w:rPr>
          <w:bCs/>
          <w:color w:val="000000" w:themeColor="text1"/>
          <w:sz w:val="24"/>
          <w:szCs w:val="24"/>
        </w:rPr>
      </w:pPr>
      <w:r w:rsidRPr="00FD5886">
        <w:rPr>
          <w:bCs/>
          <w:color w:val="000000" w:themeColor="text1"/>
          <w:sz w:val="24"/>
          <w:szCs w:val="24"/>
        </w:rPr>
        <w:lastRenderedPageBreak/>
        <w:tab/>
      </w:r>
      <w:r w:rsidR="0024687A" w:rsidRPr="00FD5886">
        <w:rPr>
          <w:bCs/>
          <w:color w:val="000000" w:themeColor="text1"/>
          <w:sz w:val="24"/>
          <w:szCs w:val="24"/>
        </w:rPr>
        <w:t xml:space="preserve">Past research has provided guidance and recommendations </w:t>
      </w:r>
      <w:r w:rsidR="0091452C" w:rsidRPr="00FD5886">
        <w:rPr>
          <w:bCs/>
          <w:color w:val="000000" w:themeColor="text1"/>
          <w:sz w:val="24"/>
          <w:szCs w:val="24"/>
        </w:rPr>
        <w:t xml:space="preserve">to improve </w:t>
      </w:r>
      <w:r w:rsidR="0024687A" w:rsidRPr="00FD5886">
        <w:rPr>
          <w:bCs/>
          <w:color w:val="000000" w:themeColor="text1"/>
          <w:sz w:val="24"/>
          <w:szCs w:val="24"/>
        </w:rPr>
        <w:t xml:space="preserve">output sharing practices. </w:t>
      </w:r>
      <w:r w:rsidR="00F63B43" w:rsidRPr="00FD5886">
        <w:rPr>
          <w:bCs/>
          <w:color w:val="000000" w:themeColor="text1"/>
          <w:sz w:val="24"/>
          <w:szCs w:val="24"/>
        </w:rPr>
        <w:t>As with the FAIR principles</w:t>
      </w:r>
      <w:r w:rsidR="007675BE" w:rsidRPr="00FD5886">
        <w:rPr>
          <w:bCs/>
          <w:color w:val="000000" w:themeColor="text1"/>
          <w:sz w:val="24"/>
          <w:szCs w:val="24"/>
        </w:rPr>
        <w:t xml:space="preserve"> </w:t>
      </w:r>
      <w:r w:rsidR="007675BE"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UyIX3DYw","properties":{"formattedCitation":"(Wilkinson et al., 2016)","plainCitation":"(Wilkinson et al., 2016)","noteIndex":0},"citationItems":[{"id":3481,"uris":["http://zotero.org/users/6618481/items/E5XB9XUM"],"itemData":{"id":3481,"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 </w:instrText>
      </w:r>
      <w:r w:rsidR="007675BE" w:rsidRPr="00FD5886">
        <w:rPr>
          <w:bCs/>
          <w:color w:val="000000" w:themeColor="text1"/>
          <w:sz w:val="24"/>
          <w:szCs w:val="24"/>
        </w:rPr>
        <w:fldChar w:fldCharType="separate"/>
      </w:r>
      <w:r w:rsidR="007675BE" w:rsidRPr="00FD5886">
        <w:rPr>
          <w:bCs/>
          <w:noProof/>
          <w:color w:val="000000" w:themeColor="text1"/>
          <w:sz w:val="24"/>
          <w:szCs w:val="24"/>
        </w:rPr>
        <w:t>(Wilkinson et al., 2016)</w:t>
      </w:r>
      <w:r w:rsidR="007675BE" w:rsidRPr="00FD5886">
        <w:rPr>
          <w:bCs/>
          <w:color w:val="000000" w:themeColor="text1"/>
          <w:sz w:val="24"/>
          <w:szCs w:val="24"/>
        </w:rPr>
        <w:fldChar w:fldCharType="end"/>
      </w:r>
      <w:r w:rsidR="00F63B43" w:rsidRPr="00FD5886">
        <w:rPr>
          <w:bCs/>
          <w:color w:val="000000" w:themeColor="text1"/>
          <w:sz w:val="24"/>
          <w:szCs w:val="24"/>
        </w:rPr>
        <w:t>, which have been criticized for their generality</w:t>
      </w:r>
      <w:r w:rsidR="007225AC" w:rsidRPr="00FD5886">
        <w:rPr>
          <w:bCs/>
          <w:color w:val="000000" w:themeColor="text1"/>
          <w:sz w:val="24"/>
          <w:szCs w:val="24"/>
        </w:rPr>
        <w:t xml:space="preserve"> </w:t>
      </w:r>
      <w:r w:rsidR="007225AC"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CmQUw2wB","properties":{"formattedCitation":"(Candela et al., 2024)","plainCitation":"(Candela et al., 2024)","noteIndex":0},"citationItems":[{"id":3708,"uris":["http://zotero.org/users/6618481/items/BNL98TD7"],"itemData":{"id":3708,"type":"article-journal","abstract":"Several tools for assessing FAIRness have been developed. Although their purpose is common, they use different assessment techniques, they are designed to work with diverse research products, and they are applied in specific scientific disciplines. It is thus inevitable that they perform the assessment using different metrics. This paper provides an overview of the actual FAIR assessment tools and metrics landscape to highlight the challenges characterising this task. In particular, 20 relevant FAIR assessment tools and 1180 relevant metrics were identified and analysed concerning (i) the tool&amp;rsquo;s distinguishing aspects and their trends, (ii) the gaps between the metric intents and the FAIR principles, (iii) the discrepancies between the declared intent of the metrics and the actual aspects assessed, including the most recurring issues, (iv) the technologies used or mentioned the most in the assessment metrics. The findings highlight (a) the distinguishing characteristics of the tools and the emergence of trends over time concerning those characteristics, (b) the identification of gaps at both metric and tool levels, (c) discrepancies observed in 345 metrics between their declared intent and the actual aspects assessed, pointing at several recurring issues, and (d) the variety in the technology used for the assessments, the majority of which can be ascribed to linked data solutions. This work also highlights some open issues that FAIR assessment still needs to address.","container-title":"Data Science Journal","DOI":"10.5334/dsj-2024-033","ISSN":"1683-1470","issue":"1","language":"en-US","source":"datascience.codata.org","title":"The FAIR Assessment Conundrum: Reflections on Tools and Metrics","title-short":"The FAIR Assessment Conundrum","URL":"https://datascience.codata.org/articles/10.5334/dsj-2024-033","volume":"23","author":[{"family":"Candela","given":"Leonardo"},{"family":"Mangione","given":"Dario"},{"family":"Pavone","given":"Gina"}],"accessed":{"date-parts":[["2025",3,1]]},"issued":{"date-parts":[["2024",5,27]]}}}],"schema":"https://github.com/citation-style-language/schema/raw/master/csl-citation.json"} </w:instrText>
      </w:r>
      <w:r w:rsidR="007225AC" w:rsidRPr="00FD5886">
        <w:rPr>
          <w:bCs/>
          <w:color w:val="000000" w:themeColor="text1"/>
          <w:sz w:val="24"/>
          <w:szCs w:val="24"/>
        </w:rPr>
        <w:fldChar w:fldCharType="separate"/>
      </w:r>
      <w:r w:rsidR="007225AC" w:rsidRPr="00FD5886">
        <w:rPr>
          <w:bCs/>
          <w:noProof/>
          <w:color w:val="000000" w:themeColor="text1"/>
          <w:sz w:val="24"/>
          <w:szCs w:val="24"/>
        </w:rPr>
        <w:t>(Candela et al., 2024)</w:t>
      </w:r>
      <w:r w:rsidR="007225AC" w:rsidRPr="00FD5886">
        <w:rPr>
          <w:bCs/>
          <w:color w:val="000000" w:themeColor="text1"/>
          <w:sz w:val="24"/>
          <w:szCs w:val="24"/>
        </w:rPr>
        <w:fldChar w:fldCharType="end"/>
      </w:r>
      <w:r w:rsidR="00666A18" w:rsidRPr="00FD5886">
        <w:rPr>
          <w:bCs/>
          <w:color w:val="000000" w:themeColor="text1"/>
          <w:sz w:val="24"/>
          <w:szCs w:val="24"/>
        </w:rPr>
        <w:t xml:space="preserve"> </w:t>
      </w:r>
      <w:r w:rsidR="00F63B43" w:rsidRPr="00FD5886">
        <w:rPr>
          <w:bCs/>
          <w:color w:val="000000" w:themeColor="text1"/>
          <w:sz w:val="24"/>
          <w:szCs w:val="24"/>
        </w:rPr>
        <w:t xml:space="preserve">and lack of clear actionable </w:t>
      </w:r>
      <w:r w:rsidR="00F67ADD" w:rsidRPr="00FD5886">
        <w:rPr>
          <w:bCs/>
          <w:color w:val="000000" w:themeColor="text1"/>
          <w:sz w:val="24"/>
          <w:szCs w:val="24"/>
        </w:rPr>
        <w:t>behaviors</w:t>
      </w:r>
      <w:r w:rsidR="00F63B43" w:rsidRPr="00FD5886">
        <w:rPr>
          <w:bCs/>
          <w:color w:val="000000" w:themeColor="text1"/>
          <w:sz w:val="24"/>
          <w:szCs w:val="24"/>
        </w:rPr>
        <w:t xml:space="preserve"> </w:t>
      </w:r>
      <w:r w:rsidR="00F67ADD" w:rsidRPr="00FD5886">
        <w:rPr>
          <w:bCs/>
          <w:color w:val="000000" w:themeColor="text1"/>
          <w:sz w:val="24"/>
          <w:szCs w:val="24"/>
        </w:rPr>
        <w:t xml:space="preserve">for </w:t>
      </w:r>
      <w:r w:rsidR="001E5442" w:rsidRPr="00FD5886">
        <w:rPr>
          <w:bCs/>
          <w:color w:val="000000" w:themeColor="text1"/>
          <w:sz w:val="24"/>
          <w:szCs w:val="24"/>
        </w:rPr>
        <w:t>active</w:t>
      </w:r>
      <w:r w:rsidR="00F63B43" w:rsidRPr="00FD5886">
        <w:rPr>
          <w:bCs/>
          <w:color w:val="000000" w:themeColor="text1"/>
          <w:sz w:val="24"/>
          <w:szCs w:val="24"/>
        </w:rPr>
        <w:t xml:space="preserve"> researchers</w:t>
      </w:r>
      <w:r w:rsidR="007225AC" w:rsidRPr="00FD5886">
        <w:rPr>
          <w:bCs/>
          <w:color w:val="000000" w:themeColor="text1"/>
          <w:sz w:val="24"/>
          <w:szCs w:val="24"/>
        </w:rPr>
        <w:t xml:space="preserve"> to engage in</w:t>
      </w:r>
      <w:r w:rsidR="00F63B43" w:rsidRPr="00FD5886">
        <w:rPr>
          <w:bCs/>
          <w:color w:val="000000" w:themeColor="text1"/>
          <w:sz w:val="24"/>
          <w:szCs w:val="24"/>
        </w:rPr>
        <w:t xml:space="preserve"> </w:t>
      </w:r>
      <w:r w:rsidR="00666A18" w:rsidRPr="00FD5886">
        <w:rPr>
          <w:bCs/>
          <w:color w:val="000000" w:themeColor="text1"/>
          <w:sz w:val="24"/>
          <w:szCs w:val="24"/>
        </w:rPr>
        <w:fldChar w:fldCharType="begin"/>
      </w:r>
      <w:r w:rsidR="00005C6D" w:rsidRPr="00FD5886">
        <w:rPr>
          <w:bCs/>
          <w:color w:val="000000" w:themeColor="text1"/>
          <w:sz w:val="24"/>
          <w:szCs w:val="24"/>
        </w:rPr>
        <w:instrText xml:space="preserve"> ADDIN ZOTERO_ITEM CSL_CITATION {"citationID":"6tZjVYnU","properties":{"formattedCitation":"(Henriksen &amp; Mundt, 2024)","plainCitation":"(Henriksen &amp; Mundt, 2024)","noteIndex":0},"citationItems":[{"id":3701,"uris":["http://zotero.org/users/6618481/items/NTHSB8KN"],"itemData":{"id":3701,"type":"paper-conference","container-title":"Proceedings of the 30th ACM SIGKDD Conference on Knowledge Discovery and Data Mining","DOI":"10.1145/3637528.3671468","event-place":"Barcelona Spain","event-title":"KDD '24: The 30th ACM SIGKDD Conference on Knowledge Discovery and Data Mining","ISBN":"9798400704901","language":"en","page":"6513-6522","publisher":"ACM","publisher-place":"Barcelona Spain","source":"DOI.org (Crossref)","title":"Sharing is Caring: A Practical Guide to FAIR(ER) Open Data Release","title-short":"Sharing is Caring","URL":"https://dl.acm.org/doi/10.1145/3637528.3671468","author":[{"family":"Henriksen","given":"Amelia"},{"family":"Mundt","given":"Miranda"}],"accessed":{"date-parts":[["2025",3,1]]},"issued":{"date-parts":[["2024",8,25]]}}}],"schema":"https://github.com/citation-style-language/schema/raw/master/csl-citation.json"} </w:instrText>
      </w:r>
      <w:r w:rsidR="00666A18" w:rsidRPr="00FD5886">
        <w:rPr>
          <w:bCs/>
          <w:color w:val="000000" w:themeColor="text1"/>
          <w:sz w:val="24"/>
          <w:szCs w:val="24"/>
        </w:rPr>
        <w:fldChar w:fldCharType="separate"/>
      </w:r>
      <w:r w:rsidR="00666A18" w:rsidRPr="00FD5886">
        <w:rPr>
          <w:bCs/>
          <w:noProof/>
          <w:color w:val="000000" w:themeColor="text1"/>
          <w:sz w:val="24"/>
          <w:szCs w:val="24"/>
        </w:rPr>
        <w:t>(Henriksen &amp; Mundt, 2024)</w:t>
      </w:r>
      <w:r w:rsidR="00666A18" w:rsidRPr="00FD5886">
        <w:rPr>
          <w:bCs/>
          <w:color w:val="000000" w:themeColor="text1"/>
          <w:sz w:val="24"/>
          <w:szCs w:val="24"/>
        </w:rPr>
        <w:fldChar w:fldCharType="end"/>
      </w:r>
      <w:r w:rsidR="00BB6B75" w:rsidRPr="00FD5886">
        <w:rPr>
          <w:bCs/>
          <w:color w:val="000000" w:themeColor="text1"/>
          <w:sz w:val="24"/>
          <w:szCs w:val="24"/>
        </w:rPr>
        <w:t xml:space="preserve">. Without appropriate specificity, incentives, or mandates, </w:t>
      </w:r>
      <w:r w:rsidR="00F67ADD" w:rsidRPr="00FD5886">
        <w:rPr>
          <w:bCs/>
          <w:color w:val="000000" w:themeColor="text1"/>
          <w:sz w:val="24"/>
          <w:szCs w:val="24"/>
        </w:rPr>
        <w:t>recommendations</w:t>
      </w:r>
      <w:r w:rsidR="0030089C" w:rsidRPr="00FD5886">
        <w:rPr>
          <w:bCs/>
          <w:color w:val="000000" w:themeColor="text1"/>
          <w:sz w:val="24"/>
          <w:szCs w:val="24"/>
        </w:rPr>
        <w:t xml:space="preserve"> and guidance may </w:t>
      </w:r>
      <w:r w:rsidR="0091452C" w:rsidRPr="00FD5886">
        <w:rPr>
          <w:bCs/>
          <w:color w:val="000000" w:themeColor="text1"/>
          <w:sz w:val="24"/>
          <w:szCs w:val="24"/>
        </w:rPr>
        <w:t>be insufficient</w:t>
      </w:r>
      <w:r w:rsidR="0030089C" w:rsidRPr="00FD5886">
        <w:rPr>
          <w:bCs/>
          <w:color w:val="000000" w:themeColor="text1"/>
          <w:sz w:val="24"/>
          <w:szCs w:val="24"/>
        </w:rPr>
        <w:t xml:space="preserve"> </w:t>
      </w:r>
      <w:r w:rsidR="0091452C" w:rsidRPr="00FD5886">
        <w:rPr>
          <w:bCs/>
          <w:color w:val="000000" w:themeColor="text1"/>
          <w:sz w:val="24"/>
          <w:szCs w:val="24"/>
        </w:rPr>
        <w:t>in improving</w:t>
      </w:r>
      <w:r w:rsidR="0030089C" w:rsidRPr="00FD5886">
        <w:rPr>
          <w:bCs/>
          <w:color w:val="000000" w:themeColor="text1"/>
          <w:sz w:val="24"/>
          <w:szCs w:val="24"/>
        </w:rPr>
        <w:t xml:space="preserve"> </w:t>
      </w:r>
      <w:r w:rsidR="0091452C" w:rsidRPr="00FD5886">
        <w:rPr>
          <w:bCs/>
          <w:color w:val="000000" w:themeColor="text1"/>
          <w:sz w:val="24"/>
          <w:szCs w:val="24"/>
        </w:rPr>
        <w:t xml:space="preserve">researchers’ </w:t>
      </w:r>
      <w:r w:rsidR="0030089C" w:rsidRPr="00FD5886">
        <w:rPr>
          <w:bCs/>
          <w:color w:val="000000" w:themeColor="text1"/>
          <w:sz w:val="24"/>
          <w:szCs w:val="24"/>
        </w:rPr>
        <w:t xml:space="preserve">output sharing. </w:t>
      </w:r>
      <w:r w:rsidR="00BB6B75" w:rsidRPr="00FD5886">
        <w:rPr>
          <w:bCs/>
          <w:color w:val="000000" w:themeColor="text1"/>
          <w:sz w:val="24"/>
          <w:szCs w:val="24"/>
        </w:rPr>
        <w:t>We believe</w:t>
      </w:r>
      <w:r w:rsidR="0030089C" w:rsidRPr="00FD5886">
        <w:rPr>
          <w:bCs/>
          <w:color w:val="000000" w:themeColor="text1"/>
          <w:sz w:val="24"/>
          <w:szCs w:val="24"/>
        </w:rPr>
        <w:t xml:space="preserve"> that it would be more helpful to provide very specific guidance and templates </w:t>
      </w:r>
      <w:r w:rsidR="00BB6B75" w:rsidRPr="00FD5886">
        <w:rPr>
          <w:bCs/>
          <w:color w:val="000000" w:themeColor="text1"/>
          <w:sz w:val="24"/>
          <w:szCs w:val="24"/>
        </w:rPr>
        <w:t>to support</w:t>
      </w:r>
      <w:r w:rsidR="0030089C" w:rsidRPr="00FD5886">
        <w:rPr>
          <w:bCs/>
          <w:color w:val="000000" w:themeColor="text1"/>
          <w:sz w:val="24"/>
          <w:szCs w:val="24"/>
        </w:rPr>
        <w:t xml:space="preserve"> </w:t>
      </w:r>
      <w:r w:rsidR="00BB6B75" w:rsidRPr="00FD5886">
        <w:rPr>
          <w:bCs/>
          <w:color w:val="000000" w:themeColor="text1"/>
          <w:sz w:val="24"/>
          <w:szCs w:val="24"/>
        </w:rPr>
        <w:t xml:space="preserve">better sharing </w:t>
      </w:r>
      <w:r w:rsidR="0030089C" w:rsidRPr="00FD5886">
        <w:rPr>
          <w:bCs/>
          <w:color w:val="000000" w:themeColor="text1"/>
          <w:sz w:val="24"/>
          <w:szCs w:val="24"/>
        </w:rPr>
        <w:t xml:space="preserve">practices </w:t>
      </w:r>
      <w:r w:rsidR="00BB6B75" w:rsidRPr="00FD5886">
        <w:rPr>
          <w:bCs/>
          <w:color w:val="000000" w:themeColor="text1"/>
          <w:sz w:val="24"/>
          <w:szCs w:val="24"/>
        </w:rPr>
        <w:t>to</w:t>
      </w:r>
      <w:r w:rsidR="00D26726" w:rsidRPr="00FD5886">
        <w:rPr>
          <w:bCs/>
          <w:color w:val="000000" w:themeColor="text1"/>
          <w:sz w:val="24"/>
          <w:szCs w:val="24"/>
        </w:rPr>
        <w:t xml:space="preserve"> save researchers</w:t>
      </w:r>
      <w:r w:rsidR="00BB6B75" w:rsidRPr="00FD5886">
        <w:rPr>
          <w:bCs/>
          <w:color w:val="000000" w:themeColor="text1"/>
          <w:sz w:val="24"/>
          <w:szCs w:val="24"/>
        </w:rPr>
        <w:t>’</w:t>
      </w:r>
      <w:r w:rsidR="00D26726" w:rsidRPr="00FD5886">
        <w:rPr>
          <w:bCs/>
          <w:color w:val="000000" w:themeColor="text1"/>
          <w:sz w:val="24"/>
          <w:szCs w:val="24"/>
        </w:rPr>
        <w:t xml:space="preserve"> time and </w:t>
      </w:r>
      <w:r w:rsidR="00BB6B75" w:rsidRPr="00FD5886">
        <w:rPr>
          <w:bCs/>
          <w:color w:val="000000" w:themeColor="text1"/>
          <w:sz w:val="24"/>
          <w:szCs w:val="24"/>
        </w:rPr>
        <w:t xml:space="preserve">promote consistent </w:t>
      </w:r>
      <w:r w:rsidR="00D26726" w:rsidRPr="00FD5886">
        <w:rPr>
          <w:bCs/>
          <w:color w:val="000000" w:themeColor="text1"/>
          <w:sz w:val="24"/>
          <w:szCs w:val="24"/>
        </w:rPr>
        <w:t xml:space="preserve">output sharing across </w:t>
      </w:r>
      <w:r w:rsidR="00BB6B75" w:rsidRPr="00FD5886">
        <w:rPr>
          <w:bCs/>
          <w:color w:val="000000" w:themeColor="text1"/>
          <w:sz w:val="24"/>
          <w:szCs w:val="24"/>
        </w:rPr>
        <w:t>researchers</w:t>
      </w:r>
      <w:r w:rsidR="00D26726" w:rsidRPr="00FD5886">
        <w:rPr>
          <w:bCs/>
          <w:color w:val="000000" w:themeColor="text1"/>
          <w:sz w:val="24"/>
          <w:szCs w:val="24"/>
        </w:rPr>
        <w:t xml:space="preserve">, teams, and fields. </w:t>
      </w:r>
      <w:r w:rsidR="005608B3" w:rsidRPr="00FD5886">
        <w:rPr>
          <w:bCs/>
          <w:color w:val="000000" w:themeColor="text1"/>
          <w:sz w:val="24"/>
          <w:szCs w:val="24"/>
        </w:rPr>
        <w:t>Most r</w:t>
      </w:r>
      <w:r w:rsidR="0030089C" w:rsidRPr="00FD5886">
        <w:rPr>
          <w:bCs/>
          <w:color w:val="000000" w:themeColor="text1"/>
          <w:sz w:val="24"/>
          <w:szCs w:val="24"/>
        </w:rPr>
        <w:t xml:space="preserve">esearchers have little time to take on new activities or learn, for example, the minutiae of what </w:t>
      </w:r>
      <w:r w:rsidR="00BB6B75" w:rsidRPr="00FD5886">
        <w:rPr>
          <w:bCs/>
          <w:color w:val="000000" w:themeColor="text1"/>
          <w:sz w:val="24"/>
          <w:szCs w:val="24"/>
        </w:rPr>
        <w:t xml:space="preserve">is required to comply with the </w:t>
      </w:r>
      <w:r w:rsidR="0030089C" w:rsidRPr="00FD5886">
        <w:rPr>
          <w:bCs/>
          <w:color w:val="000000" w:themeColor="text1"/>
          <w:sz w:val="24"/>
          <w:szCs w:val="24"/>
        </w:rPr>
        <w:t>FAIR</w:t>
      </w:r>
      <w:r w:rsidR="00BB6B75" w:rsidRPr="00FD5886">
        <w:rPr>
          <w:bCs/>
          <w:color w:val="000000" w:themeColor="text1"/>
          <w:sz w:val="24"/>
          <w:szCs w:val="24"/>
        </w:rPr>
        <w:t xml:space="preserve"> principles</w:t>
      </w:r>
      <w:r w:rsidR="0030089C" w:rsidRPr="00FD5886">
        <w:rPr>
          <w:bCs/>
          <w:color w:val="000000" w:themeColor="text1"/>
          <w:sz w:val="24"/>
          <w:szCs w:val="24"/>
        </w:rPr>
        <w:t xml:space="preserve">. </w:t>
      </w:r>
      <w:r w:rsidR="00AF548B" w:rsidRPr="00FD5886">
        <w:rPr>
          <w:bCs/>
          <w:color w:val="000000" w:themeColor="text1"/>
          <w:sz w:val="24"/>
          <w:szCs w:val="24"/>
        </w:rPr>
        <w:t xml:space="preserve">With that in mind, we have encapsulated </w:t>
      </w:r>
      <w:r w:rsidR="00BB6B75" w:rsidRPr="00FD5886">
        <w:rPr>
          <w:bCs/>
          <w:color w:val="000000" w:themeColor="text1"/>
          <w:sz w:val="24"/>
          <w:szCs w:val="24"/>
        </w:rPr>
        <w:t xml:space="preserve">our </w:t>
      </w:r>
      <w:r w:rsidR="00AF548B" w:rsidRPr="00FD5886">
        <w:rPr>
          <w:bCs/>
          <w:color w:val="000000" w:themeColor="text1"/>
          <w:sz w:val="24"/>
          <w:szCs w:val="24"/>
        </w:rPr>
        <w:t>recommendations in a template</w:t>
      </w:r>
      <w:r w:rsidR="00BB6B75" w:rsidRPr="00FD5886">
        <w:rPr>
          <w:bCs/>
          <w:color w:val="000000" w:themeColor="text1"/>
          <w:sz w:val="24"/>
          <w:szCs w:val="24"/>
        </w:rPr>
        <w:t>, described below</w:t>
      </w:r>
      <w:r w:rsidR="00AF548B" w:rsidRPr="00FD5886">
        <w:rPr>
          <w:bCs/>
          <w:color w:val="000000" w:themeColor="text1"/>
          <w:sz w:val="24"/>
          <w:szCs w:val="24"/>
        </w:rPr>
        <w:t xml:space="preserve">. </w:t>
      </w:r>
      <w:r w:rsidR="001E5442" w:rsidRPr="00FD5886">
        <w:rPr>
          <w:bCs/>
          <w:color w:val="000000" w:themeColor="text1"/>
          <w:sz w:val="24"/>
          <w:szCs w:val="24"/>
        </w:rPr>
        <w:t>By providing something easily understandable and readily usable</w:t>
      </w:r>
      <w:r w:rsidR="00617E35" w:rsidRPr="00FD5886">
        <w:rPr>
          <w:bCs/>
          <w:color w:val="000000" w:themeColor="text1"/>
          <w:sz w:val="24"/>
          <w:szCs w:val="24"/>
        </w:rPr>
        <w:t>,</w:t>
      </w:r>
      <w:r w:rsidR="001E5442" w:rsidRPr="00FD5886">
        <w:rPr>
          <w:bCs/>
          <w:color w:val="000000" w:themeColor="text1"/>
          <w:sz w:val="24"/>
          <w:szCs w:val="24"/>
        </w:rPr>
        <w:t xml:space="preserve"> </w:t>
      </w:r>
      <w:r w:rsidR="00BB6B75" w:rsidRPr="00FD5886">
        <w:rPr>
          <w:bCs/>
          <w:color w:val="000000" w:themeColor="text1"/>
          <w:sz w:val="24"/>
          <w:szCs w:val="24"/>
        </w:rPr>
        <w:t>we hope to promote at least the accurate cataloging of</w:t>
      </w:r>
      <w:r w:rsidR="00617E35" w:rsidRPr="00FD5886">
        <w:rPr>
          <w:bCs/>
          <w:color w:val="000000" w:themeColor="text1"/>
          <w:sz w:val="24"/>
          <w:szCs w:val="24"/>
        </w:rPr>
        <w:t xml:space="preserve"> sharing practices, and, ideally, </w:t>
      </w:r>
      <w:r w:rsidR="00BB6B75" w:rsidRPr="00FD5886">
        <w:rPr>
          <w:bCs/>
          <w:color w:val="000000" w:themeColor="text1"/>
          <w:sz w:val="24"/>
          <w:szCs w:val="24"/>
        </w:rPr>
        <w:t xml:space="preserve">to </w:t>
      </w:r>
      <w:r w:rsidR="00617E35" w:rsidRPr="00FD5886">
        <w:rPr>
          <w:bCs/>
          <w:color w:val="000000" w:themeColor="text1"/>
          <w:sz w:val="24"/>
          <w:szCs w:val="24"/>
        </w:rPr>
        <w:t xml:space="preserve">prompt researchers to </w:t>
      </w:r>
      <w:r w:rsidR="00BB6B75" w:rsidRPr="00FD5886">
        <w:rPr>
          <w:bCs/>
          <w:color w:val="000000" w:themeColor="text1"/>
          <w:sz w:val="24"/>
          <w:szCs w:val="24"/>
        </w:rPr>
        <w:t>realize that</w:t>
      </w:r>
      <w:r w:rsidR="00617E35" w:rsidRPr="00FD5886">
        <w:rPr>
          <w:bCs/>
          <w:color w:val="000000" w:themeColor="text1"/>
          <w:sz w:val="24"/>
          <w:szCs w:val="24"/>
        </w:rPr>
        <w:t xml:space="preserve"> sharing is not </w:t>
      </w:r>
      <w:r w:rsidR="00BB6B75" w:rsidRPr="00FD5886">
        <w:rPr>
          <w:bCs/>
          <w:color w:val="000000" w:themeColor="text1"/>
          <w:sz w:val="24"/>
          <w:szCs w:val="24"/>
        </w:rPr>
        <w:t xml:space="preserve">just to facilitate </w:t>
      </w:r>
      <w:r w:rsidR="00617E35" w:rsidRPr="00FD5886">
        <w:rPr>
          <w:bCs/>
          <w:color w:val="000000" w:themeColor="text1"/>
          <w:sz w:val="24"/>
          <w:szCs w:val="24"/>
        </w:rPr>
        <w:t>analytic reproducibility.</w:t>
      </w:r>
    </w:p>
    <w:p w14:paraId="5CE66482" w14:textId="77777777" w:rsidR="00D86732" w:rsidRPr="00FD5886" w:rsidRDefault="00D86732" w:rsidP="00DD5AC0">
      <w:pPr>
        <w:tabs>
          <w:tab w:val="clear" w:pos="3068"/>
        </w:tabs>
        <w:ind w:firstLine="0"/>
        <w:rPr>
          <w:b/>
          <w:color w:val="000000" w:themeColor="text1"/>
          <w:sz w:val="24"/>
          <w:szCs w:val="24"/>
        </w:rPr>
      </w:pPr>
    </w:p>
    <w:p w14:paraId="70C1319C" w14:textId="2EF7761D" w:rsidR="00D86732" w:rsidRPr="00FD5886" w:rsidRDefault="00D86732" w:rsidP="00DD5AC0">
      <w:pPr>
        <w:tabs>
          <w:tab w:val="clear" w:pos="3068"/>
        </w:tabs>
        <w:ind w:firstLine="0"/>
        <w:rPr>
          <w:b/>
          <w:color w:val="000000" w:themeColor="text1"/>
          <w:sz w:val="24"/>
          <w:szCs w:val="24"/>
        </w:rPr>
      </w:pPr>
      <w:r w:rsidRPr="00FD5886">
        <w:rPr>
          <w:b/>
          <w:color w:val="000000" w:themeColor="text1"/>
          <w:sz w:val="24"/>
          <w:szCs w:val="24"/>
        </w:rPr>
        <w:t xml:space="preserve">The </w:t>
      </w:r>
      <w:r w:rsidRPr="00FD5886">
        <w:rPr>
          <w:b/>
          <w:i/>
          <w:iCs/>
          <w:color w:val="000000" w:themeColor="text1"/>
          <w:sz w:val="24"/>
          <w:szCs w:val="24"/>
        </w:rPr>
        <w:t xml:space="preserve">Find It, Access It, Reuse It </w:t>
      </w:r>
      <w:r w:rsidRPr="00FD5886">
        <w:rPr>
          <w:b/>
          <w:color w:val="000000" w:themeColor="text1"/>
          <w:sz w:val="24"/>
          <w:szCs w:val="24"/>
        </w:rPr>
        <w:t>Scorecard</w:t>
      </w:r>
    </w:p>
    <w:p w14:paraId="2EAF6878" w14:textId="0D2CA296" w:rsidR="00DA0331" w:rsidRPr="00FD5886" w:rsidRDefault="00BB6B75" w:rsidP="00D86732">
      <w:pPr>
        <w:tabs>
          <w:tab w:val="clear" w:pos="3068"/>
        </w:tabs>
        <w:rPr>
          <w:bCs/>
          <w:color w:val="000000" w:themeColor="text1"/>
          <w:sz w:val="24"/>
          <w:szCs w:val="24"/>
        </w:rPr>
      </w:pPr>
      <w:r w:rsidRPr="00FD5886">
        <w:rPr>
          <w:bCs/>
          <w:color w:val="000000" w:themeColor="text1"/>
          <w:sz w:val="24"/>
          <w:szCs w:val="24"/>
        </w:rPr>
        <w:t xml:space="preserve">Drawing on our findings, we </w:t>
      </w:r>
      <w:r w:rsidR="001A2EAF">
        <w:rPr>
          <w:bCs/>
          <w:color w:val="000000" w:themeColor="text1"/>
          <w:sz w:val="24"/>
          <w:szCs w:val="24"/>
        </w:rPr>
        <w:t xml:space="preserve">have </w:t>
      </w:r>
      <w:r w:rsidRPr="00FD5886">
        <w:rPr>
          <w:bCs/>
          <w:color w:val="000000" w:themeColor="text1"/>
          <w:sz w:val="24"/>
          <w:szCs w:val="24"/>
        </w:rPr>
        <w:t>developed the</w:t>
      </w:r>
      <w:r w:rsidR="00037324" w:rsidRPr="00FD5886">
        <w:rPr>
          <w:bCs/>
          <w:color w:val="000000" w:themeColor="text1"/>
          <w:sz w:val="24"/>
          <w:szCs w:val="24"/>
        </w:rPr>
        <w:t xml:space="preserve"> </w:t>
      </w:r>
      <w:r w:rsidR="00DD5AC0" w:rsidRPr="00FD5886">
        <w:rPr>
          <w:bCs/>
          <w:i/>
          <w:iCs/>
          <w:color w:val="000000" w:themeColor="text1"/>
          <w:sz w:val="24"/>
          <w:szCs w:val="24"/>
        </w:rPr>
        <w:t>Find It, Access It, Reuse It</w:t>
      </w:r>
      <w:r w:rsidR="00DD5AC0" w:rsidRPr="00FD5886">
        <w:rPr>
          <w:bCs/>
          <w:color w:val="000000" w:themeColor="text1"/>
          <w:sz w:val="24"/>
          <w:szCs w:val="24"/>
        </w:rPr>
        <w:t xml:space="preserve"> </w:t>
      </w:r>
      <w:r w:rsidR="00236AA9" w:rsidRPr="00FD5886">
        <w:rPr>
          <w:bCs/>
          <w:color w:val="000000" w:themeColor="text1"/>
          <w:sz w:val="24"/>
          <w:szCs w:val="24"/>
        </w:rPr>
        <w:t>scorecard</w:t>
      </w:r>
      <w:r w:rsidR="00DD5AC0" w:rsidRPr="00FD5886">
        <w:rPr>
          <w:bCs/>
          <w:color w:val="000000" w:themeColor="text1"/>
          <w:sz w:val="24"/>
          <w:szCs w:val="24"/>
        </w:rPr>
        <w:t xml:space="preserve">, listed in Table </w:t>
      </w:r>
      <w:r w:rsidR="0031652A" w:rsidRPr="00FD5886">
        <w:rPr>
          <w:bCs/>
          <w:color w:val="000000" w:themeColor="text1"/>
          <w:sz w:val="24"/>
          <w:szCs w:val="24"/>
        </w:rPr>
        <w:t>1</w:t>
      </w:r>
      <w:r w:rsidRPr="00FD5886">
        <w:rPr>
          <w:bCs/>
          <w:color w:val="000000" w:themeColor="text1"/>
          <w:sz w:val="24"/>
          <w:szCs w:val="24"/>
        </w:rPr>
        <w:t>,</w:t>
      </w:r>
      <w:r w:rsidR="00236AA9" w:rsidRPr="00FD5886">
        <w:rPr>
          <w:bCs/>
          <w:color w:val="000000" w:themeColor="text1"/>
          <w:sz w:val="24"/>
          <w:szCs w:val="24"/>
        </w:rPr>
        <w:t xml:space="preserve"> </w:t>
      </w:r>
      <w:r w:rsidR="00D51EDB" w:rsidRPr="00FD5886">
        <w:rPr>
          <w:bCs/>
          <w:color w:val="000000" w:themeColor="text1"/>
          <w:sz w:val="24"/>
          <w:szCs w:val="24"/>
        </w:rPr>
        <w:t xml:space="preserve">written for </w:t>
      </w:r>
      <w:r w:rsidR="00CC44E5" w:rsidRPr="00FD5886">
        <w:rPr>
          <w:bCs/>
          <w:color w:val="000000" w:themeColor="text1"/>
          <w:sz w:val="24"/>
          <w:szCs w:val="24"/>
        </w:rPr>
        <w:t>researchers</w:t>
      </w:r>
      <w:r w:rsidR="00FD5886">
        <w:rPr>
          <w:bCs/>
          <w:color w:val="000000" w:themeColor="text1"/>
          <w:sz w:val="24"/>
          <w:szCs w:val="24"/>
        </w:rPr>
        <w:t xml:space="preserve"> both</w:t>
      </w:r>
      <w:r w:rsidR="00D51EDB" w:rsidRPr="00FD5886">
        <w:rPr>
          <w:bCs/>
          <w:color w:val="000000" w:themeColor="text1"/>
          <w:sz w:val="24"/>
          <w:szCs w:val="24"/>
        </w:rPr>
        <w:t xml:space="preserve"> </w:t>
      </w:r>
      <w:r w:rsidRPr="00FD5886">
        <w:rPr>
          <w:bCs/>
          <w:color w:val="000000" w:themeColor="text1"/>
          <w:sz w:val="24"/>
          <w:szCs w:val="24"/>
        </w:rPr>
        <w:t>within and beyond the eye tracking community</w:t>
      </w:r>
      <w:r w:rsidR="00DA0331" w:rsidRPr="00FD5886">
        <w:rPr>
          <w:bCs/>
          <w:color w:val="000000" w:themeColor="text1"/>
          <w:sz w:val="24"/>
          <w:szCs w:val="24"/>
        </w:rPr>
        <w:t>:</w:t>
      </w:r>
    </w:p>
    <w:p w14:paraId="25CC2C25" w14:textId="670D479C" w:rsidR="00DA0331" w:rsidRPr="00FD5886" w:rsidRDefault="00DA0331" w:rsidP="00DA0331">
      <w:pPr>
        <w:pStyle w:val="ListParagraph"/>
        <w:numPr>
          <w:ilvl w:val="0"/>
          <w:numId w:val="15"/>
        </w:numPr>
        <w:tabs>
          <w:tab w:val="clear" w:pos="3068"/>
        </w:tabs>
        <w:rPr>
          <w:bCs/>
          <w:color w:val="000000" w:themeColor="text1"/>
          <w:sz w:val="24"/>
          <w:szCs w:val="24"/>
        </w:rPr>
      </w:pPr>
      <w:r w:rsidRPr="00FD5886">
        <w:rPr>
          <w:b/>
          <w:color w:val="000000" w:themeColor="text1"/>
          <w:sz w:val="24"/>
          <w:szCs w:val="24"/>
        </w:rPr>
        <w:t>R</w:t>
      </w:r>
      <w:r w:rsidR="00D51EDB" w:rsidRPr="00FD5886">
        <w:rPr>
          <w:b/>
          <w:color w:val="000000" w:themeColor="text1"/>
          <w:sz w:val="24"/>
          <w:szCs w:val="24"/>
        </w:rPr>
        <w:t>esearchers</w:t>
      </w:r>
      <w:r w:rsidR="00D51EDB" w:rsidRPr="00FD5886">
        <w:rPr>
          <w:bCs/>
          <w:color w:val="000000" w:themeColor="text1"/>
          <w:sz w:val="24"/>
          <w:szCs w:val="24"/>
        </w:rPr>
        <w:t xml:space="preserve"> can access an online copy of</w:t>
      </w:r>
      <w:r w:rsidR="00E5079E" w:rsidRPr="00FD5886">
        <w:rPr>
          <w:bCs/>
          <w:color w:val="000000" w:themeColor="text1"/>
          <w:sz w:val="24"/>
          <w:szCs w:val="24"/>
        </w:rPr>
        <w:t xml:space="preserve"> the scorecard</w:t>
      </w:r>
      <w:r w:rsidR="00D51EDB" w:rsidRPr="00FD5886">
        <w:rPr>
          <w:bCs/>
          <w:color w:val="000000" w:themeColor="text1"/>
          <w:sz w:val="24"/>
          <w:szCs w:val="24"/>
        </w:rPr>
        <w:t xml:space="preserve"> in text form</w:t>
      </w:r>
      <w:r w:rsidR="000D4AF5" w:rsidRPr="00FD5886">
        <w:rPr>
          <w:bCs/>
          <w:color w:val="000000" w:themeColor="text1"/>
          <w:sz w:val="24"/>
          <w:szCs w:val="24"/>
        </w:rPr>
        <w:t xml:space="preserve"> </w:t>
      </w:r>
      <w:r w:rsidR="00E5079E" w:rsidRPr="00FD5886">
        <w:rPr>
          <w:bCs/>
          <w:color w:val="000000" w:themeColor="text1"/>
          <w:sz w:val="24"/>
          <w:szCs w:val="24"/>
        </w:rPr>
        <w:t xml:space="preserve">via our OSF project for this publication, </w:t>
      </w:r>
      <w:r w:rsidR="00D51EDB" w:rsidRPr="00FD5886">
        <w:rPr>
          <w:bCs/>
          <w:color w:val="000000" w:themeColor="text1"/>
          <w:sz w:val="24"/>
          <w:szCs w:val="24"/>
        </w:rPr>
        <w:t xml:space="preserve">fill it in, and then copy the text to online repositories where they have shared outputs. </w:t>
      </w:r>
      <w:r w:rsidR="00BC3C2C" w:rsidRPr="00FD5886">
        <w:rPr>
          <w:bCs/>
          <w:color w:val="000000" w:themeColor="text1"/>
          <w:sz w:val="24"/>
          <w:szCs w:val="24"/>
        </w:rPr>
        <w:t>Using the scorecard will prompt</w:t>
      </w:r>
      <w:r w:rsidR="00D51EDB" w:rsidRPr="00FD5886">
        <w:rPr>
          <w:bCs/>
          <w:color w:val="000000" w:themeColor="text1"/>
          <w:sz w:val="24"/>
          <w:szCs w:val="24"/>
        </w:rPr>
        <w:t xml:space="preserve"> researchers to consider </w:t>
      </w:r>
      <w:r w:rsidR="00C76479" w:rsidRPr="00FD5886">
        <w:rPr>
          <w:bCs/>
          <w:color w:val="000000" w:themeColor="text1"/>
          <w:sz w:val="24"/>
          <w:szCs w:val="24"/>
        </w:rPr>
        <w:t>and enhance</w:t>
      </w:r>
      <w:r w:rsidR="00D51EDB" w:rsidRPr="00FD5886">
        <w:rPr>
          <w:bCs/>
          <w:color w:val="000000" w:themeColor="text1"/>
          <w:sz w:val="24"/>
          <w:szCs w:val="24"/>
        </w:rPr>
        <w:t xml:space="preserve"> the findability, accessibility</w:t>
      </w:r>
      <w:r w:rsidR="00E31C51" w:rsidRPr="00FD5886">
        <w:rPr>
          <w:bCs/>
          <w:color w:val="000000" w:themeColor="text1"/>
          <w:sz w:val="24"/>
          <w:szCs w:val="24"/>
        </w:rPr>
        <w:t>,</w:t>
      </w:r>
      <w:r w:rsidR="00D51EDB" w:rsidRPr="00FD5886">
        <w:rPr>
          <w:bCs/>
          <w:color w:val="000000" w:themeColor="text1"/>
          <w:sz w:val="24"/>
          <w:szCs w:val="24"/>
        </w:rPr>
        <w:t xml:space="preserve"> and </w:t>
      </w:r>
      <w:r w:rsidR="00BC3C2C" w:rsidRPr="00FD5886">
        <w:rPr>
          <w:bCs/>
          <w:color w:val="000000" w:themeColor="text1"/>
          <w:sz w:val="24"/>
          <w:szCs w:val="24"/>
        </w:rPr>
        <w:lastRenderedPageBreak/>
        <w:t xml:space="preserve">prospects for </w:t>
      </w:r>
      <w:r w:rsidR="00D51EDB" w:rsidRPr="00FD5886">
        <w:rPr>
          <w:bCs/>
          <w:color w:val="000000" w:themeColor="text1"/>
          <w:sz w:val="24"/>
          <w:szCs w:val="24"/>
        </w:rPr>
        <w:t xml:space="preserve">different forms of </w:t>
      </w:r>
      <w:r w:rsidR="00BC3C2C" w:rsidRPr="00FD5886">
        <w:rPr>
          <w:bCs/>
          <w:color w:val="000000" w:themeColor="text1"/>
          <w:sz w:val="24"/>
          <w:szCs w:val="24"/>
        </w:rPr>
        <w:t>reuse of their outputs</w:t>
      </w:r>
      <w:r w:rsidR="00D51EDB" w:rsidRPr="00FD5886">
        <w:rPr>
          <w:bCs/>
          <w:color w:val="000000" w:themeColor="text1"/>
          <w:sz w:val="24"/>
          <w:szCs w:val="24"/>
        </w:rPr>
        <w:t>. We have included basic text here</w:t>
      </w:r>
      <w:r w:rsidR="00F13F82" w:rsidRPr="00FD5886">
        <w:rPr>
          <w:bCs/>
          <w:color w:val="000000" w:themeColor="text1"/>
          <w:sz w:val="24"/>
          <w:szCs w:val="24"/>
        </w:rPr>
        <w:t xml:space="preserve"> in italics</w:t>
      </w:r>
      <w:r w:rsidR="00D51EDB" w:rsidRPr="00FD5886">
        <w:rPr>
          <w:bCs/>
          <w:color w:val="000000" w:themeColor="text1"/>
          <w:sz w:val="24"/>
          <w:szCs w:val="24"/>
        </w:rPr>
        <w:t xml:space="preserve"> to highlight how to answer each </w:t>
      </w:r>
      <w:r w:rsidR="00BC3C2C" w:rsidRPr="00FD5886">
        <w:rPr>
          <w:bCs/>
          <w:color w:val="000000" w:themeColor="text1"/>
          <w:sz w:val="24"/>
          <w:szCs w:val="24"/>
        </w:rPr>
        <w:t xml:space="preserve">scorecard </w:t>
      </w:r>
      <w:r w:rsidR="00D51EDB" w:rsidRPr="00FD5886">
        <w:rPr>
          <w:bCs/>
          <w:color w:val="000000" w:themeColor="text1"/>
          <w:sz w:val="24"/>
          <w:szCs w:val="24"/>
        </w:rPr>
        <w:t xml:space="preserve">question. </w:t>
      </w:r>
    </w:p>
    <w:p w14:paraId="6322DAB1" w14:textId="51B9EC3E" w:rsidR="00DA0331" w:rsidRPr="00FD5886" w:rsidRDefault="00DA0331" w:rsidP="00DA0331">
      <w:pPr>
        <w:pStyle w:val="ListParagraph"/>
        <w:numPr>
          <w:ilvl w:val="0"/>
          <w:numId w:val="15"/>
        </w:numPr>
        <w:tabs>
          <w:tab w:val="clear" w:pos="3068"/>
        </w:tabs>
        <w:rPr>
          <w:bCs/>
          <w:color w:val="000000" w:themeColor="text1"/>
          <w:sz w:val="24"/>
          <w:szCs w:val="24"/>
        </w:rPr>
      </w:pPr>
      <w:r w:rsidRPr="00FD5886">
        <w:rPr>
          <w:b/>
          <w:color w:val="000000" w:themeColor="text1"/>
          <w:sz w:val="24"/>
          <w:szCs w:val="24"/>
        </w:rPr>
        <w:t>J</w:t>
      </w:r>
      <w:r w:rsidR="00D51EDB" w:rsidRPr="00FD5886">
        <w:rPr>
          <w:b/>
          <w:color w:val="000000" w:themeColor="text1"/>
          <w:sz w:val="24"/>
          <w:szCs w:val="24"/>
        </w:rPr>
        <w:t>ournals, funders</w:t>
      </w:r>
      <w:r w:rsidR="002E388D" w:rsidRPr="00FD5886">
        <w:rPr>
          <w:b/>
          <w:color w:val="000000" w:themeColor="text1"/>
          <w:sz w:val="24"/>
          <w:szCs w:val="24"/>
        </w:rPr>
        <w:t>,</w:t>
      </w:r>
      <w:r w:rsidR="00D51EDB" w:rsidRPr="00FD5886">
        <w:rPr>
          <w:b/>
          <w:color w:val="000000" w:themeColor="text1"/>
          <w:sz w:val="24"/>
          <w:szCs w:val="24"/>
        </w:rPr>
        <w:t xml:space="preserve"> and other high-level organizations </w:t>
      </w:r>
      <w:r w:rsidR="00D51EDB" w:rsidRPr="00FD5886">
        <w:rPr>
          <w:bCs/>
          <w:color w:val="000000" w:themeColor="text1"/>
          <w:sz w:val="24"/>
          <w:szCs w:val="24"/>
        </w:rPr>
        <w:t xml:space="preserve">could, for example, require that researchers </w:t>
      </w:r>
      <w:r w:rsidR="00BC3C2C" w:rsidRPr="00FD5886">
        <w:rPr>
          <w:bCs/>
          <w:color w:val="000000" w:themeColor="text1"/>
          <w:sz w:val="24"/>
          <w:szCs w:val="24"/>
        </w:rPr>
        <w:t>complete</w:t>
      </w:r>
      <w:r w:rsidR="00D51EDB" w:rsidRPr="00FD5886">
        <w:rPr>
          <w:bCs/>
          <w:color w:val="000000" w:themeColor="text1"/>
          <w:sz w:val="24"/>
          <w:szCs w:val="24"/>
        </w:rPr>
        <w:t xml:space="preserve"> this scorecard (or some variant of it) when sharing their outputs alongside publications. </w:t>
      </w:r>
    </w:p>
    <w:p w14:paraId="7A71E54F" w14:textId="0642D819" w:rsidR="00DA0331" w:rsidRPr="00FD5886" w:rsidRDefault="00DA0331" w:rsidP="00DA0331">
      <w:pPr>
        <w:pStyle w:val="ListParagraph"/>
        <w:numPr>
          <w:ilvl w:val="0"/>
          <w:numId w:val="15"/>
        </w:numPr>
        <w:tabs>
          <w:tab w:val="clear" w:pos="3068"/>
        </w:tabs>
        <w:rPr>
          <w:bCs/>
          <w:color w:val="000000" w:themeColor="text1"/>
          <w:sz w:val="24"/>
          <w:szCs w:val="24"/>
        </w:rPr>
      </w:pPr>
      <w:r w:rsidRPr="00FD5886">
        <w:rPr>
          <w:b/>
          <w:color w:val="000000" w:themeColor="text1"/>
          <w:sz w:val="24"/>
          <w:szCs w:val="24"/>
        </w:rPr>
        <w:t>O</w:t>
      </w:r>
      <w:r w:rsidR="00D51EDB" w:rsidRPr="00FD5886">
        <w:rPr>
          <w:b/>
          <w:color w:val="000000" w:themeColor="text1"/>
          <w:sz w:val="24"/>
          <w:szCs w:val="24"/>
        </w:rPr>
        <w:t>nline repositories</w:t>
      </w:r>
      <w:r w:rsidR="001A2EAF">
        <w:rPr>
          <w:b/>
          <w:color w:val="000000" w:themeColor="text1"/>
          <w:sz w:val="24"/>
          <w:szCs w:val="24"/>
        </w:rPr>
        <w:t xml:space="preserve"> </w:t>
      </w:r>
      <w:r w:rsidR="00D51EDB" w:rsidRPr="00FD5886">
        <w:rPr>
          <w:bCs/>
          <w:color w:val="000000" w:themeColor="text1"/>
          <w:sz w:val="24"/>
          <w:szCs w:val="24"/>
        </w:rPr>
        <w:t xml:space="preserve">could embed this scorecard into their existing </w:t>
      </w:r>
      <w:r w:rsidR="00F8158B" w:rsidRPr="00FD5886">
        <w:rPr>
          <w:bCs/>
          <w:color w:val="000000" w:themeColor="text1"/>
          <w:sz w:val="24"/>
          <w:szCs w:val="24"/>
        </w:rPr>
        <w:t>templates</w:t>
      </w:r>
      <w:r w:rsidR="00D51EDB" w:rsidRPr="00FD5886">
        <w:rPr>
          <w:bCs/>
          <w:color w:val="000000" w:themeColor="text1"/>
          <w:sz w:val="24"/>
          <w:szCs w:val="24"/>
        </w:rPr>
        <w:t xml:space="preserve">, prompting </w:t>
      </w:r>
      <w:r w:rsidR="0034473B" w:rsidRPr="00FD5886">
        <w:rPr>
          <w:bCs/>
          <w:color w:val="000000" w:themeColor="text1"/>
          <w:sz w:val="24"/>
          <w:szCs w:val="24"/>
        </w:rPr>
        <w:t>researchers to complete this scorecard when sharing the</w:t>
      </w:r>
      <w:r w:rsidR="00BC3C2C" w:rsidRPr="00FD5886">
        <w:rPr>
          <w:bCs/>
          <w:color w:val="000000" w:themeColor="text1"/>
          <w:sz w:val="24"/>
          <w:szCs w:val="24"/>
        </w:rPr>
        <w:t>ir work</w:t>
      </w:r>
      <w:r w:rsidR="0034473B" w:rsidRPr="00FD5886">
        <w:rPr>
          <w:bCs/>
          <w:color w:val="000000" w:themeColor="text1"/>
          <w:sz w:val="24"/>
          <w:szCs w:val="24"/>
        </w:rPr>
        <w:t xml:space="preserve"> outputs, and then automatically </w:t>
      </w:r>
      <w:r w:rsidR="00BC3C2C" w:rsidRPr="00FD5886">
        <w:rPr>
          <w:bCs/>
          <w:color w:val="000000" w:themeColor="text1"/>
          <w:sz w:val="24"/>
          <w:szCs w:val="24"/>
        </w:rPr>
        <w:t xml:space="preserve">incorporating </w:t>
      </w:r>
      <w:r w:rsidR="0034473B" w:rsidRPr="00FD5886">
        <w:rPr>
          <w:bCs/>
          <w:color w:val="000000" w:themeColor="text1"/>
          <w:sz w:val="24"/>
          <w:szCs w:val="24"/>
        </w:rPr>
        <w:t xml:space="preserve">it </w:t>
      </w:r>
      <w:r w:rsidR="00BC3C2C" w:rsidRPr="00FD5886">
        <w:rPr>
          <w:bCs/>
          <w:color w:val="000000" w:themeColor="text1"/>
          <w:sz w:val="24"/>
          <w:szCs w:val="24"/>
        </w:rPr>
        <w:t>into</w:t>
      </w:r>
      <w:r w:rsidR="0034473B" w:rsidRPr="00FD5886">
        <w:rPr>
          <w:bCs/>
          <w:color w:val="000000" w:themeColor="text1"/>
          <w:sz w:val="24"/>
          <w:szCs w:val="24"/>
        </w:rPr>
        <w:t xml:space="preserve"> a repository or project. </w:t>
      </w:r>
      <w:r w:rsidR="00C76479" w:rsidRPr="00FD5886">
        <w:rPr>
          <w:bCs/>
          <w:color w:val="000000" w:themeColor="text1"/>
          <w:sz w:val="24"/>
          <w:szCs w:val="24"/>
        </w:rPr>
        <w:t>Online repositories could also incorporate information from scorecards into search filters</w:t>
      </w:r>
      <w:r w:rsidR="00BC3C2C" w:rsidRPr="00FD5886">
        <w:rPr>
          <w:bCs/>
          <w:color w:val="000000" w:themeColor="text1"/>
          <w:sz w:val="24"/>
          <w:szCs w:val="24"/>
        </w:rPr>
        <w:t xml:space="preserve">, for instance, </w:t>
      </w:r>
      <w:r w:rsidR="00C76479" w:rsidRPr="00FD5886">
        <w:rPr>
          <w:bCs/>
          <w:color w:val="000000" w:themeColor="text1"/>
          <w:sz w:val="24"/>
          <w:szCs w:val="24"/>
        </w:rPr>
        <w:t xml:space="preserve">the OSF </w:t>
      </w:r>
      <w:r w:rsidR="00BC3C2C" w:rsidRPr="00FD5886">
        <w:rPr>
          <w:bCs/>
          <w:color w:val="000000" w:themeColor="text1"/>
          <w:sz w:val="24"/>
          <w:szCs w:val="24"/>
        </w:rPr>
        <w:t xml:space="preserve">could include </w:t>
      </w:r>
      <w:r w:rsidR="00C76479" w:rsidRPr="00FD5886">
        <w:rPr>
          <w:bCs/>
          <w:color w:val="000000" w:themeColor="text1"/>
          <w:sz w:val="24"/>
          <w:szCs w:val="24"/>
        </w:rPr>
        <w:t xml:space="preserve">a filter to select only the projects that have been marked by researchers as containing outputs for </w:t>
      </w:r>
      <w:r w:rsidR="00A70397" w:rsidRPr="00FD5886">
        <w:rPr>
          <w:bCs/>
          <w:color w:val="000000" w:themeColor="text1"/>
          <w:sz w:val="24"/>
          <w:szCs w:val="24"/>
        </w:rPr>
        <w:t xml:space="preserve">direct </w:t>
      </w:r>
      <w:r w:rsidR="00C76479" w:rsidRPr="00FD5886">
        <w:rPr>
          <w:bCs/>
          <w:color w:val="000000" w:themeColor="text1"/>
          <w:sz w:val="24"/>
          <w:szCs w:val="24"/>
        </w:rPr>
        <w:t xml:space="preserve">replication. </w:t>
      </w:r>
      <w:r w:rsidR="00BC3C2C" w:rsidRPr="00FD5886">
        <w:rPr>
          <w:bCs/>
          <w:color w:val="000000" w:themeColor="text1"/>
          <w:sz w:val="24"/>
          <w:szCs w:val="24"/>
        </w:rPr>
        <w:t>This approach c</w:t>
      </w:r>
      <w:r w:rsidR="00C76479" w:rsidRPr="00FD5886">
        <w:rPr>
          <w:bCs/>
          <w:color w:val="000000" w:themeColor="text1"/>
          <w:sz w:val="24"/>
          <w:szCs w:val="24"/>
        </w:rPr>
        <w:t>ould vastly improve the process of searching for existing outputs</w:t>
      </w:r>
      <w:r w:rsidR="00BC3C2C" w:rsidRPr="00FD5886">
        <w:rPr>
          <w:bCs/>
          <w:color w:val="000000" w:themeColor="text1"/>
          <w:sz w:val="24"/>
          <w:szCs w:val="24"/>
        </w:rPr>
        <w:t>,</w:t>
      </w:r>
      <w:r w:rsidR="00CC44E5" w:rsidRPr="00FD5886">
        <w:rPr>
          <w:bCs/>
          <w:color w:val="000000" w:themeColor="text1"/>
          <w:sz w:val="24"/>
          <w:szCs w:val="24"/>
        </w:rPr>
        <w:t xml:space="preserve"> and reduce the time and effort spent examining projects containing outputs not relevant to the searcher</w:t>
      </w:r>
      <w:r w:rsidR="00C76479" w:rsidRPr="00FD5886">
        <w:rPr>
          <w:bCs/>
          <w:color w:val="000000" w:themeColor="text1"/>
          <w:sz w:val="24"/>
          <w:szCs w:val="24"/>
        </w:rPr>
        <w:t>.</w:t>
      </w:r>
    </w:p>
    <w:p w14:paraId="52E009AB" w14:textId="5407B887" w:rsidR="00233AC7" w:rsidRPr="00FD5886" w:rsidRDefault="00DA0331" w:rsidP="00DA0331">
      <w:pPr>
        <w:pStyle w:val="ListParagraph"/>
        <w:numPr>
          <w:ilvl w:val="0"/>
          <w:numId w:val="15"/>
        </w:numPr>
        <w:tabs>
          <w:tab w:val="clear" w:pos="3068"/>
        </w:tabs>
        <w:rPr>
          <w:bCs/>
          <w:color w:val="000000" w:themeColor="text1"/>
          <w:sz w:val="24"/>
          <w:szCs w:val="24"/>
        </w:rPr>
      </w:pPr>
      <w:r w:rsidRPr="00FD5886">
        <w:rPr>
          <w:b/>
          <w:color w:val="000000" w:themeColor="text1"/>
          <w:sz w:val="24"/>
          <w:szCs w:val="24"/>
        </w:rPr>
        <w:t>O</w:t>
      </w:r>
      <w:r w:rsidR="00C76479" w:rsidRPr="00FD5886">
        <w:rPr>
          <w:b/>
          <w:color w:val="000000" w:themeColor="text1"/>
          <w:sz w:val="24"/>
          <w:szCs w:val="24"/>
        </w:rPr>
        <w:t xml:space="preserve">ther researchers </w:t>
      </w:r>
      <w:r w:rsidR="00C76479" w:rsidRPr="00FD5886">
        <w:rPr>
          <w:bCs/>
          <w:color w:val="000000" w:themeColor="text1"/>
          <w:sz w:val="24"/>
          <w:szCs w:val="24"/>
        </w:rPr>
        <w:t>can use these scorecards</w:t>
      </w:r>
      <w:r w:rsidR="001A2EAF">
        <w:rPr>
          <w:bCs/>
          <w:color w:val="000000" w:themeColor="text1"/>
          <w:sz w:val="24"/>
          <w:szCs w:val="24"/>
        </w:rPr>
        <w:t xml:space="preserve"> </w:t>
      </w:r>
      <w:r w:rsidR="00C76479" w:rsidRPr="00FD5886">
        <w:rPr>
          <w:bCs/>
          <w:color w:val="000000" w:themeColor="text1"/>
          <w:sz w:val="24"/>
          <w:szCs w:val="24"/>
        </w:rPr>
        <w:t xml:space="preserve">when conducting research in combination with software to poll, </w:t>
      </w:r>
      <w:proofErr w:type="spellStart"/>
      <w:r w:rsidR="00C76479" w:rsidRPr="00FD5886">
        <w:rPr>
          <w:bCs/>
          <w:i/>
          <w:iCs/>
          <w:color w:val="000000" w:themeColor="text1"/>
          <w:sz w:val="24"/>
          <w:szCs w:val="24"/>
        </w:rPr>
        <w:t>en</w:t>
      </w:r>
      <w:proofErr w:type="spellEnd"/>
      <w:r w:rsidR="00C76479" w:rsidRPr="00FD5886">
        <w:rPr>
          <w:bCs/>
          <w:i/>
          <w:iCs/>
          <w:color w:val="000000" w:themeColor="text1"/>
          <w:sz w:val="24"/>
          <w:szCs w:val="24"/>
        </w:rPr>
        <w:t xml:space="preserve"> masse</w:t>
      </w:r>
      <w:r w:rsidR="00C76479" w:rsidRPr="00FD5886">
        <w:rPr>
          <w:bCs/>
          <w:color w:val="000000" w:themeColor="text1"/>
          <w:sz w:val="24"/>
          <w:szCs w:val="24"/>
        </w:rPr>
        <w:t>, the contents of outputs shared by researchers online.</w:t>
      </w:r>
    </w:p>
    <w:p w14:paraId="5A1ED05F" w14:textId="77777777" w:rsidR="0034473B" w:rsidRPr="00FD5886" w:rsidRDefault="0034473B" w:rsidP="00DD5AC0">
      <w:pPr>
        <w:tabs>
          <w:tab w:val="clear" w:pos="3068"/>
        </w:tabs>
        <w:ind w:firstLine="0"/>
        <w:rPr>
          <w:bCs/>
          <w:color w:val="000000" w:themeColor="text1"/>
          <w:sz w:val="24"/>
          <w:szCs w:val="24"/>
        </w:rPr>
      </w:pPr>
    </w:p>
    <w:p w14:paraId="605136A5" w14:textId="385F3BF3" w:rsidR="00233AC7" w:rsidRPr="00FD5886" w:rsidRDefault="00F46971" w:rsidP="00DD5AC0">
      <w:pPr>
        <w:tabs>
          <w:tab w:val="clear" w:pos="3068"/>
        </w:tabs>
        <w:ind w:firstLine="0"/>
        <w:rPr>
          <w:b/>
          <w:color w:val="000000" w:themeColor="text1"/>
          <w:sz w:val="24"/>
          <w:szCs w:val="24"/>
        </w:rPr>
      </w:pPr>
      <w:r w:rsidRPr="00FD5886">
        <w:rPr>
          <w:b/>
          <w:color w:val="000000" w:themeColor="text1"/>
          <w:sz w:val="24"/>
          <w:szCs w:val="24"/>
        </w:rPr>
        <w:t>Table 1</w:t>
      </w:r>
    </w:p>
    <w:p w14:paraId="063AE8BF" w14:textId="01E1F3EE" w:rsidR="006C26B9" w:rsidRPr="00FD5886" w:rsidRDefault="00F46971" w:rsidP="00DD5AC0">
      <w:pPr>
        <w:tabs>
          <w:tab w:val="clear" w:pos="3068"/>
        </w:tabs>
        <w:ind w:firstLine="0"/>
        <w:rPr>
          <w:bCs/>
          <w:i/>
          <w:iCs/>
          <w:color w:val="000000" w:themeColor="text1"/>
          <w:sz w:val="24"/>
          <w:szCs w:val="24"/>
        </w:rPr>
      </w:pPr>
      <w:r w:rsidRPr="00FD5886">
        <w:rPr>
          <w:bCs/>
          <w:i/>
          <w:iCs/>
          <w:color w:val="000000" w:themeColor="text1"/>
          <w:sz w:val="24"/>
          <w:szCs w:val="24"/>
        </w:rPr>
        <w:t xml:space="preserve">Find It, Access It, Reuse It Scorecard for </w:t>
      </w:r>
      <w:r w:rsidR="00666D2A" w:rsidRPr="00FD5886">
        <w:rPr>
          <w:bCs/>
          <w:i/>
          <w:iCs/>
          <w:color w:val="000000" w:themeColor="text1"/>
          <w:sz w:val="24"/>
          <w:szCs w:val="24"/>
        </w:rPr>
        <w:t xml:space="preserve">Promoting </w:t>
      </w:r>
      <w:r w:rsidR="00FC2E24" w:rsidRPr="00FD5886">
        <w:rPr>
          <w:bCs/>
          <w:i/>
          <w:iCs/>
          <w:color w:val="000000" w:themeColor="text1"/>
          <w:sz w:val="24"/>
          <w:szCs w:val="24"/>
        </w:rPr>
        <w:t>Findability</w:t>
      </w:r>
      <w:r w:rsidR="00666D2A" w:rsidRPr="00FD5886">
        <w:rPr>
          <w:bCs/>
          <w:i/>
          <w:iCs/>
          <w:color w:val="000000" w:themeColor="text1"/>
          <w:sz w:val="24"/>
          <w:szCs w:val="24"/>
        </w:rPr>
        <w:t xml:space="preserve">, </w:t>
      </w:r>
      <w:r w:rsidR="00FC2E24" w:rsidRPr="00FD5886">
        <w:rPr>
          <w:bCs/>
          <w:i/>
          <w:iCs/>
          <w:color w:val="000000" w:themeColor="text1"/>
          <w:sz w:val="24"/>
          <w:szCs w:val="24"/>
        </w:rPr>
        <w:t>Accessibility</w:t>
      </w:r>
      <w:r w:rsidR="00666D2A" w:rsidRPr="00FD5886">
        <w:rPr>
          <w:bCs/>
          <w:i/>
          <w:iCs/>
          <w:color w:val="000000" w:themeColor="text1"/>
          <w:sz w:val="24"/>
          <w:szCs w:val="24"/>
        </w:rPr>
        <w:t xml:space="preserve">, and </w:t>
      </w:r>
      <w:r w:rsidR="00FC2E24" w:rsidRPr="00FD5886">
        <w:rPr>
          <w:bCs/>
          <w:i/>
          <w:iCs/>
          <w:color w:val="000000" w:themeColor="text1"/>
          <w:sz w:val="24"/>
          <w:szCs w:val="24"/>
        </w:rPr>
        <w:t>Reusability</w:t>
      </w:r>
      <w:r w:rsidR="00666D2A" w:rsidRPr="00FD5886">
        <w:rPr>
          <w:bCs/>
          <w:i/>
          <w:iCs/>
          <w:color w:val="000000" w:themeColor="text1"/>
          <w:sz w:val="24"/>
          <w:szCs w:val="24"/>
        </w:rPr>
        <w:t xml:space="preserve"> of Scientific Outputs</w:t>
      </w:r>
    </w:p>
    <w:p w14:paraId="1D2F704F" w14:textId="36B88954" w:rsidR="006C26B9" w:rsidRPr="00FD5886" w:rsidRDefault="006C26B9" w:rsidP="00DD5AC0">
      <w:pPr>
        <w:tabs>
          <w:tab w:val="clear" w:pos="3068"/>
        </w:tabs>
        <w:ind w:firstLine="0"/>
        <w:rPr>
          <w:b/>
          <w:i/>
          <w:iCs/>
          <w:color w:val="000000" w:themeColor="text1"/>
          <w:sz w:val="24"/>
          <w:szCs w:val="24"/>
        </w:rPr>
      </w:pPr>
      <w:r w:rsidRPr="00FD5886">
        <w:rPr>
          <w:b/>
          <w:i/>
          <w:iCs/>
          <w:color w:val="000000" w:themeColor="text1"/>
          <w:sz w:val="24"/>
          <w:szCs w:val="24"/>
        </w:rPr>
        <w:lastRenderedPageBreak/>
        <w:t>Please Note: This is not intended as</w:t>
      </w:r>
      <w:r w:rsidR="00E31C51" w:rsidRPr="00FD5886">
        <w:rPr>
          <w:b/>
          <w:i/>
          <w:iCs/>
          <w:color w:val="000000" w:themeColor="text1"/>
          <w:sz w:val="24"/>
          <w:szCs w:val="24"/>
        </w:rPr>
        <w:t xml:space="preserve"> a</w:t>
      </w:r>
      <w:r w:rsidRPr="00FD5886">
        <w:rPr>
          <w:b/>
          <w:i/>
          <w:iCs/>
          <w:color w:val="000000" w:themeColor="text1"/>
          <w:sz w:val="24"/>
          <w:szCs w:val="24"/>
        </w:rPr>
        <w:t xml:space="preserve"> ‘</w:t>
      </w:r>
      <w:r w:rsidR="000447B5" w:rsidRPr="00FD5886">
        <w:rPr>
          <w:b/>
          <w:i/>
          <w:iCs/>
          <w:color w:val="000000" w:themeColor="text1"/>
          <w:sz w:val="24"/>
          <w:szCs w:val="24"/>
        </w:rPr>
        <w:t>judgmental</w:t>
      </w:r>
      <w:r w:rsidRPr="00FD5886">
        <w:rPr>
          <w:b/>
          <w:i/>
          <w:iCs/>
          <w:color w:val="000000" w:themeColor="text1"/>
          <w:sz w:val="24"/>
          <w:szCs w:val="24"/>
        </w:rPr>
        <w:t xml:space="preserve">’ checklist. Not all queries need to be answered in the affirmative. The goal is description (what is there?) and encouragement (what else might </w:t>
      </w:r>
      <w:r w:rsidR="001D2BE9" w:rsidRPr="00FD5886">
        <w:rPr>
          <w:b/>
          <w:i/>
          <w:iCs/>
          <w:color w:val="000000" w:themeColor="text1"/>
          <w:sz w:val="24"/>
          <w:szCs w:val="24"/>
        </w:rPr>
        <w:t>make sense to add</w:t>
      </w:r>
      <w:r w:rsidRPr="00FD5886">
        <w:rPr>
          <w:b/>
          <w:i/>
          <w:iCs/>
          <w:color w:val="000000" w:themeColor="text1"/>
          <w:sz w:val="24"/>
          <w:szCs w:val="24"/>
        </w:rPr>
        <w:t>?)</w:t>
      </w:r>
    </w:p>
    <w:tbl>
      <w:tblPr>
        <w:tblStyle w:val="TableGrid"/>
        <w:tblW w:w="9350" w:type="dxa"/>
        <w:tblBorders>
          <w:left w:val="none" w:sz="0" w:space="0" w:color="auto"/>
          <w:right w:val="none" w:sz="0" w:space="0" w:color="auto"/>
          <w:insideV w:val="none" w:sz="0" w:space="0" w:color="auto"/>
        </w:tblBorders>
        <w:tblLook w:val="04A0" w:firstRow="1" w:lastRow="0" w:firstColumn="1" w:lastColumn="0" w:noHBand="0" w:noVBand="1"/>
      </w:tblPr>
      <w:tblGrid>
        <w:gridCol w:w="4665"/>
        <w:gridCol w:w="4685"/>
      </w:tblGrid>
      <w:tr w:rsidR="00212E55" w:rsidRPr="00FD5886" w14:paraId="286534B5" w14:textId="77777777" w:rsidTr="00E5079E">
        <w:trPr>
          <w:trHeight w:val="300"/>
        </w:trPr>
        <w:tc>
          <w:tcPr>
            <w:tcW w:w="4665" w:type="dxa"/>
          </w:tcPr>
          <w:p w14:paraId="358F6719" w14:textId="3105C840" w:rsidR="00212E55" w:rsidRPr="00FD5886" w:rsidRDefault="00212E55" w:rsidP="00D51EDB">
            <w:pPr>
              <w:tabs>
                <w:tab w:val="clear" w:pos="3068"/>
              </w:tabs>
              <w:ind w:firstLine="0"/>
              <w:jc w:val="center"/>
              <w:rPr>
                <w:bCs/>
                <w:color w:val="000000" w:themeColor="text1"/>
                <w:sz w:val="24"/>
                <w:szCs w:val="24"/>
              </w:rPr>
            </w:pPr>
            <w:r w:rsidRPr="00FD5886">
              <w:rPr>
                <w:bCs/>
                <w:color w:val="000000" w:themeColor="text1"/>
                <w:sz w:val="24"/>
                <w:szCs w:val="24"/>
              </w:rPr>
              <w:t>Category</w:t>
            </w:r>
          </w:p>
        </w:tc>
        <w:tc>
          <w:tcPr>
            <w:tcW w:w="4685" w:type="dxa"/>
          </w:tcPr>
          <w:p w14:paraId="5E817FF1" w14:textId="77777777" w:rsidR="00212E55" w:rsidRPr="00FD5886" w:rsidRDefault="00212E55" w:rsidP="00D51EDB">
            <w:pPr>
              <w:tabs>
                <w:tab w:val="clear" w:pos="3068"/>
              </w:tabs>
              <w:ind w:firstLine="0"/>
              <w:jc w:val="center"/>
              <w:rPr>
                <w:bCs/>
                <w:color w:val="000000" w:themeColor="text1"/>
                <w:sz w:val="24"/>
                <w:szCs w:val="24"/>
              </w:rPr>
            </w:pPr>
            <w:r w:rsidRPr="00FD5886">
              <w:rPr>
                <w:bCs/>
                <w:color w:val="000000" w:themeColor="text1"/>
                <w:sz w:val="24"/>
                <w:szCs w:val="24"/>
              </w:rPr>
              <w:t>Response</w:t>
            </w:r>
          </w:p>
          <w:p w14:paraId="5972E918" w14:textId="6A0E8AA3" w:rsidR="008258FF" w:rsidRPr="00FD5886" w:rsidRDefault="008258FF" w:rsidP="00D51EDB">
            <w:pPr>
              <w:tabs>
                <w:tab w:val="clear" w:pos="3068"/>
              </w:tabs>
              <w:ind w:firstLine="0"/>
              <w:jc w:val="center"/>
              <w:rPr>
                <w:bCs/>
                <w:i/>
                <w:iCs/>
                <w:color w:val="000000" w:themeColor="text1"/>
                <w:sz w:val="24"/>
                <w:szCs w:val="24"/>
              </w:rPr>
            </w:pPr>
            <w:r w:rsidRPr="00FD5886">
              <w:rPr>
                <w:bCs/>
                <w:i/>
                <w:iCs/>
                <w:color w:val="000000" w:themeColor="text1"/>
                <w:sz w:val="24"/>
                <w:szCs w:val="24"/>
              </w:rPr>
              <w:t>User notes in italics</w:t>
            </w:r>
            <w:r w:rsidR="00C2492C" w:rsidRPr="00FD5886">
              <w:rPr>
                <w:bCs/>
                <w:i/>
                <w:iCs/>
                <w:color w:val="000000" w:themeColor="text1"/>
                <w:sz w:val="24"/>
                <w:szCs w:val="24"/>
              </w:rPr>
              <w:t>.</w:t>
            </w:r>
          </w:p>
        </w:tc>
      </w:tr>
      <w:tr w:rsidR="00C40800" w:rsidRPr="00FD5886" w14:paraId="1A18E795" w14:textId="77777777" w:rsidTr="00E5079E">
        <w:trPr>
          <w:trHeight w:val="300"/>
        </w:trPr>
        <w:tc>
          <w:tcPr>
            <w:tcW w:w="9350" w:type="dxa"/>
            <w:gridSpan w:val="2"/>
          </w:tcPr>
          <w:p w14:paraId="5009D6DF" w14:textId="77777777" w:rsidR="00C40800" w:rsidRPr="00FD5886" w:rsidRDefault="00C40800" w:rsidP="00C40800">
            <w:pPr>
              <w:tabs>
                <w:tab w:val="clear" w:pos="3068"/>
              </w:tabs>
              <w:ind w:firstLine="0"/>
              <w:jc w:val="center"/>
              <w:rPr>
                <w:b/>
                <w:color w:val="000000" w:themeColor="text1"/>
                <w:sz w:val="24"/>
                <w:szCs w:val="24"/>
              </w:rPr>
            </w:pPr>
          </w:p>
          <w:p w14:paraId="5A2EEC6C" w14:textId="77777777" w:rsidR="00C40800" w:rsidRPr="00FD5886" w:rsidRDefault="00C40800" w:rsidP="00C40800">
            <w:pPr>
              <w:tabs>
                <w:tab w:val="clear" w:pos="3068"/>
              </w:tabs>
              <w:ind w:firstLine="0"/>
              <w:jc w:val="center"/>
              <w:rPr>
                <w:b/>
                <w:color w:val="000000" w:themeColor="text1"/>
                <w:sz w:val="24"/>
                <w:szCs w:val="24"/>
              </w:rPr>
            </w:pPr>
            <w:r w:rsidRPr="00FD5886">
              <w:rPr>
                <w:b/>
                <w:color w:val="000000" w:themeColor="text1"/>
                <w:sz w:val="24"/>
                <w:szCs w:val="24"/>
                <w:u w:val="single"/>
              </w:rPr>
              <w:t>Find It:</w:t>
            </w:r>
            <w:r w:rsidRPr="00FD5886">
              <w:rPr>
                <w:b/>
                <w:color w:val="000000" w:themeColor="text1"/>
                <w:sz w:val="24"/>
                <w:szCs w:val="24"/>
              </w:rPr>
              <w:t xml:space="preserve"> Making Shared Outputs More Findable Online</w:t>
            </w:r>
          </w:p>
          <w:p w14:paraId="13435B79" w14:textId="0D0126CE" w:rsidR="00556C82" w:rsidRPr="00FD5886" w:rsidRDefault="00556C82" w:rsidP="00C40800">
            <w:pPr>
              <w:tabs>
                <w:tab w:val="clear" w:pos="3068"/>
              </w:tabs>
              <w:ind w:firstLine="0"/>
              <w:jc w:val="center"/>
              <w:rPr>
                <w:bCs/>
                <w:i/>
                <w:iCs/>
                <w:color w:val="000000" w:themeColor="text1"/>
                <w:sz w:val="24"/>
                <w:szCs w:val="24"/>
              </w:rPr>
            </w:pPr>
            <w:r w:rsidRPr="00FD5886">
              <w:rPr>
                <w:bCs/>
                <w:i/>
                <w:iCs/>
                <w:color w:val="000000" w:themeColor="text1"/>
                <w:sz w:val="24"/>
                <w:szCs w:val="24"/>
              </w:rPr>
              <w:t>Completing this section will help others to find your work more easily</w:t>
            </w:r>
          </w:p>
        </w:tc>
      </w:tr>
      <w:tr w:rsidR="007A48C0" w:rsidRPr="00FD5886" w14:paraId="06D187A6" w14:textId="77777777" w:rsidTr="00E5079E">
        <w:trPr>
          <w:trHeight w:val="300"/>
        </w:trPr>
        <w:tc>
          <w:tcPr>
            <w:tcW w:w="4665" w:type="dxa"/>
          </w:tcPr>
          <w:p w14:paraId="30ECB020" w14:textId="34C6868C" w:rsidR="007A48C0" w:rsidRPr="00FD5886" w:rsidRDefault="000A2A1F" w:rsidP="00DD5AC0">
            <w:pPr>
              <w:tabs>
                <w:tab w:val="clear" w:pos="3068"/>
              </w:tabs>
              <w:ind w:firstLine="0"/>
              <w:rPr>
                <w:bCs/>
                <w:color w:val="000000" w:themeColor="text1"/>
                <w:sz w:val="24"/>
                <w:szCs w:val="24"/>
              </w:rPr>
            </w:pPr>
            <w:r w:rsidRPr="00FD5886">
              <w:rPr>
                <w:bCs/>
                <w:color w:val="000000" w:themeColor="text1"/>
                <w:sz w:val="24"/>
                <w:szCs w:val="24"/>
              </w:rPr>
              <w:t>Associated Publication Title</w:t>
            </w:r>
          </w:p>
        </w:tc>
        <w:tc>
          <w:tcPr>
            <w:tcW w:w="4685" w:type="dxa"/>
          </w:tcPr>
          <w:p w14:paraId="032D959E" w14:textId="29D434C2" w:rsidR="007A48C0" w:rsidRPr="00FD5886" w:rsidRDefault="00546526" w:rsidP="00DD5AC0">
            <w:pPr>
              <w:tabs>
                <w:tab w:val="clear" w:pos="3068"/>
              </w:tabs>
              <w:ind w:firstLine="0"/>
              <w:rPr>
                <w:bCs/>
                <w:i/>
                <w:iCs/>
                <w:color w:val="000000" w:themeColor="text1"/>
                <w:sz w:val="24"/>
                <w:szCs w:val="24"/>
              </w:rPr>
            </w:pPr>
            <w:r w:rsidRPr="00FD5886">
              <w:rPr>
                <w:bCs/>
                <w:i/>
                <w:iCs/>
                <w:color w:val="000000" w:themeColor="text1"/>
                <w:sz w:val="24"/>
                <w:szCs w:val="24"/>
              </w:rPr>
              <w:t xml:space="preserve">Make sure to set your project or repository title to match that of the </w:t>
            </w:r>
            <w:r w:rsidR="002345A7" w:rsidRPr="00FD5886">
              <w:rPr>
                <w:bCs/>
                <w:i/>
                <w:iCs/>
                <w:color w:val="000000" w:themeColor="text1"/>
                <w:sz w:val="24"/>
                <w:szCs w:val="24"/>
              </w:rPr>
              <w:t>publication and</w:t>
            </w:r>
            <w:r w:rsidRPr="00FD5886">
              <w:rPr>
                <w:bCs/>
                <w:i/>
                <w:iCs/>
                <w:color w:val="000000" w:themeColor="text1"/>
                <w:sz w:val="24"/>
                <w:szCs w:val="24"/>
              </w:rPr>
              <w:t xml:space="preserve"> then paste that title here. Including the publication title makes it easier for others to find the shared outputs.</w:t>
            </w:r>
          </w:p>
        </w:tc>
      </w:tr>
      <w:tr w:rsidR="008F0481" w:rsidRPr="00FD5886" w14:paraId="4C696791" w14:textId="77777777" w:rsidTr="00E5079E">
        <w:trPr>
          <w:trHeight w:val="300"/>
        </w:trPr>
        <w:tc>
          <w:tcPr>
            <w:tcW w:w="4665" w:type="dxa"/>
          </w:tcPr>
          <w:p w14:paraId="727043E9" w14:textId="14CFF9AC" w:rsidR="008F0481" w:rsidRPr="00FD5886" w:rsidRDefault="008F0481" w:rsidP="008F0481">
            <w:pPr>
              <w:tabs>
                <w:tab w:val="clear" w:pos="3068"/>
              </w:tabs>
              <w:ind w:firstLine="0"/>
              <w:rPr>
                <w:bCs/>
                <w:color w:val="000000" w:themeColor="text1"/>
                <w:sz w:val="24"/>
                <w:szCs w:val="24"/>
              </w:rPr>
            </w:pPr>
            <w:r w:rsidRPr="00FD5886">
              <w:rPr>
                <w:bCs/>
                <w:color w:val="000000" w:themeColor="text1"/>
                <w:sz w:val="24"/>
                <w:szCs w:val="24"/>
              </w:rPr>
              <w:t>Associated Publication Abstract</w:t>
            </w:r>
          </w:p>
        </w:tc>
        <w:tc>
          <w:tcPr>
            <w:tcW w:w="4685" w:type="dxa"/>
          </w:tcPr>
          <w:p w14:paraId="57EA23B9" w14:textId="7C40746D" w:rsidR="008F0481" w:rsidRPr="00FD5886" w:rsidRDefault="00EB0D51" w:rsidP="008F0481">
            <w:pPr>
              <w:tabs>
                <w:tab w:val="clear" w:pos="3068"/>
              </w:tabs>
              <w:ind w:firstLine="0"/>
              <w:rPr>
                <w:bCs/>
                <w:i/>
                <w:iCs/>
                <w:color w:val="000000" w:themeColor="text1"/>
                <w:sz w:val="24"/>
                <w:szCs w:val="24"/>
              </w:rPr>
            </w:pPr>
            <w:r w:rsidRPr="00FD5886">
              <w:rPr>
                <w:bCs/>
                <w:i/>
                <w:iCs/>
                <w:color w:val="000000" w:themeColor="text1"/>
                <w:sz w:val="24"/>
                <w:szCs w:val="24"/>
              </w:rPr>
              <w:t>Include your abstract from your paper as part of your project or repository description/metadata and then paste that abstract here. Including the abstract makes it easier for others to find the shared outputs.</w:t>
            </w:r>
          </w:p>
        </w:tc>
      </w:tr>
      <w:tr w:rsidR="001C200C" w:rsidRPr="00FD5886" w14:paraId="71EEDE7E" w14:textId="77777777" w:rsidTr="00E5079E">
        <w:trPr>
          <w:trHeight w:val="300"/>
        </w:trPr>
        <w:tc>
          <w:tcPr>
            <w:tcW w:w="4665" w:type="dxa"/>
          </w:tcPr>
          <w:p w14:paraId="48807B9E" w14:textId="2827932C" w:rsidR="001C200C" w:rsidRPr="00FD5886" w:rsidRDefault="001C200C" w:rsidP="008F0481">
            <w:pPr>
              <w:tabs>
                <w:tab w:val="clear" w:pos="3068"/>
              </w:tabs>
              <w:ind w:firstLine="0"/>
              <w:rPr>
                <w:bCs/>
                <w:color w:val="000000" w:themeColor="text1"/>
                <w:sz w:val="24"/>
                <w:szCs w:val="24"/>
              </w:rPr>
            </w:pPr>
            <w:r w:rsidRPr="00FD5886">
              <w:rPr>
                <w:bCs/>
                <w:color w:val="000000" w:themeColor="text1"/>
                <w:sz w:val="24"/>
                <w:szCs w:val="24"/>
              </w:rPr>
              <w:t>Associated Publication Authors</w:t>
            </w:r>
          </w:p>
        </w:tc>
        <w:tc>
          <w:tcPr>
            <w:tcW w:w="4685" w:type="dxa"/>
          </w:tcPr>
          <w:p w14:paraId="0413429B" w14:textId="4FBF857D" w:rsidR="001C200C" w:rsidRPr="00FD5886" w:rsidRDefault="00EB0D51" w:rsidP="008F0481">
            <w:pPr>
              <w:tabs>
                <w:tab w:val="clear" w:pos="3068"/>
              </w:tabs>
              <w:ind w:firstLine="0"/>
              <w:rPr>
                <w:bCs/>
                <w:i/>
                <w:iCs/>
                <w:color w:val="000000" w:themeColor="text1"/>
                <w:sz w:val="24"/>
                <w:szCs w:val="24"/>
              </w:rPr>
            </w:pPr>
            <w:r w:rsidRPr="00FD5886">
              <w:rPr>
                <w:bCs/>
                <w:i/>
                <w:iCs/>
                <w:color w:val="000000" w:themeColor="text1"/>
                <w:sz w:val="24"/>
                <w:szCs w:val="24"/>
              </w:rPr>
              <w:t>List authors as part of your project or repository description/metadata and then paste them here as well.</w:t>
            </w:r>
          </w:p>
        </w:tc>
      </w:tr>
      <w:tr w:rsidR="008F0481" w:rsidRPr="00FD5886" w14:paraId="75494F55" w14:textId="77777777" w:rsidTr="00E5079E">
        <w:trPr>
          <w:trHeight w:val="300"/>
        </w:trPr>
        <w:tc>
          <w:tcPr>
            <w:tcW w:w="4665" w:type="dxa"/>
          </w:tcPr>
          <w:p w14:paraId="7C1B1C91" w14:textId="05EF7B70" w:rsidR="008F0481" w:rsidRPr="00FD5886" w:rsidRDefault="008F0481" w:rsidP="008F0481">
            <w:pPr>
              <w:tabs>
                <w:tab w:val="clear" w:pos="3068"/>
              </w:tabs>
              <w:ind w:firstLine="0"/>
              <w:rPr>
                <w:bCs/>
                <w:color w:val="000000" w:themeColor="text1"/>
                <w:sz w:val="24"/>
                <w:szCs w:val="24"/>
              </w:rPr>
            </w:pPr>
            <w:r w:rsidRPr="00FD5886">
              <w:rPr>
                <w:bCs/>
                <w:color w:val="000000" w:themeColor="text1"/>
                <w:sz w:val="24"/>
                <w:szCs w:val="24"/>
              </w:rPr>
              <w:lastRenderedPageBreak/>
              <w:t>Associated Publication Journal</w:t>
            </w:r>
          </w:p>
        </w:tc>
        <w:tc>
          <w:tcPr>
            <w:tcW w:w="4685" w:type="dxa"/>
          </w:tcPr>
          <w:p w14:paraId="3723D904" w14:textId="4789D9CA" w:rsidR="008F0481" w:rsidRPr="00FD5886" w:rsidRDefault="342683C9" w:rsidP="58E18FBB">
            <w:pPr>
              <w:tabs>
                <w:tab w:val="clear" w:pos="3068"/>
              </w:tabs>
              <w:ind w:firstLine="0"/>
              <w:rPr>
                <w:i/>
                <w:iCs/>
                <w:color w:val="000000" w:themeColor="text1"/>
                <w:sz w:val="24"/>
                <w:szCs w:val="24"/>
              </w:rPr>
            </w:pPr>
            <w:r w:rsidRPr="00FD5886">
              <w:rPr>
                <w:i/>
                <w:iCs/>
                <w:color w:val="000000" w:themeColor="text1"/>
                <w:sz w:val="24"/>
                <w:szCs w:val="24"/>
              </w:rPr>
              <w:t xml:space="preserve"> Make sure to include the journal name as part of your project or repository description/</w:t>
            </w:r>
            <w:r w:rsidR="00951DC5" w:rsidRPr="00FD5886">
              <w:rPr>
                <w:i/>
                <w:iCs/>
                <w:color w:val="000000" w:themeColor="text1"/>
                <w:sz w:val="24"/>
                <w:szCs w:val="24"/>
              </w:rPr>
              <w:t>metadata and</w:t>
            </w:r>
            <w:r w:rsidRPr="00FD5886">
              <w:rPr>
                <w:i/>
                <w:iCs/>
                <w:color w:val="000000" w:themeColor="text1"/>
                <w:sz w:val="24"/>
                <w:szCs w:val="24"/>
              </w:rPr>
              <w:t xml:space="preserve"> then paste it here as well.</w:t>
            </w:r>
          </w:p>
        </w:tc>
      </w:tr>
      <w:tr w:rsidR="00BA3945" w:rsidRPr="00FD5886" w14:paraId="62508D67" w14:textId="77777777" w:rsidTr="00E5079E">
        <w:trPr>
          <w:trHeight w:val="300"/>
        </w:trPr>
        <w:tc>
          <w:tcPr>
            <w:tcW w:w="4665" w:type="dxa"/>
          </w:tcPr>
          <w:p w14:paraId="75DD03B6" w14:textId="2E3FDB9A"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DOI of Associated Publication</w:t>
            </w:r>
          </w:p>
        </w:tc>
        <w:tc>
          <w:tcPr>
            <w:tcW w:w="4685" w:type="dxa"/>
          </w:tcPr>
          <w:p w14:paraId="3AE445A5" w14:textId="2E95BFB7" w:rsidR="00BA3945" w:rsidRPr="00FD5886" w:rsidRDefault="00B80B2A" w:rsidP="00BA3945">
            <w:pPr>
              <w:tabs>
                <w:tab w:val="clear" w:pos="3068"/>
              </w:tabs>
              <w:ind w:firstLine="0"/>
              <w:rPr>
                <w:bCs/>
                <w:i/>
                <w:iCs/>
                <w:color w:val="000000" w:themeColor="text1"/>
                <w:sz w:val="24"/>
                <w:szCs w:val="24"/>
              </w:rPr>
            </w:pPr>
            <w:r w:rsidRPr="00FD5886">
              <w:rPr>
                <w:bCs/>
                <w:i/>
                <w:iCs/>
                <w:color w:val="000000" w:themeColor="text1"/>
                <w:sz w:val="24"/>
                <w:szCs w:val="24"/>
              </w:rPr>
              <w:t>Include the DOI of your publication in the project or repository description/metadata, and after that paste it here.</w:t>
            </w:r>
          </w:p>
        </w:tc>
      </w:tr>
      <w:tr w:rsidR="00BA3945" w:rsidRPr="00FD5886" w14:paraId="5F8A6149" w14:textId="77777777" w:rsidTr="00E5079E">
        <w:trPr>
          <w:trHeight w:val="300"/>
        </w:trPr>
        <w:tc>
          <w:tcPr>
            <w:tcW w:w="4665" w:type="dxa"/>
          </w:tcPr>
          <w:p w14:paraId="7D970899" w14:textId="45B95A99"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Associated Publication Status</w:t>
            </w:r>
          </w:p>
        </w:tc>
        <w:tc>
          <w:tcPr>
            <w:tcW w:w="4685" w:type="dxa"/>
          </w:tcPr>
          <w:p w14:paraId="2631CCCB" w14:textId="41E89829" w:rsidR="00BA3945" w:rsidRPr="00FD5886" w:rsidRDefault="00B80B2A" w:rsidP="00BA3945">
            <w:pPr>
              <w:tabs>
                <w:tab w:val="clear" w:pos="3068"/>
              </w:tabs>
              <w:ind w:firstLine="0"/>
              <w:rPr>
                <w:bCs/>
                <w:i/>
                <w:iCs/>
                <w:color w:val="000000" w:themeColor="text1"/>
                <w:sz w:val="24"/>
                <w:szCs w:val="24"/>
              </w:rPr>
            </w:pPr>
            <w:r w:rsidRPr="00FD5886">
              <w:rPr>
                <w:bCs/>
                <w:i/>
                <w:iCs/>
                <w:color w:val="000000" w:themeColor="text1"/>
                <w:sz w:val="24"/>
                <w:szCs w:val="24"/>
              </w:rPr>
              <w:t>Published/Under Review/etc.</w:t>
            </w:r>
          </w:p>
        </w:tc>
      </w:tr>
      <w:tr w:rsidR="001C200C" w:rsidRPr="00FD5886" w14:paraId="23B14D21" w14:textId="77777777" w:rsidTr="00E5079E">
        <w:trPr>
          <w:trHeight w:val="300"/>
        </w:trPr>
        <w:tc>
          <w:tcPr>
            <w:tcW w:w="4665" w:type="dxa"/>
          </w:tcPr>
          <w:p w14:paraId="22FABF8F" w14:textId="6C7DD6F7" w:rsidR="001C200C" w:rsidRPr="00FD5886" w:rsidRDefault="001C200C" w:rsidP="00BA3945">
            <w:pPr>
              <w:tabs>
                <w:tab w:val="clear" w:pos="3068"/>
              </w:tabs>
              <w:ind w:firstLine="0"/>
              <w:rPr>
                <w:bCs/>
                <w:color w:val="000000" w:themeColor="text1"/>
                <w:sz w:val="24"/>
                <w:szCs w:val="24"/>
              </w:rPr>
            </w:pPr>
            <w:r w:rsidRPr="00FD5886">
              <w:rPr>
                <w:bCs/>
                <w:color w:val="000000" w:themeColor="text1"/>
                <w:sz w:val="24"/>
                <w:szCs w:val="24"/>
              </w:rPr>
              <w:t xml:space="preserve">Publication Year </w:t>
            </w:r>
          </w:p>
        </w:tc>
        <w:tc>
          <w:tcPr>
            <w:tcW w:w="4685" w:type="dxa"/>
          </w:tcPr>
          <w:p w14:paraId="0893A86F" w14:textId="5752DBC4" w:rsidR="001C200C" w:rsidRPr="00FD5886" w:rsidRDefault="001C200C" w:rsidP="00BA3945">
            <w:pPr>
              <w:tabs>
                <w:tab w:val="clear" w:pos="3068"/>
              </w:tabs>
              <w:ind w:firstLine="0"/>
              <w:rPr>
                <w:bCs/>
                <w:i/>
                <w:iCs/>
                <w:color w:val="000000" w:themeColor="text1"/>
                <w:sz w:val="24"/>
                <w:szCs w:val="24"/>
              </w:rPr>
            </w:pPr>
            <w:r w:rsidRPr="00FD5886">
              <w:rPr>
                <w:bCs/>
                <w:i/>
                <w:iCs/>
                <w:color w:val="000000" w:themeColor="text1"/>
                <w:sz w:val="24"/>
                <w:szCs w:val="24"/>
              </w:rPr>
              <w:t xml:space="preserve">Write ‘N/A’ if not </w:t>
            </w:r>
            <w:r w:rsidR="00951DC5" w:rsidRPr="00FD5886">
              <w:rPr>
                <w:bCs/>
                <w:i/>
                <w:iCs/>
                <w:color w:val="000000" w:themeColor="text1"/>
                <w:sz w:val="24"/>
                <w:szCs w:val="24"/>
              </w:rPr>
              <w:t>published or</w:t>
            </w:r>
            <w:r w:rsidRPr="00FD5886">
              <w:rPr>
                <w:bCs/>
                <w:i/>
                <w:iCs/>
                <w:color w:val="000000" w:themeColor="text1"/>
                <w:sz w:val="24"/>
                <w:szCs w:val="24"/>
              </w:rPr>
              <w:t xml:space="preserve"> enter year of publication here.</w:t>
            </w:r>
          </w:p>
        </w:tc>
      </w:tr>
      <w:tr w:rsidR="00BA3945" w:rsidRPr="00FD5886" w14:paraId="1E3C76D2" w14:textId="77777777" w:rsidTr="00E5079E">
        <w:trPr>
          <w:trHeight w:val="300"/>
        </w:trPr>
        <w:tc>
          <w:tcPr>
            <w:tcW w:w="9350" w:type="dxa"/>
            <w:gridSpan w:val="2"/>
          </w:tcPr>
          <w:p w14:paraId="760AE02A" w14:textId="77777777" w:rsidR="00BA3945" w:rsidRPr="00FD5886" w:rsidRDefault="00BA3945" w:rsidP="00BA3945">
            <w:pPr>
              <w:tabs>
                <w:tab w:val="clear" w:pos="3068"/>
              </w:tabs>
              <w:ind w:firstLine="0"/>
              <w:jc w:val="center"/>
              <w:rPr>
                <w:b/>
                <w:color w:val="000000" w:themeColor="text1"/>
                <w:sz w:val="24"/>
                <w:szCs w:val="24"/>
              </w:rPr>
            </w:pPr>
          </w:p>
          <w:p w14:paraId="78B3056C" w14:textId="77777777" w:rsidR="00BA3945" w:rsidRPr="00FD5886" w:rsidRDefault="00BA3945" w:rsidP="00BA3945">
            <w:pPr>
              <w:tabs>
                <w:tab w:val="clear" w:pos="3068"/>
              </w:tabs>
              <w:ind w:firstLine="0"/>
              <w:jc w:val="center"/>
              <w:rPr>
                <w:b/>
                <w:color w:val="000000" w:themeColor="text1"/>
                <w:sz w:val="24"/>
                <w:szCs w:val="24"/>
              </w:rPr>
            </w:pPr>
            <w:r w:rsidRPr="00FD5886">
              <w:rPr>
                <w:b/>
                <w:color w:val="000000" w:themeColor="text1"/>
                <w:sz w:val="24"/>
                <w:szCs w:val="24"/>
                <w:u w:val="single"/>
              </w:rPr>
              <w:t>Access It:</w:t>
            </w:r>
            <w:r w:rsidRPr="00FD5886">
              <w:rPr>
                <w:b/>
                <w:color w:val="000000" w:themeColor="text1"/>
                <w:sz w:val="24"/>
                <w:szCs w:val="24"/>
              </w:rPr>
              <w:t xml:space="preserve"> Checking that Outputs can be Accessed</w:t>
            </w:r>
          </w:p>
          <w:p w14:paraId="3C2CD036" w14:textId="6D381A9A" w:rsidR="00BA3945" w:rsidRPr="00FD5886" w:rsidRDefault="00BA3945" w:rsidP="00BA3945">
            <w:pPr>
              <w:tabs>
                <w:tab w:val="clear" w:pos="3068"/>
              </w:tabs>
              <w:ind w:firstLine="0"/>
              <w:jc w:val="center"/>
              <w:rPr>
                <w:bCs/>
                <w:i/>
                <w:iCs/>
                <w:color w:val="000000" w:themeColor="text1"/>
                <w:sz w:val="24"/>
                <w:szCs w:val="24"/>
              </w:rPr>
            </w:pPr>
            <w:r w:rsidRPr="00FD5886">
              <w:rPr>
                <w:bCs/>
                <w:i/>
                <w:iCs/>
                <w:color w:val="000000" w:themeColor="text1"/>
                <w:sz w:val="24"/>
                <w:szCs w:val="24"/>
              </w:rPr>
              <w:t>Completing this section will make sure that your work can be accessed</w:t>
            </w:r>
          </w:p>
        </w:tc>
      </w:tr>
      <w:tr w:rsidR="00BA3945" w:rsidRPr="00FD5886" w14:paraId="7129F5B5" w14:textId="77777777" w:rsidTr="00E5079E">
        <w:trPr>
          <w:trHeight w:val="300"/>
        </w:trPr>
        <w:tc>
          <w:tcPr>
            <w:tcW w:w="4665" w:type="dxa"/>
          </w:tcPr>
          <w:p w14:paraId="6423995B" w14:textId="1667C7EA"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Where have the scientific outputs been shared online?</w:t>
            </w:r>
          </w:p>
        </w:tc>
        <w:tc>
          <w:tcPr>
            <w:tcW w:w="4685" w:type="dxa"/>
          </w:tcPr>
          <w:p w14:paraId="383F2C17" w14:textId="3A8DA257"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Paste web address here.</w:t>
            </w:r>
          </w:p>
          <w:p w14:paraId="44BF1233" w14:textId="08362C93" w:rsidR="00BA3945" w:rsidRPr="00FD5886" w:rsidRDefault="00BA3945" w:rsidP="00BA3945">
            <w:pPr>
              <w:tabs>
                <w:tab w:val="clear" w:pos="3068"/>
              </w:tabs>
              <w:ind w:firstLine="0"/>
              <w:rPr>
                <w:bCs/>
                <w:i/>
                <w:iCs/>
                <w:color w:val="000000" w:themeColor="text1"/>
                <w:sz w:val="24"/>
                <w:szCs w:val="24"/>
              </w:rPr>
            </w:pPr>
          </w:p>
        </w:tc>
      </w:tr>
      <w:tr w:rsidR="00BA3945" w:rsidRPr="00FD5886" w14:paraId="7ACBB2E4" w14:textId="77777777" w:rsidTr="00E5079E">
        <w:trPr>
          <w:trHeight w:val="300"/>
        </w:trPr>
        <w:tc>
          <w:tcPr>
            <w:tcW w:w="4665" w:type="dxa"/>
          </w:tcPr>
          <w:p w14:paraId="71C41005" w14:textId="471E9CB1"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Has the web link to the outputs been checked?</w:t>
            </w:r>
          </w:p>
        </w:tc>
        <w:tc>
          <w:tcPr>
            <w:tcW w:w="4685" w:type="dxa"/>
          </w:tcPr>
          <w:p w14:paraId="09A785FB" w14:textId="2B96F920" w:rsidR="00BA3945" w:rsidRPr="00FD5886" w:rsidRDefault="00BA3945" w:rsidP="00BA3945">
            <w:pPr>
              <w:tabs>
                <w:tab w:val="clear" w:pos="3068"/>
              </w:tabs>
              <w:ind w:firstLine="0"/>
              <w:rPr>
                <w:bCs/>
                <w:color w:val="000000" w:themeColor="text1"/>
                <w:sz w:val="24"/>
                <w:szCs w:val="24"/>
              </w:rPr>
            </w:pPr>
            <w:r w:rsidRPr="00FD5886">
              <w:rPr>
                <w:bCs/>
                <w:i/>
                <w:iCs/>
                <w:color w:val="000000" w:themeColor="text1"/>
                <w:sz w:val="24"/>
                <w:szCs w:val="24"/>
              </w:rPr>
              <w:t>Could a reader gain access? This should be checked by someone not connected with the creation of the archive.</w:t>
            </w:r>
            <w:r w:rsidR="00852CA6" w:rsidRPr="00FD5886">
              <w:rPr>
                <w:bCs/>
                <w:i/>
                <w:iCs/>
                <w:color w:val="000000" w:themeColor="text1"/>
                <w:sz w:val="24"/>
                <w:szCs w:val="24"/>
              </w:rPr>
              <w:t xml:space="preserve"> When checking, we encourage the use of ‘Incognito’ or ‘Private’ browsing modes to ensure the outputs are not just available to logged-in users.</w:t>
            </w:r>
          </w:p>
        </w:tc>
      </w:tr>
      <w:tr w:rsidR="00BA3945" w:rsidRPr="00FD5886" w14:paraId="028CE1E8" w14:textId="77777777" w:rsidTr="00E5079E">
        <w:trPr>
          <w:trHeight w:val="300"/>
        </w:trPr>
        <w:tc>
          <w:tcPr>
            <w:tcW w:w="9350" w:type="dxa"/>
            <w:gridSpan w:val="2"/>
          </w:tcPr>
          <w:p w14:paraId="17C8BD72" w14:textId="77777777" w:rsidR="00BA3945" w:rsidRPr="00FD5886" w:rsidRDefault="00BA3945" w:rsidP="00BA3945">
            <w:pPr>
              <w:tabs>
                <w:tab w:val="clear" w:pos="3068"/>
              </w:tabs>
              <w:ind w:firstLine="0"/>
              <w:jc w:val="center"/>
              <w:rPr>
                <w:b/>
                <w:color w:val="000000" w:themeColor="text1"/>
                <w:sz w:val="24"/>
                <w:szCs w:val="24"/>
              </w:rPr>
            </w:pPr>
          </w:p>
          <w:p w14:paraId="2E88B33E" w14:textId="77777777" w:rsidR="00BA3945" w:rsidRPr="00FD5886" w:rsidRDefault="00BA3945" w:rsidP="00BA3945">
            <w:pPr>
              <w:tabs>
                <w:tab w:val="clear" w:pos="3068"/>
              </w:tabs>
              <w:ind w:firstLine="0"/>
              <w:jc w:val="center"/>
              <w:rPr>
                <w:b/>
                <w:color w:val="000000" w:themeColor="text1"/>
                <w:sz w:val="24"/>
                <w:szCs w:val="24"/>
              </w:rPr>
            </w:pPr>
            <w:r w:rsidRPr="00FD5886">
              <w:rPr>
                <w:b/>
                <w:color w:val="000000" w:themeColor="text1"/>
                <w:sz w:val="24"/>
                <w:szCs w:val="24"/>
                <w:u w:val="single"/>
              </w:rPr>
              <w:t>Reuse It:</w:t>
            </w:r>
            <w:r w:rsidRPr="00FD5886">
              <w:rPr>
                <w:b/>
                <w:color w:val="000000" w:themeColor="text1"/>
                <w:sz w:val="24"/>
                <w:szCs w:val="24"/>
              </w:rPr>
              <w:t xml:space="preserve"> Understanding how the Outputs are Reusable</w:t>
            </w:r>
          </w:p>
          <w:p w14:paraId="62DE3B11" w14:textId="03F0A5F7" w:rsidR="00BA3945" w:rsidRPr="00FD5886" w:rsidRDefault="00BA3945" w:rsidP="00BA3945">
            <w:pPr>
              <w:tabs>
                <w:tab w:val="clear" w:pos="3068"/>
              </w:tabs>
              <w:ind w:firstLine="0"/>
              <w:jc w:val="center"/>
              <w:rPr>
                <w:bCs/>
                <w:i/>
                <w:iCs/>
                <w:color w:val="000000" w:themeColor="text1"/>
                <w:sz w:val="24"/>
                <w:szCs w:val="24"/>
              </w:rPr>
            </w:pPr>
            <w:r w:rsidRPr="00FD5886">
              <w:rPr>
                <w:bCs/>
                <w:i/>
                <w:iCs/>
                <w:color w:val="000000" w:themeColor="text1"/>
                <w:sz w:val="24"/>
                <w:szCs w:val="24"/>
              </w:rPr>
              <w:t xml:space="preserve">Completing this section will help others to understand what you have shared, and </w:t>
            </w:r>
            <w:r w:rsidR="00BC3C2C" w:rsidRPr="00FD5886">
              <w:rPr>
                <w:bCs/>
                <w:i/>
                <w:iCs/>
                <w:color w:val="000000" w:themeColor="text1"/>
                <w:sz w:val="24"/>
                <w:szCs w:val="24"/>
              </w:rPr>
              <w:t xml:space="preserve">for </w:t>
            </w:r>
            <w:r w:rsidRPr="00FD5886">
              <w:rPr>
                <w:bCs/>
                <w:i/>
                <w:iCs/>
                <w:color w:val="000000" w:themeColor="text1"/>
                <w:sz w:val="24"/>
                <w:szCs w:val="24"/>
              </w:rPr>
              <w:t xml:space="preserve">what it can be used. </w:t>
            </w:r>
            <w:r w:rsidR="004D3C0D" w:rsidRPr="00FD5886">
              <w:rPr>
                <w:bCs/>
                <w:i/>
                <w:iCs/>
                <w:color w:val="000000" w:themeColor="text1"/>
                <w:sz w:val="24"/>
                <w:szCs w:val="24"/>
              </w:rPr>
              <w:t xml:space="preserve">Outputs can be reused for many different purposes and here we prompt you to consider them. </w:t>
            </w:r>
            <w:r w:rsidRPr="00FD5886">
              <w:rPr>
                <w:bCs/>
                <w:i/>
                <w:iCs/>
                <w:color w:val="000000" w:themeColor="text1"/>
                <w:sz w:val="24"/>
                <w:szCs w:val="24"/>
              </w:rPr>
              <w:t>For any ‘yes’ responses, write in brackets after the word ‘yes’ a comma-separated list of names of any files and folders that are relevant</w:t>
            </w:r>
          </w:p>
        </w:tc>
      </w:tr>
      <w:tr w:rsidR="00BA3945" w:rsidRPr="00FD5886" w14:paraId="734E7A9C" w14:textId="77777777" w:rsidTr="00E5079E">
        <w:trPr>
          <w:trHeight w:val="300"/>
        </w:trPr>
        <w:tc>
          <w:tcPr>
            <w:tcW w:w="4665" w:type="dxa"/>
          </w:tcPr>
          <w:p w14:paraId="739AC452" w14:textId="69BF11B1"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Has a guide to the outputs been included?</w:t>
            </w:r>
          </w:p>
        </w:tc>
        <w:tc>
          <w:tcPr>
            <w:tcW w:w="4685" w:type="dxa"/>
          </w:tcPr>
          <w:p w14:paraId="136A626C" w14:textId="34B12973"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 xml:space="preserve">This guide can simply consist of a list telling the reader </w:t>
            </w:r>
            <w:r w:rsidR="00BC3C2C" w:rsidRPr="00FD5886">
              <w:rPr>
                <w:bCs/>
                <w:i/>
                <w:iCs/>
                <w:color w:val="000000" w:themeColor="text1"/>
                <w:sz w:val="24"/>
                <w:szCs w:val="24"/>
              </w:rPr>
              <w:t xml:space="preserve">the contents of </w:t>
            </w:r>
            <w:r w:rsidRPr="00FD5886">
              <w:rPr>
                <w:bCs/>
                <w:i/>
                <w:iCs/>
                <w:color w:val="000000" w:themeColor="text1"/>
                <w:sz w:val="24"/>
                <w:szCs w:val="24"/>
              </w:rPr>
              <w:t>each shared folder/file</w:t>
            </w:r>
            <w:r w:rsidR="00BC3C2C" w:rsidRPr="00FD5886">
              <w:rPr>
                <w:bCs/>
                <w:i/>
                <w:iCs/>
                <w:color w:val="000000" w:themeColor="text1"/>
                <w:sz w:val="24"/>
                <w:szCs w:val="24"/>
              </w:rPr>
              <w:t xml:space="preserve"> and for what purpose it is used.</w:t>
            </w:r>
          </w:p>
        </w:tc>
      </w:tr>
      <w:tr w:rsidR="00BA3945" w:rsidRPr="00FD5886" w14:paraId="5DCD157A" w14:textId="77777777" w:rsidTr="00E5079E">
        <w:trPr>
          <w:trHeight w:val="300"/>
        </w:trPr>
        <w:tc>
          <w:tcPr>
            <w:tcW w:w="4665" w:type="dxa"/>
          </w:tcPr>
          <w:p w14:paraId="24C2A76A" w14:textId="5EB59743"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Has a guide for any shared datasets been included?</w:t>
            </w:r>
          </w:p>
        </w:tc>
        <w:tc>
          <w:tcPr>
            <w:tcW w:w="4685" w:type="dxa"/>
          </w:tcPr>
          <w:p w14:paraId="5A9D40D5" w14:textId="0B8FE185"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 xml:space="preserve">Ideally, </w:t>
            </w:r>
            <w:r w:rsidR="00BC3C2C" w:rsidRPr="00FD5886">
              <w:rPr>
                <w:bCs/>
                <w:i/>
                <w:iCs/>
                <w:color w:val="000000" w:themeColor="text1"/>
                <w:sz w:val="24"/>
                <w:szCs w:val="24"/>
              </w:rPr>
              <w:t xml:space="preserve">this </w:t>
            </w:r>
            <w:r w:rsidRPr="00FD5886">
              <w:rPr>
                <w:bCs/>
                <w:i/>
                <w:iCs/>
                <w:color w:val="000000" w:themeColor="text1"/>
                <w:sz w:val="24"/>
                <w:szCs w:val="24"/>
              </w:rPr>
              <w:t>would include a list explaining what each column in each shared dataset is presenting.</w:t>
            </w:r>
          </w:p>
        </w:tc>
      </w:tr>
      <w:tr w:rsidR="00BA3945" w:rsidRPr="00FD5886" w14:paraId="101A11B3" w14:textId="77777777" w:rsidTr="00E5079E">
        <w:trPr>
          <w:trHeight w:val="300"/>
        </w:trPr>
        <w:tc>
          <w:tcPr>
            <w:tcW w:w="4665" w:type="dxa"/>
          </w:tcPr>
          <w:p w14:paraId="1FBDCAF4" w14:textId="21F9769A"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 xml:space="preserve">Has the raw data been shared? </w:t>
            </w:r>
          </w:p>
        </w:tc>
        <w:tc>
          <w:tcPr>
            <w:tcW w:w="4685" w:type="dxa"/>
          </w:tcPr>
          <w:p w14:paraId="4F1FC01E" w14:textId="4F4CBADE"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Add the file name</w:t>
            </w:r>
            <w:r w:rsidR="00A662C2" w:rsidRPr="00FD5886">
              <w:rPr>
                <w:bCs/>
                <w:i/>
                <w:iCs/>
                <w:color w:val="000000" w:themeColor="text1"/>
                <w:sz w:val="24"/>
                <w:szCs w:val="24"/>
              </w:rPr>
              <w:t>(s)</w:t>
            </w:r>
            <w:r w:rsidRPr="00FD5886">
              <w:rPr>
                <w:bCs/>
                <w:i/>
                <w:iCs/>
                <w:color w:val="000000" w:themeColor="text1"/>
                <w:sz w:val="24"/>
                <w:szCs w:val="24"/>
              </w:rPr>
              <w:t xml:space="preserve"> here</w:t>
            </w:r>
            <w:r w:rsidR="00BC3C2C" w:rsidRPr="00FD5886">
              <w:rPr>
                <w:bCs/>
                <w:i/>
                <w:iCs/>
                <w:color w:val="000000" w:themeColor="text1"/>
                <w:sz w:val="24"/>
                <w:szCs w:val="24"/>
              </w:rPr>
              <w:t>,</w:t>
            </w:r>
            <w:r w:rsidRPr="00FD5886">
              <w:rPr>
                <w:bCs/>
                <w:i/>
                <w:iCs/>
                <w:color w:val="000000" w:themeColor="text1"/>
                <w:sz w:val="24"/>
                <w:szCs w:val="24"/>
              </w:rPr>
              <w:t xml:space="preserve"> or ‘No’ if not shared.</w:t>
            </w:r>
          </w:p>
        </w:tc>
      </w:tr>
      <w:tr w:rsidR="00BA3945" w:rsidRPr="00FD5886" w14:paraId="64FBAB64" w14:textId="77777777" w:rsidTr="00E5079E">
        <w:trPr>
          <w:trHeight w:val="300"/>
        </w:trPr>
        <w:tc>
          <w:tcPr>
            <w:tcW w:w="4665" w:type="dxa"/>
          </w:tcPr>
          <w:p w14:paraId="22CD17E6" w14:textId="5B06087D" w:rsidR="00BA3945" w:rsidRPr="00FD5886" w:rsidRDefault="00BA3945" w:rsidP="00BA3945">
            <w:pPr>
              <w:tabs>
                <w:tab w:val="clear" w:pos="3068"/>
              </w:tabs>
              <w:ind w:firstLine="0"/>
              <w:rPr>
                <w:bCs/>
                <w:color w:val="000000" w:themeColor="text1"/>
                <w:sz w:val="24"/>
                <w:szCs w:val="24"/>
              </w:rPr>
            </w:pPr>
            <w:r w:rsidRPr="00FD5886">
              <w:rPr>
                <w:bCs/>
                <w:color w:val="000000" w:themeColor="text1"/>
                <w:sz w:val="24"/>
                <w:szCs w:val="24"/>
              </w:rPr>
              <w:t xml:space="preserve">Has the code for running the experiment been shared? </w:t>
            </w:r>
          </w:p>
        </w:tc>
        <w:tc>
          <w:tcPr>
            <w:tcW w:w="4685" w:type="dxa"/>
          </w:tcPr>
          <w:p w14:paraId="311A9CBC" w14:textId="3375726B"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Add the file name</w:t>
            </w:r>
            <w:r w:rsidR="00A662C2" w:rsidRPr="00FD5886">
              <w:rPr>
                <w:bCs/>
                <w:i/>
                <w:iCs/>
                <w:color w:val="000000" w:themeColor="text1"/>
                <w:sz w:val="24"/>
                <w:szCs w:val="24"/>
              </w:rPr>
              <w:t>(s)</w:t>
            </w:r>
            <w:r w:rsidRPr="00FD5886">
              <w:rPr>
                <w:bCs/>
                <w:i/>
                <w:iCs/>
                <w:color w:val="000000" w:themeColor="text1"/>
                <w:sz w:val="24"/>
                <w:szCs w:val="24"/>
              </w:rPr>
              <w:t xml:space="preserve"> here</w:t>
            </w:r>
            <w:r w:rsidR="00BC3C2C" w:rsidRPr="00FD5886">
              <w:rPr>
                <w:bCs/>
                <w:i/>
                <w:iCs/>
                <w:color w:val="000000" w:themeColor="text1"/>
                <w:sz w:val="24"/>
                <w:szCs w:val="24"/>
              </w:rPr>
              <w:t>,</w:t>
            </w:r>
            <w:r w:rsidRPr="00FD5886">
              <w:rPr>
                <w:bCs/>
                <w:i/>
                <w:iCs/>
                <w:color w:val="000000" w:themeColor="text1"/>
                <w:sz w:val="24"/>
                <w:szCs w:val="24"/>
              </w:rPr>
              <w:t xml:space="preserve"> or ‘No’ if not shared. </w:t>
            </w:r>
          </w:p>
        </w:tc>
      </w:tr>
      <w:tr w:rsidR="00BA3945" w:rsidRPr="00FD5886" w14:paraId="1CF8916D" w14:textId="77777777" w:rsidTr="00E5079E">
        <w:trPr>
          <w:trHeight w:val="300"/>
        </w:trPr>
        <w:tc>
          <w:tcPr>
            <w:tcW w:w="4665" w:type="dxa"/>
          </w:tcPr>
          <w:p w14:paraId="1CDF4A5C" w14:textId="192B0E84" w:rsidR="00BA3945" w:rsidRPr="00FD5886" w:rsidDel="000447B5" w:rsidRDefault="00BA3945" w:rsidP="00BA3945">
            <w:pPr>
              <w:tabs>
                <w:tab w:val="clear" w:pos="3068"/>
              </w:tabs>
              <w:ind w:firstLine="0"/>
              <w:rPr>
                <w:bCs/>
                <w:color w:val="000000" w:themeColor="text1"/>
                <w:sz w:val="24"/>
                <w:szCs w:val="24"/>
              </w:rPr>
            </w:pPr>
            <w:r w:rsidRPr="00FD5886">
              <w:rPr>
                <w:bCs/>
                <w:color w:val="000000" w:themeColor="text1"/>
                <w:sz w:val="24"/>
                <w:szCs w:val="24"/>
              </w:rPr>
              <w:t>Have you shared the results of analyses that were conducted?</w:t>
            </w:r>
          </w:p>
        </w:tc>
        <w:tc>
          <w:tcPr>
            <w:tcW w:w="4685" w:type="dxa"/>
          </w:tcPr>
          <w:p w14:paraId="3D345DA0" w14:textId="55C257CF"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Add the file name</w:t>
            </w:r>
            <w:r w:rsidR="00A662C2" w:rsidRPr="00FD5886">
              <w:rPr>
                <w:bCs/>
                <w:i/>
                <w:iCs/>
                <w:color w:val="000000" w:themeColor="text1"/>
                <w:sz w:val="24"/>
                <w:szCs w:val="24"/>
              </w:rPr>
              <w:t>(s)</w:t>
            </w:r>
            <w:r w:rsidRPr="00FD5886">
              <w:rPr>
                <w:bCs/>
                <w:i/>
                <w:iCs/>
                <w:color w:val="000000" w:themeColor="text1"/>
                <w:sz w:val="24"/>
                <w:szCs w:val="24"/>
              </w:rPr>
              <w:t xml:space="preserve"> here</w:t>
            </w:r>
            <w:r w:rsidR="00BC3C2C" w:rsidRPr="00FD5886">
              <w:rPr>
                <w:bCs/>
                <w:i/>
                <w:iCs/>
                <w:color w:val="000000" w:themeColor="text1"/>
                <w:sz w:val="24"/>
                <w:szCs w:val="24"/>
              </w:rPr>
              <w:t>,</w:t>
            </w:r>
            <w:r w:rsidRPr="00FD5886">
              <w:rPr>
                <w:bCs/>
                <w:i/>
                <w:iCs/>
                <w:color w:val="000000" w:themeColor="text1"/>
                <w:sz w:val="24"/>
                <w:szCs w:val="24"/>
              </w:rPr>
              <w:t xml:space="preserve"> or ‘No’ if not shared.</w:t>
            </w:r>
          </w:p>
        </w:tc>
      </w:tr>
      <w:tr w:rsidR="00BA3945" w:rsidRPr="00FD5886" w14:paraId="36593124" w14:textId="77777777" w:rsidTr="00E5079E">
        <w:trPr>
          <w:trHeight w:val="300"/>
        </w:trPr>
        <w:tc>
          <w:tcPr>
            <w:tcW w:w="4665" w:type="dxa"/>
          </w:tcPr>
          <w:p w14:paraId="05878001" w14:textId="37C10169" w:rsidR="00BA3945" w:rsidRPr="00FD5886" w:rsidDel="000447B5" w:rsidRDefault="00BA3945" w:rsidP="00BA3945">
            <w:pPr>
              <w:tabs>
                <w:tab w:val="clear" w:pos="3068"/>
              </w:tabs>
              <w:ind w:firstLine="0"/>
              <w:rPr>
                <w:bCs/>
                <w:color w:val="000000" w:themeColor="text1"/>
                <w:sz w:val="24"/>
                <w:szCs w:val="24"/>
              </w:rPr>
            </w:pPr>
            <w:r w:rsidRPr="00FD5886">
              <w:rPr>
                <w:bCs/>
                <w:color w:val="000000" w:themeColor="text1"/>
                <w:sz w:val="24"/>
                <w:szCs w:val="24"/>
              </w:rPr>
              <w:t>Have you shared the code for deriving those results from the data?</w:t>
            </w:r>
          </w:p>
        </w:tc>
        <w:tc>
          <w:tcPr>
            <w:tcW w:w="4685" w:type="dxa"/>
          </w:tcPr>
          <w:p w14:paraId="3A464F33" w14:textId="74F5DA2B" w:rsidR="00BA3945" w:rsidRPr="00FD5886" w:rsidRDefault="00BA3945" w:rsidP="00BA3945">
            <w:pPr>
              <w:tabs>
                <w:tab w:val="clear" w:pos="3068"/>
              </w:tabs>
              <w:ind w:firstLine="0"/>
              <w:rPr>
                <w:bCs/>
                <w:i/>
                <w:iCs/>
                <w:color w:val="000000" w:themeColor="text1"/>
                <w:sz w:val="24"/>
                <w:szCs w:val="24"/>
              </w:rPr>
            </w:pPr>
            <w:r w:rsidRPr="00FD5886">
              <w:rPr>
                <w:bCs/>
                <w:i/>
                <w:iCs/>
                <w:color w:val="000000" w:themeColor="text1"/>
                <w:sz w:val="24"/>
                <w:szCs w:val="24"/>
              </w:rPr>
              <w:t>Add the file name</w:t>
            </w:r>
            <w:r w:rsidR="00A662C2" w:rsidRPr="00FD5886">
              <w:rPr>
                <w:bCs/>
                <w:i/>
                <w:iCs/>
                <w:color w:val="000000" w:themeColor="text1"/>
                <w:sz w:val="24"/>
                <w:szCs w:val="24"/>
              </w:rPr>
              <w:t>(s</w:t>
            </w:r>
            <w:r w:rsidR="00C0517F" w:rsidRPr="00FD5886">
              <w:rPr>
                <w:bCs/>
                <w:i/>
                <w:iCs/>
                <w:color w:val="000000" w:themeColor="text1"/>
                <w:sz w:val="24"/>
                <w:szCs w:val="24"/>
              </w:rPr>
              <w:t>)</w:t>
            </w:r>
            <w:r w:rsidRPr="00FD5886">
              <w:rPr>
                <w:bCs/>
                <w:i/>
                <w:iCs/>
                <w:color w:val="000000" w:themeColor="text1"/>
                <w:sz w:val="24"/>
                <w:szCs w:val="24"/>
              </w:rPr>
              <w:t xml:space="preserve"> here</w:t>
            </w:r>
            <w:r w:rsidR="00BC3C2C" w:rsidRPr="00FD5886">
              <w:rPr>
                <w:bCs/>
                <w:i/>
                <w:iCs/>
                <w:color w:val="000000" w:themeColor="text1"/>
                <w:sz w:val="24"/>
                <w:szCs w:val="24"/>
              </w:rPr>
              <w:t>,</w:t>
            </w:r>
            <w:r w:rsidRPr="00FD5886">
              <w:rPr>
                <w:bCs/>
                <w:i/>
                <w:iCs/>
                <w:color w:val="000000" w:themeColor="text1"/>
                <w:sz w:val="24"/>
                <w:szCs w:val="24"/>
              </w:rPr>
              <w:t xml:space="preserve"> or ‘No’ if not shared.</w:t>
            </w:r>
          </w:p>
        </w:tc>
      </w:tr>
      <w:tr w:rsidR="00FF5C47" w:rsidRPr="00FD5886" w14:paraId="748C5701" w14:textId="77777777" w:rsidTr="00E5079E">
        <w:trPr>
          <w:trHeight w:val="300"/>
        </w:trPr>
        <w:tc>
          <w:tcPr>
            <w:tcW w:w="4665" w:type="dxa"/>
          </w:tcPr>
          <w:p w14:paraId="5B632DCB" w14:textId="7558D623" w:rsidR="00FF5C47" w:rsidRPr="00FD5886" w:rsidRDefault="00FF5C47" w:rsidP="00BA3945">
            <w:pPr>
              <w:tabs>
                <w:tab w:val="clear" w:pos="3068"/>
              </w:tabs>
              <w:ind w:firstLine="0"/>
              <w:rPr>
                <w:bCs/>
                <w:color w:val="000000" w:themeColor="text1"/>
                <w:sz w:val="24"/>
                <w:szCs w:val="24"/>
              </w:rPr>
            </w:pPr>
            <w:r w:rsidRPr="00FD5886">
              <w:rPr>
                <w:bCs/>
                <w:color w:val="000000" w:themeColor="text1"/>
                <w:sz w:val="24"/>
                <w:szCs w:val="24"/>
              </w:rPr>
              <w:lastRenderedPageBreak/>
              <w:t xml:space="preserve">Have </w:t>
            </w:r>
            <w:r w:rsidR="00697EC0" w:rsidRPr="00FD5886">
              <w:rPr>
                <w:bCs/>
                <w:color w:val="000000" w:themeColor="text1"/>
                <w:sz w:val="24"/>
                <w:szCs w:val="24"/>
              </w:rPr>
              <w:t xml:space="preserve">all </w:t>
            </w:r>
            <w:r w:rsidRPr="00FD5886">
              <w:rPr>
                <w:bCs/>
                <w:color w:val="000000" w:themeColor="text1"/>
                <w:sz w:val="24"/>
                <w:szCs w:val="24"/>
              </w:rPr>
              <w:t xml:space="preserve">outputs been shared in an </w:t>
            </w:r>
            <w:r w:rsidR="00CB76C4" w:rsidRPr="00FD5886">
              <w:rPr>
                <w:bCs/>
                <w:color w:val="000000" w:themeColor="text1"/>
                <w:sz w:val="24"/>
                <w:szCs w:val="24"/>
              </w:rPr>
              <w:t>openly accessible</w:t>
            </w:r>
            <w:r w:rsidRPr="00FD5886">
              <w:rPr>
                <w:bCs/>
                <w:color w:val="000000" w:themeColor="text1"/>
                <w:sz w:val="24"/>
                <w:szCs w:val="24"/>
              </w:rPr>
              <w:t xml:space="preserve"> format where possible?</w:t>
            </w:r>
          </w:p>
        </w:tc>
        <w:tc>
          <w:tcPr>
            <w:tcW w:w="4685" w:type="dxa"/>
          </w:tcPr>
          <w:p w14:paraId="06E0AE53" w14:textId="20C5E125" w:rsidR="00FF5C47" w:rsidRPr="00FD5886" w:rsidRDefault="005B4E68" w:rsidP="58E18FBB">
            <w:pPr>
              <w:tabs>
                <w:tab w:val="clear" w:pos="3068"/>
              </w:tabs>
              <w:ind w:firstLine="0"/>
              <w:rPr>
                <w:i/>
                <w:iCs/>
                <w:color w:val="000000" w:themeColor="text1"/>
                <w:sz w:val="24"/>
                <w:szCs w:val="24"/>
              </w:rPr>
            </w:pPr>
            <w:r w:rsidRPr="00FD5886">
              <w:rPr>
                <w:i/>
                <w:iCs/>
                <w:color w:val="000000" w:themeColor="text1"/>
                <w:sz w:val="24"/>
                <w:szCs w:val="24"/>
              </w:rPr>
              <w:t xml:space="preserve">Consider sharing </w:t>
            </w:r>
            <w:r w:rsidR="14686548" w:rsidRPr="00FD5886">
              <w:rPr>
                <w:i/>
                <w:iCs/>
                <w:color w:val="000000" w:themeColor="text1"/>
                <w:sz w:val="24"/>
                <w:szCs w:val="24"/>
              </w:rPr>
              <w:t xml:space="preserve">data </w:t>
            </w:r>
            <w:r w:rsidRPr="00FD5886">
              <w:rPr>
                <w:i/>
                <w:iCs/>
                <w:color w:val="000000" w:themeColor="text1"/>
                <w:sz w:val="24"/>
                <w:szCs w:val="24"/>
              </w:rPr>
              <w:t>outputs as raw text files to enable others to gain easier/clearer access to those outputs.</w:t>
            </w:r>
          </w:p>
        </w:tc>
      </w:tr>
    </w:tbl>
    <w:p w14:paraId="14F0139E" w14:textId="4D68ECA8" w:rsidR="00D51EDB" w:rsidRPr="00FD5886" w:rsidRDefault="00D51EDB" w:rsidP="008F0481">
      <w:pPr>
        <w:tabs>
          <w:tab w:val="clear" w:pos="3068"/>
        </w:tabs>
        <w:ind w:firstLine="0"/>
        <w:rPr>
          <w:bCs/>
          <w:i/>
          <w:iCs/>
          <w:color w:val="000000" w:themeColor="text1"/>
          <w:sz w:val="24"/>
          <w:szCs w:val="24"/>
        </w:rPr>
      </w:pPr>
      <w:r w:rsidRPr="00FD5886">
        <w:rPr>
          <w:bCs/>
          <w:i/>
          <w:iCs/>
          <w:color w:val="000000" w:themeColor="text1"/>
          <w:sz w:val="24"/>
          <w:szCs w:val="24"/>
        </w:rPr>
        <w:t xml:space="preserve">Note: </w:t>
      </w:r>
      <w:r w:rsidR="000642A6" w:rsidRPr="00FD5886">
        <w:rPr>
          <w:bCs/>
          <w:i/>
          <w:iCs/>
          <w:color w:val="000000" w:themeColor="text1"/>
          <w:sz w:val="24"/>
          <w:szCs w:val="24"/>
        </w:rPr>
        <w:t>This version</w:t>
      </w:r>
      <w:r w:rsidRPr="00FD5886">
        <w:rPr>
          <w:bCs/>
          <w:i/>
          <w:iCs/>
          <w:color w:val="000000" w:themeColor="text1"/>
          <w:sz w:val="24"/>
          <w:szCs w:val="24"/>
        </w:rPr>
        <w:t xml:space="preserve"> is </w:t>
      </w:r>
      <w:r w:rsidR="000642A6" w:rsidRPr="00FD5886">
        <w:rPr>
          <w:bCs/>
          <w:i/>
          <w:iCs/>
          <w:color w:val="000000" w:themeColor="text1"/>
          <w:sz w:val="24"/>
          <w:szCs w:val="24"/>
        </w:rPr>
        <w:t xml:space="preserve">written in a format that enables </w:t>
      </w:r>
      <w:r w:rsidR="001A2EAF">
        <w:rPr>
          <w:bCs/>
          <w:i/>
          <w:iCs/>
          <w:color w:val="000000" w:themeColor="text1"/>
          <w:sz w:val="24"/>
          <w:szCs w:val="24"/>
        </w:rPr>
        <w:t>readability in a publication format.</w:t>
      </w:r>
    </w:p>
    <w:p w14:paraId="748DDDAE" w14:textId="3C30E8A9" w:rsidR="00697EC0" w:rsidRDefault="00697EC0" w:rsidP="001A2EAF">
      <w:pPr>
        <w:tabs>
          <w:tab w:val="clear" w:pos="3068"/>
        </w:tabs>
        <w:ind w:firstLine="0"/>
        <w:rPr>
          <w:bCs/>
          <w:color w:val="000000" w:themeColor="text1"/>
          <w:sz w:val="24"/>
          <w:szCs w:val="24"/>
        </w:rPr>
      </w:pPr>
    </w:p>
    <w:p w14:paraId="6D15C494" w14:textId="14008032" w:rsidR="00E9469E" w:rsidRDefault="001A2EAF" w:rsidP="001A2EAF">
      <w:pPr>
        <w:tabs>
          <w:tab w:val="clear" w:pos="3068"/>
        </w:tabs>
        <w:ind w:firstLine="0"/>
        <w:rPr>
          <w:bCs/>
          <w:color w:val="000000" w:themeColor="text1"/>
          <w:sz w:val="24"/>
          <w:szCs w:val="24"/>
        </w:rPr>
      </w:pPr>
      <w:r>
        <w:rPr>
          <w:bCs/>
          <w:color w:val="000000" w:themeColor="text1"/>
          <w:sz w:val="24"/>
          <w:szCs w:val="24"/>
        </w:rPr>
        <w:tab/>
        <w:t>We recommend that the scorecard be used to catalogue shared outputs in a highly visible manner to others. Our recommendation is that the scorecard, once filled out, be pasted into any general description or introductory information relating to shared outputs. To show how this might be implemented in practice, we have setup a series of examples. First, we have created example projects in popular repositories, having filled out the scorecard for the current publication. These examples include the OSF (</w:t>
      </w:r>
      <w:r w:rsidRPr="001A2EAF">
        <w:rPr>
          <w:bCs/>
          <w:color w:val="000000" w:themeColor="text1"/>
          <w:sz w:val="24"/>
          <w:szCs w:val="24"/>
        </w:rPr>
        <w:t>https://osf.io/5tmey</w:t>
      </w:r>
      <w:r w:rsidR="006A6975">
        <w:rPr>
          <w:bCs/>
          <w:color w:val="000000" w:themeColor="text1"/>
          <w:sz w:val="24"/>
          <w:szCs w:val="24"/>
        </w:rPr>
        <w:t>/</w:t>
      </w:r>
      <w:r>
        <w:rPr>
          <w:bCs/>
          <w:color w:val="000000" w:themeColor="text1"/>
          <w:sz w:val="24"/>
          <w:szCs w:val="24"/>
        </w:rPr>
        <w:t>), Zenodo (</w:t>
      </w:r>
      <w:r w:rsidR="001D1EB4" w:rsidRPr="001D1EB4">
        <w:rPr>
          <w:bCs/>
          <w:color w:val="000000" w:themeColor="text1"/>
          <w:sz w:val="24"/>
          <w:szCs w:val="24"/>
        </w:rPr>
        <w:t>https://zenodo.org/records/15731333</w:t>
      </w:r>
      <w:r>
        <w:rPr>
          <w:bCs/>
          <w:color w:val="000000" w:themeColor="text1"/>
          <w:sz w:val="24"/>
          <w:szCs w:val="24"/>
        </w:rPr>
        <w:t xml:space="preserve">), and </w:t>
      </w:r>
      <w:proofErr w:type="spellStart"/>
      <w:r>
        <w:rPr>
          <w:bCs/>
          <w:color w:val="000000" w:themeColor="text1"/>
          <w:sz w:val="24"/>
          <w:szCs w:val="24"/>
        </w:rPr>
        <w:t>Figshare</w:t>
      </w:r>
      <w:proofErr w:type="spellEnd"/>
      <w:r>
        <w:rPr>
          <w:bCs/>
          <w:color w:val="000000" w:themeColor="text1"/>
          <w:sz w:val="24"/>
          <w:szCs w:val="24"/>
        </w:rPr>
        <w:t xml:space="preserve"> (</w:t>
      </w:r>
      <w:r w:rsidRPr="001A2EAF">
        <w:rPr>
          <w:bCs/>
          <w:color w:val="000000" w:themeColor="text1"/>
          <w:sz w:val="24"/>
          <w:szCs w:val="24"/>
        </w:rPr>
        <w:t>https://figshare.com/projects/A_Sharing_Practices_Review_of_the_Visual_Search_and_Eye_Movements_Literature_Reveals_Recommendations_for_our_Field_and_Others/253979</w:t>
      </w:r>
      <w:r>
        <w:rPr>
          <w:bCs/>
          <w:color w:val="000000" w:themeColor="text1"/>
          <w:sz w:val="24"/>
          <w:szCs w:val="24"/>
        </w:rPr>
        <w:t xml:space="preserve">). Second, we have created an example </w:t>
      </w:r>
      <w:r w:rsidR="006A6975">
        <w:rPr>
          <w:bCs/>
          <w:color w:val="000000" w:themeColor="text1"/>
          <w:sz w:val="24"/>
          <w:szCs w:val="24"/>
        </w:rPr>
        <w:t>scorecard</w:t>
      </w:r>
      <w:r>
        <w:rPr>
          <w:bCs/>
          <w:color w:val="000000" w:themeColor="text1"/>
          <w:sz w:val="24"/>
          <w:szCs w:val="24"/>
        </w:rPr>
        <w:t xml:space="preserve"> for a separate publication </w:t>
      </w:r>
      <w:r w:rsidR="006A6975" w:rsidRPr="00FD5886">
        <w:rPr>
          <w:bCs/>
          <w:color w:val="000000" w:themeColor="text1"/>
          <w:sz w:val="24"/>
          <w:szCs w:val="24"/>
        </w:rPr>
        <w:fldChar w:fldCharType="begin"/>
      </w:r>
      <w:r w:rsidR="006A6975" w:rsidRPr="00FD5886">
        <w:rPr>
          <w:bCs/>
          <w:color w:val="000000" w:themeColor="text1"/>
          <w:sz w:val="24"/>
          <w:szCs w:val="24"/>
        </w:rPr>
        <w:instrText xml:space="preserve"> ADDIN ZOTERO_ITEM CSL_CITATION {"citationID":"KSxEgHnw","properties":{"formattedCitation":"(Dewis et al., 2025)","plainCitation":"(Dewis et al., 2025)","noteIndex":0},"citationItems":[{"id":3765,"uris":["http://zotero.org/users/6618481/items/KMDRW9TF"],"itemData":{"id":3765,"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3X","journalAbbreviation":"Atten Percept Psychophys","language":"en","source":"Springer Link","title":"Easy does it: Selection during interactive search tasks is biased towards objects that can be examined easily","title-short":"Easy does it","URL":"https://doi.org/10.3758/s13414-025-03083-w","author":[{"family":"Dewis","given":"Haden"},{"family":"Metcalf","given":"Cheryl D."},{"family":"Warner","given":"Martin B."},{"family":"Polfreman","given":"Richard"},{"family":"Godwin","given":"Hayward J."}],"accessed":{"date-parts":[["2025",5,15]]},"issued":{"date-parts":[["2025",5,12]]}}}],"schema":"https://github.com/citation-style-language/schema/raw/master/csl-citation.json"} </w:instrText>
      </w:r>
      <w:r w:rsidR="006A6975" w:rsidRPr="00FD5886">
        <w:rPr>
          <w:bCs/>
          <w:color w:val="000000" w:themeColor="text1"/>
          <w:sz w:val="24"/>
          <w:szCs w:val="24"/>
        </w:rPr>
        <w:fldChar w:fldCharType="separate"/>
      </w:r>
      <w:r w:rsidR="006A6975" w:rsidRPr="00FD5886">
        <w:rPr>
          <w:bCs/>
          <w:noProof/>
          <w:color w:val="000000" w:themeColor="text1"/>
          <w:sz w:val="24"/>
          <w:szCs w:val="24"/>
        </w:rPr>
        <w:t>(Dewis et al., 2025)</w:t>
      </w:r>
      <w:r w:rsidR="006A6975" w:rsidRPr="00FD5886">
        <w:rPr>
          <w:bCs/>
          <w:color w:val="000000" w:themeColor="text1"/>
          <w:sz w:val="24"/>
          <w:szCs w:val="24"/>
        </w:rPr>
        <w:fldChar w:fldCharType="end"/>
      </w:r>
      <w:r w:rsidR="006A6975" w:rsidRPr="00FD5886">
        <w:rPr>
          <w:bCs/>
          <w:color w:val="000000" w:themeColor="text1"/>
          <w:sz w:val="24"/>
          <w:szCs w:val="24"/>
        </w:rPr>
        <w:t xml:space="preserve"> </w:t>
      </w:r>
      <w:r>
        <w:rPr>
          <w:bCs/>
          <w:color w:val="000000" w:themeColor="text1"/>
          <w:sz w:val="24"/>
          <w:szCs w:val="24"/>
        </w:rPr>
        <w:t xml:space="preserve">and uploaded that as well </w:t>
      </w:r>
      <w:r w:rsidR="006A6975">
        <w:rPr>
          <w:bCs/>
          <w:color w:val="000000" w:themeColor="text1"/>
          <w:sz w:val="24"/>
          <w:szCs w:val="24"/>
        </w:rPr>
        <w:t xml:space="preserve">(available at: </w:t>
      </w:r>
      <w:r w:rsidR="006A6975" w:rsidRPr="001A2EAF">
        <w:rPr>
          <w:bCs/>
          <w:color w:val="000000" w:themeColor="text1"/>
          <w:sz w:val="24"/>
          <w:szCs w:val="24"/>
        </w:rPr>
        <w:t>https://osf.io/2zyvf/</w:t>
      </w:r>
      <w:r w:rsidR="006A6975">
        <w:rPr>
          <w:bCs/>
          <w:color w:val="000000" w:themeColor="text1"/>
          <w:sz w:val="24"/>
          <w:szCs w:val="24"/>
        </w:rPr>
        <w:t>).</w:t>
      </w:r>
    </w:p>
    <w:p w14:paraId="75014912" w14:textId="573A27CD" w:rsidR="00697EC0" w:rsidRPr="00FD5886" w:rsidRDefault="00697EC0" w:rsidP="00E9469E">
      <w:pPr>
        <w:tabs>
          <w:tab w:val="clear" w:pos="3068"/>
        </w:tabs>
        <w:rPr>
          <w:bCs/>
          <w:color w:val="000000" w:themeColor="text1"/>
          <w:sz w:val="24"/>
          <w:szCs w:val="24"/>
        </w:rPr>
      </w:pPr>
      <w:r w:rsidRPr="00FD5886">
        <w:rPr>
          <w:bCs/>
          <w:color w:val="000000" w:themeColor="text1"/>
          <w:sz w:val="24"/>
          <w:szCs w:val="24"/>
        </w:rPr>
        <w:t xml:space="preserve">The </w:t>
      </w:r>
      <w:r w:rsidRPr="00FD5886">
        <w:rPr>
          <w:bCs/>
          <w:i/>
          <w:iCs/>
          <w:color w:val="000000" w:themeColor="text1"/>
          <w:sz w:val="24"/>
          <w:szCs w:val="24"/>
        </w:rPr>
        <w:t xml:space="preserve">Find It, Access It, Reuse It </w:t>
      </w:r>
      <w:r w:rsidRPr="00FD5886">
        <w:rPr>
          <w:bCs/>
          <w:color w:val="000000" w:themeColor="text1"/>
          <w:sz w:val="24"/>
          <w:szCs w:val="24"/>
        </w:rPr>
        <w:t>scorecard is structured in the following manner, drawing upon the basic terminology of the FAIR principles and infusing that terminology with the findings from our two searches here:</w:t>
      </w:r>
    </w:p>
    <w:p w14:paraId="4D5D3F02" w14:textId="77777777" w:rsidR="00697EC0" w:rsidRPr="00FD5886" w:rsidRDefault="00697EC0" w:rsidP="00697EC0">
      <w:pPr>
        <w:tabs>
          <w:tab w:val="clear" w:pos="3068"/>
        </w:tabs>
        <w:rPr>
          <w:bCs/>
          <w:color w:val="000000" w:themeColor="text1"/>
          <w:sz w:val="24"/>
          <w:szCs w:val="24"/>
        </w:rPr>
      </w:pPr>
      <w:r w:rsidRPr="00FD5886">
        <w:rPr>
          <w:b/>
          <w:i/>
          <w:iCs/>
          <w:color w:val="000000" w:themeColor="text1"/>
          <w:sz w:val="24"/>
          <w:szCs w:val="24"/>
          <w:u w:val="single"/>
        </w:rPr>
        <w:t>Find It:</w:t>
      </w:r>
      <w:r w:rsidRPr="00FD5886">
        <w:rPr>
          <w:b/>
          <w:i/>
          <w:iCs/>
          <w:color w:val="000000" w:themeColor="text1"/>
          <w:sz w:val="24"/>
          <w:szCs w:val="24"/>
        </w:rPr>
        <w:t xml:space="preserve"> Making Shared Outputs More Findable Online:</w:t>
      </w:r>
      <w:r w:rsidRPr="00FD5886">
        <w:rPr>
          <w:b/>
          <w:color w:val="000000" w:themeColor="text1"/>
          <w:sz w:val="24"/>
          <w:szCs w:val="24"/>
        </w:rPr>
        <w:t xml:space="preserve"> </w:t>
      </w:r>
      <w:r w:rsidRPr="00FD5886">
        <w:rPr>
          <w:bCs/>
          <w:color w:val="000000" w:themeColor="text1"/>
          <w:sz w:val="24"/>
          <w:szCs w:val="24"/>
        </w:rPr>
        <w:t xml:space="preserve">In this section, basic information regarding the outputs’ associated publication is presented. We have included this because many of the samples that we examined in both searches did not make this information readily available. Including information such as titles and </w:t>
      </w:r>
      <w:r w:rsidRPr="00FD5886">
        <w:rPr>
          <w:bCs/>
          <w:color w:val="000000" w:themeColor="text1"/>
          <w:sz w:val="24"/>
          <w:szCs w:val="24"/>
        </w:rPr>
        <w:lastRenderedPageBreak/>
        <w:t xml:space="preserve">abstracts will not only aid those who have found outputs via a repository search find the associated publication but will also make it more likely that outputs will be found when relevant search terms are used. </w:t>
      </w:r>
    </w:p>
    <w:p w14:paraId="0D471927" w14:textId="77777777" w:rsidR="00697EC0" w:rsidRPr="00FD5886" w:rsidRDefault="00697EC0" w:rsidP="00697EC0">
      <w:pPr>
        <w:tabs>
          <w:tab w:val="clear" w:pos="3068"/>
        </w:tabs>
        <w:rPr>
          <w:bCs/>
          <w:color w:val="000000" w:themeColor="text1"/>
          <w:sz w:val="24"/>
          <w:szCs w:val="24"/>
        </w:rPr>
      </w:pPr>
      <w:r w:rsidRPr="00FD5886">
        <w:rPr>
          <w:b/>
          <w:color w:val="000000" w:themeColor="text1"/>
          <w:sz w:val="24"/>
          <w:szCs w:val="24"/>
          <w:u w:val="single"/>
        </w:rPr>
        <w:t>Access It:</w:t>
      </w:r>
      <w:r w:rsidRPr="00FD5886">
        <w:rPr>
          <w:b/>
          <w:color w:val="000000" w:themeColor="text1"/>
          <w:sz w:val="24"/>
          <w:szCs w:val="24"/>
        </w:rPr>
        <w:t xml:space="preserve"> Checking that Outputs can be Accessed: </w:t>
      </w:r>
      <w:r w:rsidRPr="00FD5886">
        <w:rPr>
          <w:bCs/>
          <w:color w:val="000000" w:themeColor="text1"/>
          <w:sz w:val="24"/>
          <w:szCs w:val="24"/>
        </w:rPr>
        <w:t xml:space="preserve">In this second section, we prompt researchers to list where the outputs are shared and to check that the outputs can be accessed by everyone. This includes a recommendation to check the link to the outputs to ensure that they are open and not only available to users who are logged in to a particular website or repository. </w:t>
      </w:r>
    </w:p>
    <w:p w14:paraId="7B9CB672" w14:textId="77777777" w:rsidR="00697EC0" w:rsidRPr="00FD5886" w:rsidRDefault="00697EC0" w:rsidP="00697EC0">
      <w:pPr>
        <w:tabs>
          <w:tab w:val="clear" w:pos="3068"/>
        </w:tabs>
        <w:rPr>
          <w:bCs/>
          <w:color w:val="000000" w:themeColor="text1"/>
          <w:sz w:val="24"/>
          <w:szCs w:val="24"/>
        </w:rPr>
      </w:pPr>
      <w:r w:rsidRPr="00FD5886">
        <w:rPr>
          <w:b/>
          <w:color w:val="000000" w:themeColor="text1"/>
          <w:sz w:val="24"/>
          <w:szCs w:val="24"/>
          <w:u w:val="single"/>
        </w:rPr>
        <w:t>Reuse It:</w:t>
      </w:r>
      <w:r w:rsidRPr="00FD5886">
        <w:rPr>
          <w:b/>
          <w:color w:val="000000" w:themeColor="text1"/>
          <w:sz w:val="24"/>
          <w:szCs w:val="24"/>
        </w:rPr>
        <w:t xml:space="preserve"> Understanding how the Outputs are Reusable: </w:t>
      </w:r>
      <w:r w:rsidRPr="00FD5886">
        <w:rPr>
          <w:bCs/>
          <w:color w:val="000000" w:themeColor="text1"/>
          <w:sz w:val="24"/>
          <w:szCs w:val="24"/>
        </w:rPr>
        <w:t xml:space="preserve">In this final section, we prompt researchers to consider and catalogue what different forms of reuse are facilitated by the outputs that they have shared. These include analytic reproducibility, direct replications, and secondary data analyses. Because </w:t>
      </w:r>
      <w:proofErr w:type="gramStart"/>
      <w:r w:rsidRPr="00FD5886">
        <w:rPr>
          <w:bCs/>
          <w:color w:val="000000" w:themeColor="text1"/>
          <w:sz w:val="24"/>
          <w:szCs w:val="24"/>
        </w:rPr>
        <w:t>all of</w:t>
      </w:r>
      <w:proofErr w:type="gramEnd"/>
      <w:r w:rsidRPr="00FD5886">
        <w:rPr>
          <w:bCs/>
          <w:color w:val="000000" w:themeColor="text1"/>
          <w:sz w:val="24"/>
          <w:szCs w:val="24"/>
        </w:rPr>
        <w:t xml:space="preserve"> these forms of reuse are difficult – if not impossible – without adequate metadata, in this section we also suggest that researchers consider sharing a codebook/guide relating to their outputs.</w:t>
      </w:r>
    </w:p>
    <w:p w14:paraId="23966022" w14:textId="77777777" w:rsidR="00B5129F" w:rsidRPr="00FD5886" w:rsidRDefault="00B5129F" w:rsidP="00697EC0">
      <w:pPr>
        <w:tabs>
          <w:tab w:val="clear" w:pos="3068"/>
        </w:tabs>
        <w:ind w:firstLine="0"/>
        <w:rPr>
          <w:bCs/>
          <w:i/>
          <w:iCs/>
          <w:color w:val="000000" w:themeColor="text1"/>
          <w:sz w:val="24"/>
          <w:szCs w:val="24"/>
        </w:rPr>
      </w:pPr>
    </w:p>
    <w:p w14:paraId="5BF2D0D9" w14:textId="0A0E73B8" w:rsidR="00D86732" w:rsidRPr="00FD5886" w:rsidRDefault="00D86732" w:rsidP="008F0481">
      <w:pPr>
        <w:tabs>
          <w:tab w:val="clear" w:pos="3068"/>
        </w:tabs>
        <w:ind w:firstLine="0"/>
        <w:rPr>
          <w:b/>
          <w:color w:val="000000" w:themeColor="text1"/>
          <w:sz w:val="24"/>
          <w:szCs w:val="24"/>
        </w:rPr>
      </w:pPr>
      <w:r w:rsidRPr="00FD5886">
        <w:rPr>
          <w:b/>
          <w:color w:val="000000" w:themeColor="text1"/>
          <w:sz w:val="24"/>
          <w:szCs w:val="24"/>
        </w:rPr>
        <w:t>Conclusions and Future Work</w:t>
      </w:r>
    </w:p>
    <w:p w14:paraId="2920D77E" w14:textId="73962EC8" w:rsidR="00B0522F" w:rsidRPr="00FD5886" w:rsidRDefault="00042FF7" w:rsidP="00B0522F">
      <w:pPr>
        <w:tabs>
          <w:tab w:val="clear" w:pos="3068"/>
        </w:tabs>
        <w:ind w:firstLine="0"/>
        <w:rPr>
          <w:b/>
          <w:bCs/>
          <w:color w:val="auto"/>
          <w:sz w:val="24"/>
          <w:szCs w:val="24"/>
        </w:rPr>
      </w:pPr>
      <w:r w:rsidRPr="00FD5886">
        <w:rPr>
          <w:bCs/>
          <w:color w:val="000000" w:themeColor="text1"/>
          <w:sz w:val="24"/>
          <w:szCs w:val="24"/>
        </w:rPr>
        <w:tab/>
      </w:r>
      <w:r w:rsidR="00840316" w:rsidRPr="00FD5886">
        <w:rPr>
          <w:bCs/>
          <w:color w:val="000000" w:themeColor="text1"/>
          <w:sz w:val="24"/>
          <w:szCs w:val="24"/>
        </w:rPr>
        <w:t>Our two searches</w:t>
      </w:r>
      <w:r w:rsidR="00A70216" w:rsidRPr="00FD5886">
        <w:rPr>
          <w:bCs/>
          <w:color w:val="000000" w:themeColor="text1"/>
          <w:sz w:val="24"/>
          <w:szCs w:val="24"/>
        </w:rPr>
        <w:t>,</w:t>
      </w:r>
      <w:r w:rsidR="00840316" w:rsidRPr="00FD5886">
        <w:rPr>
          <w:bCs/>
          <w:color w:val="000000" w:themeColor="text1"/>
          <w:sz w:val="24"/>
          <w:szCs w:val="24"/>
        </w:rPr>
        <w:t xml:space="preserve"> and comparison</w:t>
      </w:r>
      <w:r w:rsidR="00A70216" w:rsidRPr="00FD5886">
        <w:rPr>
          <w:bCs/>
          <w:color w:val="000000" w:themeColor="text1"/>
          <w:sz w:val="24"/>
          <w:szCs w:val="24"/>
        </w:rPr>
        <w:t>s</w:t>
      </w:r>
      <w:r w:rsidR="00840316" w:rsidRPr="00FD5886">
        <w:rPr>
          <w:bCs/>
          <w:color w:val="000000" w:themeColor="text1"/>
          <w:sz w:val="24"/>
          <w:szCs w:val="24"/>
        </w:rPr>
        <w:t xml:space="preserve"> between the</w:t>
      </w:r>
      <w:r w:rsidR="00ED2C60" w:rsidRPr="00FD5886">
        <w:rPr>
          <w:bCs/>
          <w:color w:val="000000" w:themeColor="text1"/>
          <w:sz w:val="24"/>
          <w:szCs w:val="24"/>
        </w:rPr>
        <w:t>m</w:t>
      </w:r>
      <w:r w:rsidR="00A70216" w:rsidRPr="00FD5886">
        <w:rPr>
          <w:bCs/>
          <w:color w:val="000000" w:themeColor="text1"/>
          <w:sz w:val="24"/>
          <w:szCs w:val="24"/>
        </w:rPr>
        <w:t>,</w:t>
      </w:r>
      <w:r w:rsidR="00840316" w:rsidRPr="00FD5886">
        <w:rPr>
          <w:bCs/>
          <w:color w:val="000000" w:themeColor="text1"/>
          <w:sz w:val="24"/>
          <w:szCs w:val="24"/>
        </w:rPr>
        <w:t xml:space="preserve"> have revealed considerable scope for improving </w:t>
      </w:r>
      <w:r w:rsidR="00AA0145" w:rsidRPr="00FD5886">
        <w:rPr>
          <w:bCs/>
          <w:color w:val="000000" w:themeColor="text1"/>
          <w:sz w:val="24"/>
          <w:szCs w:val="24"/>
        </w:rPr>
        <w:t>data sharing practices</w:t>
      </w:r>
      <w:r w:rsidR="00840316" w:rsidRPr="00FD5886">
        <w:rPr>
          <w:bCs/>
          <w:color w:val="000000" w:themeColor="text1"/>
          <w:sz w:val="24"/>
          <w:szCs w:val="24"/>
        </w:rPr>
        <w:t xml:space="preserve">, and how easily </w:t>
      </w:r>
      <w:r w:rsidR="00AA0145" w:rsidRPr="00FD5886">
        <w:rPr>
          <w:bCs/>
          <w:color w:val="000000" w:themeColor="text1"/>
          <w:sz w:val="24"/>
          <w:szCs w:val="24"/>
        </w:rPr>
        <w:t xml:space="preserve">outputs </w:t>
      </w:r>
      <w:r w:rsidR="00840316" w:rsidRPr="00FD5886">
        <w:rPr>
          <w:bCs/>
          <w:color w:val="000000" w:themeColor="text1"/>
          <w:sz w:val="24"/>
          <w:szCs w:val="24"/>
        </w:rPr>
        <w:t xml:space="preserve">can be found, in visual search and eye movement research. </w:t>
      </w:r>
      <w:r w:rsidR="00A70216" w:rsidRPr="00FD5886">
        <w:rPr>
          <w:bCs/>
          <w:color w:val="000000" w:themeColor="text1"/>
          <w:sz w:val="24"/>
          <w:szCs w:val="24"/>
        </w:rPr>
        <w:t>R</w:t>
      </w:r>
      <w:r w:rsidR="001D2BE9" w:rsidRPr="00FD5886">
        <w:rPr>
          <w:bCs/>
          <w:color w:val="000000" w:themeColor="text1"/>
          <w:sz w:val="24"/>
          <w:szCs w:val="24"/>
        </w:rPr>
        <w:t>epeat</w:t>
      </w:r>
      <w:r w:rsidR="00A70216" w:rsidRPr="00FD5886">
        <w:rPr>
          <w:bCs/>
          <w:color w:val="000000" w:themeColor="text1"/>
          <w:sz w:val="24"/>
          <w:szCs w:val="24"/>
        </w:rPr>
        <w:t>ing</w:t>
      </w:r>
      <w:r w:rsidR="001D2BE9" w:rsidRPr="00FD5886">
        <w:rPr>
          <w:bCs/>
          <w:color w:val="000000" w:themeColor="text1"/>
          <w:sz w:val="24"/>
          <w:szCs w:val="24"/>
        </w:rPr>
        <w:t xml:space="preserve"> this process for </w:t>
      </w:r>
      <w:r w:rsidR="009455FF" w:rsidRPr="00FD5886">
        <w:rPr>
          <w:bCs/>
          <w:color w:val="000000" w:themeColor="text1"/>
          <w:sz w:val="24"/>
          <w:szCs w:val="24"/>
        </w:rPr>
        <w:t>different fields and subfields</w:t>
      </w:r>
      <w:r w:rsidR="001D2BE9" w:rsidRPr="00FD5886">
        <w:rPr>
          <w:bCs/>
          <w:color w:val="000000" w:themeColor="text1"/>
          <w:sz w:val="24"/>
          <w:szCs w:val="24"/>
        </w:rPr>
        <w:t xml:space="preserve"> </w:t>
      </w:r>
      <w:r w:rsidR="00A70216" w:rsidRPr="00FD5886">
        <w:rPr>
          <w:bCs/>
          <w:color w:val="000000" w:themeColor="text1"/>
          <w:sz w:val="24"/>
          <w:szCs w:val="24"/>
        </w:rPr>
        <w:t xml:space="preserve">would be useful </w:t>
      </w:r>
      <w:r w:rsidR="001D2BE9" w:rsidRPr="00FD5886">
        <w:rPr>
          <w:bCs/>
          <w:color w:val="000000" w:themeColor="text1"/>
          <w:sz w:val="24"/>
          <w:szCs w:val="24"/>
        </w:rPr>
        <w:t xml:space="preserve">to see if </w:t>
      </w:r>
      <w:r w:rsidR="00A70216" w:rsidRPr="00FD5886">
        <w:rPr>
          <w:bCs/>
          <w:color w:val="000000" w:themeColor="text1"/>
          <w:sz w:val="24"/>
          <w:szCs w:val="24"/>
        </w:rPr>
        <w:t xml:space="preserve">our </w:t>
      </w:r>
      <w:r w:rsidR="001D2BE9" w:rsidRPr="00FD5886">
        <w:rPr>
          <w:bCs/>
          <w:color w:val="000000" w:themeColor="text1"/>
          <w:sz w:val="24"/>
          <w:szCs w:val="24"/>
        </w:rPr>
        <w:t>results generalize</w:t>
      </w:r>
      <w:r w:rsidR="009455FF" w:rsidRPr="00FD5886">
        <w:rPr>
          <w:bCs/>
          <w:color w:val="000000" w:themeColor="text1"/>
          <w:sz w:val="24"/>
          <w:szCs w:val="24"/>
        </w:rPr>
        <w:t xml:space="preserve"> elsewhere. </w:t>
      </w:r>
      <w:r w:rsidR="001D2BE9" w:rsidRPr="00FD5886">
        <w:rPr>
          <w:bCs/>
          <w:color w:val="000000" w:themeColor="text1"/>
          <w:sz w:val="24"/>
          <w:szCs w:val="24"/>
        </w:rPr>
        <w:t xml:space="preserve">Platforms like the Open Science Framework might encourage changes in reporting that would make searching more successful. </w:t>
      </w:r>
      <w:r w:rsidR="009455FF" w:rsidRPr="00FD5886">
        <w:rPr>
          <w:bCs/>
          <w:color w:val="000000" w:themeColor="text1"/>
          <w:sz w:val="24"/>
          <w:szCs w:val="24"/>
        </w:rPr>
        <w:t>As a follow-up, w</w:t>
      </w:r>
      <w:r w:rsidR="00A70216" w:rsidRPr="00FD5886">
        <w:rPr>
          <w:bCs/>
          <w:color w:val="000000" w:themeColor="text1"/>
          <w:sz w:val="24"/>
          <w:szCs w:val="24"/>
        </w:rPr>
        <w:t>e</w:t>
      </w:r>
      <w:r w:rsidR="00840316" w:rsidRPr="00FD5886">
        <w:rPr>
          <w:bCs/>
          <w:color w:val="000000" w:themeColor="text1"/>
          <w:sz w:val="24"/>
          <w:szCs w:val="24"/>
        </w:rPr>
        <w:t xml:space="preserve"> plan </w:t>
      </w:r>
      <w:r w:rsidR="001D2BE9" w:rsidRPr="00FD5886">
        <w:rPr>
          <w:bCs/>
          <w:color w:val="000000" w:themeColor="text1"/>
          <w:sz w:val="24"/>
          <w:szCs w:val="24"/>
        </w:rPr>
        <w:t xml:space="preserve">to </w:t>
      </w:r>
      <w:r w:rsidR="00A70216" w:rsidRPr="00FD5886">
        <w:rPr>
          <w:bCs/>
          <w:color w:val="000000" w:themeColor="text1"/>
          <w:sz w:val="24"/>
          <w:szCs w:val="24"/>
        </w:rPr>
        <w:t xml:space="preserve">follow-up by </w:t>
      </w:r>
      <w:r w:rsidR="00840316" w:rsidRPr="00FD5886">
        <w:rPr>
          <w:bCs/>
          <w:color w:val="000000" w:themeColor="text1"/>
          <w:sz w:val="24"/>
          <w:szCs w:val="24"/>
        </w:rPr>
        <w:t>contact</w:t>
      </w:r>
      <w:r w:rsidR="00A70216" w:rsidRPr="00FD5886">
        <w:rPr>
          <w:bCs/>
          <w:color w:val="000000" w:themeColor="text1"/>
          <w:sz w:val="24"/>
          <w:szCs w:val="24"/>
        </w:rPr>
        <w:t>ing</w:t>
      </w:r>
      <w:r w:rsidR="00840316" w:rsidRPr="00FD5886">
        <w:rPr>
          <w:bCs/>
          <w:color w:val="000000" w:themeColor="text1"/>
          <w:sz w:val="24"/>
          <w:szCs w:val="24"/>
        </w:rPr>
        <w:t xml:space="preserve"> researchers whose outputs were found </w:t>
      </w:r>
      <w:r w:rsidR="00ED2C60" w:rsidRPr="00FD5886">
        <w:rPr>
          <w:bCs/>
          <w:color w:val="000000" w:themeColor="text1"/>
          <w:sz w:val="24"/>
          <w:szCs w:val="24"/>
        </w:rPr>
        <w:t xml:space="preserve">exclusively </w:t>
      </w:r>
      <w:r w:rsidR="00840316" w:rsidRPr="00FD5886">
        <w:rPr>
          <w:bCs/>
          <w:color w:val="000000" w:themeColor="text1"/>
          <w:sz w:val="24"/>
          <w:szCs w:val="24"/>
        </w:rPr>
        <w:t>by our Literature Search</w:t>
      </w:r>
      <w:r w:rsidR="00A70216" w:rsidRPr="00FD5886">
        <w:rPr>
          <w:bCs/>
          <w:color w:val="000000" w:themeColor="text1"/>
          <w:sz w:val="24"/>
          <w:szCs w:val="24"/>
        </w:rPr>
        <w:t xml:space="preserve"> and </w:t>
      </w:r>
      <w:r w:rsidR="00A70216" w:rsidRPr="00FD5886">
        <w:rPr>
          <w:bCs/>
          <w:color w:val="000000" w:themeColor="text1"/>
          <w:sz w:val="24"/>
          <w:szCs w:val="24"/>
        </w:rPr>
        <w:lastRenderedPageBreak/>
        <w:t xml:space="preserve">suggesting </w:t>
      </w:r>
      <w:r w:rsidR="000E6A08" w:rsidRPr="00FD5886">
        <w:rPr>
          <w:bCs/>
          <w:color w:val="000000" w:themeColor="text1"/>
          <w:sz w:val="24"/>
          <w:szCs w:val="24"/>
        </w:rPr>
        <w:t xml:space="preserve">that they </w:t>
      </w:r>
      <w:r w:rsidR="00A70216" w:rsidRPr="00FD5886">
        <w:rPr>
          <w:bCs/>
          <w:color w:val="000000" w:themeColor="text1"/>
          <w:sz w:val="24"/>
          <w:szCs w:val="24"/>
        </w:rPr>
        <w:t>improve their outputs’ findability by augmenting metadata, such as by adding publication titles and access</w:t>
      </w:r>
      <w:r w:rsidR="00840316" w:rsidRPr="00FD5886">
        <w:rPr>
          <w:bCs/>
          <w:color w:val="000000" w:themeColor="text1"/>
          <w:sz w:val="24"/>
          <w:szCs w:val="24"/>
        </w:rPr>
        <w:t xml:space="preserve">, ideally </w:t>
      </w:r>
      <w:r w:rsidR="00A70216" w:rsidRPr="00FD5886">
        <w:rPr>
          <w:bCs/>
          <w:color w:val="000000" w:themeColor="text1"/>
          <w:sz w:val="24"/>
          <w:szCs w:val="24"/>
        </w:rPr>
        <w:t xml:space="preserve">by </w:t>
      </w:r>
      <w:r w:rsidR="00840316" w:rsidRPr="00FD5886">
        <w:rPr>
          <w:bCs/>
          <w:color w:val="000000" w:themeColor="text1"/>
          <w:sz w:val="24"/>
          <w:szCs w:val="24"/>
        </w:rPr>
        <w:t xml:space="preserve">using our </w:t>
      </w:r>
      <w:r w:rsidR="00840316" w:rsidRPr="00FD5886">
        <w:rPr>
          <w:bCs/>
          <w:i/>
          <w:iCs/>
          <w:color w:val="000000" w:themeColor="text1"/>
          <w:sz w:val="24"/>
          <w:szCs w:val="24"/>
        </w:rPr>
        <w:t xml:space="preserve">Find It, Access It, Reuse It </w:t>
      </w:r>
      <w:r w:rsidR="00840316" w:rsidRPr="00FD5886">
        <w:rPr>
          <w:bCs/>
          <w:color w:val="000000" w:themeColor="text1"/>
          <w:sz w:val="24"/>
          <w:szCs w:val="24"/>
        </w:rPr>
        <w:t xml:space="preserve">scorecard. We can then repeat the repository search to </w:t>
      </w:r>
      <w:r w:rsidR="00A70216" w:rsidRPr="00FD5886">
        <w:rPr>
          <w:bCs/>
          <w:color w:val="000000" w:themeColor="text1"/>
          <w:sz w:val="24"/>
          <w:szCs w:val="24"/>
        </w:rPr>
        <w:t xml:space="preserve">assess the impact of </w:t>
      </w:r>
      <w:r w:rsidR="00840316" w:rsidRPr="00FD5886">
        <w:rPr>
          <w:bCs/>
          <w:color w:val="000000" w:themeColor="text1"/>
          <w:sz w:val="24"/>
          <w:szCs w:val="24"/>
        </w:rPr>
        <w:t xml:space="preserve">whether our efforts </w:t>
      </w:r>
      <w:r w:rsidR="00A70216" w:rsidRPr="00FD5886">
        <w:rPr>
          <w:bCs/>
          <w:color w:val="000000" w:themeColor="text1"/>
          <w:sz w:val="24"/>
          <w:szCs w:val="24"/>
        </w:rPr>
        <w:t xml:space="preserve">have enhanced these projects’ </w:t>
      </w:r>
      <w:r w:rsidR="00840316" w:rsidRPr="00FD5886">
        <w:rPr>
          <w:bCs/>
          <w:color w:val="000000" w:themeColor="text1"/>
          <w:sz w:val="24"/>
          <w:szCs w:val="24"/>
        </w:rPr>
        <w:t>findability.</w:t>
      </w:r>
    </w:p>
    <w:p w14:paraId="0E2EAB58" w14:textId="5956BE09" w:rsidR="00A16292" w:rsidRPr="00FD5886" w:rsidRDefault="00B0522F" w:rsidP="00B0522F">
      <w:pPr>
        <w:tabs>
          <w:tab w:val="clear" w:pos="3068"/>
        </w:tabs>
        <w:rPr>
          <w:bCs/>
          <w:color w:val="000000" w:themeColor="text1"/>
          <w:sz w:val="24"/>
          <w:szCs w:val="24"/>
        </w:rPr>
      </w:pPr>
      <w:r w:rsidRPr="00FD5886">
        <w:rPr>
          <w:bCs/>
          <w:color w:val="000000" w:themeColor="text1"/>
          <w:sz w:val="24"/>
          <w:szCs w:val="24"/>
        </w:rPr>
        <w:t>Finally, t</w:t>
      </w:r>
      <w:r w:rsidR="00A16292" w:rsidRPr="00FD5886">
        <w:rPr>
          <w:bCs/>
          <w:color w:val="000000" w:themeColor="text1"/>
          <w:sz w:val="24"/>
          <w:szCs w:val="24"/>
        </w:rPr>
        <w:t xml:space="preserve">he results of our two searches have a useful by-product: our cataloguing of outputs can be used as a database </w:t>
      </w:r>
      <w:r w:rsidR="00A70216" w:rsidRPr="00FD5886">
        <w:rPr>
          <w:bCs/>
          <w:color w:val="000000" w:themeColor="text1"/>
          <w:sz w:val="24"/>
          <w:szCs w:val="24"/>
        </w:rPr>
        <w:t xml:space="preserve">to </w:t>
      </w:r>
      <w:r w:rsidR="00A16292" w:rsidRPr="00FD5886">
        <w:rPr>
          <w:bCs/>
          <w:color w:val="000000" w:themeColor="text1"/>
          <w:sz w:val="24"/>
          <w:szCs w:val="24"/>
        </w:rPr>
        <w:t>enable ot</w:t>
      </w:r>
      <w:r w:rsidR="00A16292" w:rsidRPr="001A2EAF">
        <w:rPr>
          <w:bCs/>
          <w:color w:val="000000" w:themeColor="text1"/>
          <w:sz w:val="24"/>
          <w:szCs w:val="24"/>
        </w:rPr>
        <w:t>hers in our field (including ourselves) to more readily find outputs of value to them. We have made this available online (</w:t>
      </w:r>
      <w:r w:rsidR="001A2EAF" w:rsidRPr="001A2EAF">
        <w:rPr>
          <w:sz w:val="24"/>
          <w:szCs w:val="24"/>
        </w:rPr>
        <w:t xml:space="preserve">via </w:t>
      </w:r>
      <w:proofErr w:type="gramStart"/>
      <w:r w:rsidR="001A2EAF" w:rsidRPr="001A2EAF">
        <w:rPr>
          <w:sz w:val="24"/>
          <w:szCs w:val="24"/>
        </w:rPr>
        <w:t>this publications</w:t>
      </w:r>
      <w:proofErr w:type="gramEnd"/>
      <w:r w:rsidR="001A2EAF" w:rsidRPr="001A2EAF">
        <w:rPr>
          <w:sz w:val="24"/>
          <w:szCs w:val="24"/>
        </w:rPr>
        <w:t xml:space="preserve"> shared outputs: https://osf.io/5tmey/)</w:t>
      </w:r>
      <w:r w:rsidR="00A70216" w:rsidRPr="00FD5886">
        <w:rPr>
          <w:bCs/>
          <w:color w:val="000000" w:themeColor="text1"/>
          <w:sz w:val="24"/>
          <w:szCs w:val="24"/>
        </w:rPr>
        <w:t xml:space="preserve"> and </w:t>
      </w:r>
      <w:r w:rsidR="00A16292" w:rsidRPr="00FD5886">
        <w:rPr>
          <w:bCs/>
          <w:color w:val="000000" w:themeColor="text1"/>
          <w:sz w:val="24"/>
          <w:szCs w:val="24"/>
        </w:rPr>
        <w:t xml:space="preserve">plan </w:t>
      </w:r>
      <w:r w:rsidR="00A70216" w:rsidRPr="00FD5886">
        <w:rPr>
          <w:bCs/>
          <w:color w:val="000000" w:themeColor="text1"/>
          <w:sz w:val="24"/>
          <w:szCs w:val="24"/>
        </w:rPr>
        <w:t xml:space="preserve">to </w:t>
      </w:r>
      <w:r w:rsidR="00A16292" w:rsidRPr="00FD5886">
        <w:rPr>
          <w:bCs/>
          <w:color w:val="000000" w:themeColor="text1"/>
          <w:sz w:val="24"/>
          <w:szCs w:val="24"/>
        </w:rPr>
        <w:t xml:space="preserve">periodically </w:t>
      </w:r>
      <w:r w:rsidR="00A70216" w:rsidRPr="00FD5886">
        <w:rPr>
          <w:bCs/>
          <w:color w:val="000000" w:themeColor="text1"/>
          <w:sz w:val="24"/>
          <w:szCs w:val="24"/>
        </w:rPr>
        <w:t>update this database</w:t>
      </w:r>
      <w:r w:rsidR="00A16292" w:rsidRPr="00FD5886">
        <w:rPr>
          <w:bCs/>
          <w:color w:val="000000" w:themeColor="text1"/>
          <w:sz w:val="24"/>
          <w:szCs w:val="24"/>
        </w:rPr>
        <w:t xml:space="preserve">, ideally by working with others in our field to </w:t>
      </w:r>
      <w:r w:rsidR="00A70216" w:rsidRPr="00FD5886">
        <w:rPr>
          <w:bCs/>
          <w:color w:val="000000" w:themeColor="text1"/>
          <w:sz w:val="24"/>
          <w:szCs w:val="24"/>
        </w:rPr>
        <w:t xml:space="preserve">identify </w:t>
      </w:r>
      <w:r w:rsidR="00A16292" w:rsidRPr="00FD5886">
        <w:rPr>
          <w:bCs/>
          <w:color w:val="000000" w:themeColor="text1"/>
          <w:sz w:val="24"/>
          <w:szCs w:val="24"/>
        </w:rPr>
        <w:t>new additions or modifications</w:t>
      </w:r>
      <w:r w:rsidR="00A70216" w:rsidRPr="00FD5886">
        <w:rPr>
          <w:bCs/>
          <w:color w:val="000000" w:themeColor="text1"/>
          <w:sz w:val="24"/>
          <w:szCs w:val="24"/>
        </w:rPr>
        <w:t xml:space="preserve"> in the future</w:t>
      </w:r>
      <w:r w:rsidR="00A16292" w:rsidRPr="00FD5886">
        <w:rPr>
          <w:bCs/>
          <w:color w:val="000000" w:themeColor="text1"/>
          <w:sz w:val="24"/>
          <w:szCs w:val="24"/>
        </w:rPr>
        <w:t>.</w:t>
      </w:r>
    </w:p>
    <w:p w14:paraId="5AA7D8E1" w14:textId="24E9E177" w:rsidR="003C2774" w:rsidRPr="00FD5886" w:rsidRDefault="003C2774">
      <w:pPr>
        <w:tabs>
          <w:tab w:val="clear" w:pos="3068"/>
        </w:tabs>
        <w:spacing w:after="160" w:line="259" w:lineRule="auto"/>
        <w:ind w:firstLine="0"/>
        <w:rPr>
          <w:b/>
          <w:bCs/>
          <w:color w:val="auto"/>
          <w:sz w:val="24"/>
          <w:szCs w:val="24"/>
        </w:rPr>
      </w:pPr>
    </w:p>
    <w:p w14:paraId="6445B2A0" w14:textId="64D50183" w:rsidR="00BF30A5" w:rsidRPr="00FD5886" w:rsidRDefault="00BF30A5" w:rsidP="00BF30A5">
      <w:pPr>
        <w:ind w:firstLine="0"/>
        <w:contextualSpacing/>
        <w:jc w:val="center"/>
        <w:rPr>
          <w:b/>
          <w:bCs/>
          <w:color w:val="auto"/>
          <w:sz w:val="24"/>
          <w:szCs w:val="24"/>
        </w:rPr>
      </w:pPr>
      <w:r w:rsidRPr="00FD5886">
        <w:rPr>
          <w:b/>
          <w:bCs/>
          <w:color w:val="auto"/>
          <w:sz w:val="24"/>
          <w:szCs w:val="24"/>
        </w:rPr>
        <w:t>Declarations</w:t>
      </w:r>
    </w:p>
    <w:p w14:paraId="60E29E8E" w14:textId="77777777" w:rsidR="00BF30A5" w:rsidRPr="00FD5886" w:rsidRDefault="00BF30A5" w:rsidP="00BF30A5">
      <w:pPr>
        <w:ind w:firstLine="0"/>
        <w:contextualSpacing/>
        <w:jc w:val="both"/>
        <w:rPr>
          <w:b/>
          <w:bCs/>
          <w:color w:val="auto"/>
          <w:sz w:val="24"/>
          <w:szCs w:val="24"/>
        </w:rPr>
      </w:pPr>
      <w:r w:rsidRPr="00FD5886">
        <w:rPr>
          <w:b/>
          <w:bCs/>
          <w:color w:val="auto"/>
          <w:sz w:val="24"/>
          <w:szCs w:val="24"/>
        </w:rPr>
        <w:t>Funding</w:t>
      </w:r>
    </w:p>
    <w:p w14:paraId="70E9A625" w14:textId="77777777" w:rsidR="00BF30A5" w:rsidRPr="00FD5886" w:rsidRDefault="00BF30A5" w:rsidP="00BF30A5">
      <w:pPr>
        <w:tabs>
          <w:tab w:val="clear" w:pos="3068"/>
        </w:tabs>
        <w:ind w:firstLine="0"/>
        <w:contextualSpacing/>
        <w:jc w:val="both"/>
        <w:rPr>
          <w:color w:val="auto"/>
          <w:sz w:val="24"/>
          <w:szCs w:val="24"/>
        </w:rPr>
      </w:pPr>
      <w:r w:rsidRPr="00FD5886">
        <w:rPr>
          <w:color w:val="auto"/>
          <w:sz w:val="24"/>
          <w:szCs w:val="24"/>
        </w:rPr>
        <w:tab/>
        <w:t>No funding directly supported this project.</w:t>
      </w:r>
    </w:p>
    <w:p w14:paraId="4E97BD3F" w14:textId="77777777" w:rsidR="00BF30A5" w:rsidRPr="00FD5886" w:rsidRDefault="00BF30A5" w:rsidP="00BF30A5">
      <w:pPr>
        <w:tabs>
          <w:tab w:val="clear" w:pos="3068"/>
        </w:tabs>
        <w:ind w:firstLine="0"/>
        <w:contextualSpacing/>
        <w:jc w:val="both"/>
        <w:rPr>
          <w:color w:val="auto"/>
          <w:sz w:val="24"/>
          <w:szCs w:val="24"/>
        </w:rPr>
      </w:pPr>
    </w:p>
    <w:p w14:paraId="2E43F1A1" w14:textId="77777777" w:rsidR="00BF30A5" w:rsidRPr="00FD5886" w:rsidRDefault="00BF30A5" w:rsidP="00BF30A5">
      <w:pPr>
        <w:tabs>
          <w:tab w:val="clear" w:pos="3068"/>
        </w:tabs>
        <w:ind w:firstLine="0"/>
        <w:contextualSpacing/>
        <w:jc w:val="both"/>
        <w:rPr>
          <w:b/>
          <w:bCs/>
          <w:color w:val="auto"/>
          <w:sz w:val="24"/>
          <w:szCs w:val="24"/>
        </w:rPr>
      </w:pPr>
      <w:r w:rsidRPr="00FD5886">
        <w:rPr>
          <w:b/>
          <w:bCs/>
          <w:color w:val="auto"/>
          <w:sz w:val="24"/>
          <w:szCs w:val="24"/>
        </w:rPr>
        <w:t>Conflicts of interest/Competing Interests</w:t>
      </w:r>
    </w:p>
    <w:p w14:paraId="7F997BDC" w14:textId="77777777" w:rsidR="00BF30A5" w:rsidRPr="00FD5886" w:rsidRDefault="00BF30A5" w:rsidP="00BF30A5">
      <w:pPr>
        <w:tabs>
          <w:tab w:val="clear" w:pos="3068"/>
        </w:tabs>
        <w:ind w:firstLine="0"/>
        <w:contextualSpacing/>
        <w:jc w:val="both"/>
        <w:rPr>
          <w:color w:val="auto"/>
          <w:sz w:val="24"/>
          <w:szCs w:val="24"/>
        </w:rPr>
      </w:pPr>
      <w:r w:rsidRPr="00FD5886">
        <w:rPr>
          <w:color w:val="auto"/>
          <w:sz w:val="24"/>
          <w:szCs w:val="24"/>
        </w:rPr>
        <w:tab/>
        <w:t>The authors have no conflicts of interest to declare.</w:t>
      </w:r>
    </w:p>
    <w:p w14:paraId="3E31A6FA" w14:textId="77777777" w:rsidR="00BF30A5" w:rsidRPr="00FD5886" w:rsidRDefault="00BF30A5" w:rsidP="00BF30A5">
      <w:pPr>
        <w:tabs>
          <w:tab w:val="clear" w:pos="3068"/>
        </w:tabs>
        <w:ind w:firstLine="0"/>
        <w:contextualSpacing/>
        <w:jc w:val="both"/>
        <w:rPr>
          <w:color w:val="auto"/>
          <w:sz w:val="24"/>
          <w:szCs w:val="24"/>
        </w:rPr>
      </w:pPr>
      <w:r w:rsidRPr="00FD5886">
        <w:rPr>
          <w:color w:val="auto"/>
          <w:sz w:val="24"/>
          <w:szCs w:val="24"/>
        </w:rPr>
        <w:tab/>
      </w:r>
    </w:p>
    <w:p w14:paraId="11DF88A2" w14:textId="77777777" w:rsidR="00BF30A5" w:rsidRPr="00FD5886" w:rsidRDefault="00BF30A5" w:rsidP="00BF30A5">
      <w:pPr>
        <w:tabs>
          <w:tab w:val="clear" w:pos="3068"/>
        </w:tabs>
        <w:ind w:firstLine="0"/>
        <w:contextualSpacing/>
        <w:jc w:val="both"/>
        <w:rPr>
          <w:b/>
          <w:bCs/>
          <w:color w:val="auto"/>
          <w:sz w:val="24"/>
          <w:szCs w:val="24"/>
        </w:rPr>
      </w:pPr>
      <w:r w:rsidRPr="00FD5886">
        <w:rPr>
          <w:b/>
          <w:bCs/>
          <w:color w:val="auto"/>
          <w:sz w:val="24"/>
          <w:szCs w:val="24"/>
        </w:rPr>
        <w:t>Ethics Approval</w:t>
      </w:r>
    </w:p>
    <w:p w14:paraId="47897117" w14:textId="2C48CCAB" w:rsidR="00BF30A5" w:rsidRPr="00FD5886" w:rsidRDefault="00BF30A5" w:rsidP="00BF30A5">
      <w:pPr>
        <w:tabs>
          <w:tab w:val="clear" w:pos="3068"/>
        </w:tabs>
        <w:ind w:firstLine="0"/>
        <w:contextualSpacing/>
        <w:jc w:val="both"/>
        <w:rPr>
          <w:color w:val="auto"/>
          <w:sz w:val="24"/>
          <w:szCs w:val="24"/>
        </w:rPr>
      </w:pPr>
      <w:r w:rsidRPr="00FD5886">
        <w:rPr>
          <w:color w:val="auto"/>
          <w:sz w:val="24"/>
          <w:szCs w:val="24"/>
        </w:rPr>
        <w:tab/>
        <w:t xml:space="preserve">Not applicable – systematic review.  </w:t>
      </w:r>
    </w:p>
    <w:p w14:paraId="7EC448B5" w14:textId="77777777" w:rsidR="00BF30A5" w:rsidRPr="00FD5886" w:rsidRDefault="00BF30A5" w:rsidP="00BF30A5">
      <w:pPr>
        <w:tabs>
          <w:tab w:val="clear" w:pos="3068"/>
        </w:tabs>
        <w:ind w:firstLine="0"/>
        <w:contextualSpacing/>
        <w:jc w:val="both"/>
        <w:rPr>
          <w:color w:val="auto"/>
          <w:sz w:val="24"/>
          <w:szCs w:val="24"/>
        </w:rPr>
      </w:pPr>
    </w:p>
    <w:p w14:paraId="4B26414A" w14:textId="77777777" w:rsidR="00BF30A5" w:rsidRPr="00FD5886" w:rsidRDefault="00BF30A5" w:rsidP="00BF30A5">
      <w:pPr>
        <w:tabs>
          <w:tab w:val="clear" w:pos="3068"/>
        </w:tabs>
        <w:ind w:firstLine="0"/>
        <w:contextualSpacing/>
        <w:jc w:val="both"/>
        <w:rPr>
          <w:b/>
          <w:bCs/>
          <w:color w:val="auto"/>
          <w:sz w:val="24"/>
          <w:szCs w:val="24"/>
        </w:rPr>
      </w:pPr>
      <w:r w:rsidRPr="00FD5886">
        <w:rPr>
          <w:b/>
          <w:bCs/>
          <w:color w:val="auto"/>
          <w:sz w:val="24"/>
          <w:szCs w:val="24"/>
        </w:rPr>
        <w:t>Consent to Participate</w:t>
      </w:r>
    </w:p>
    <w:p w14:paraId="15A37F30" w14:textId="77777777" w:rsidR="00BF30A5" w:rsidRPr="00FD5886" w:rsidRDefault="00BF30A5" w:rsidP="00BF30A5">
      <w:pPr>
        <w:tabs>
          <w:tab w:val="clear" w:pos="3068"/>
        </w:tabs>
        <w:ind w:firstLine="0"/>
        <w:contextualSpacing/>
        <w:jc w:val="both"/>
        <w:rPr>
          <w:color w:val="auto"/>
          <w:sz w:val="24"/>
          <w:szCs w:val="24"/>
        </w:rPr>
      </w:pPr>
      <w:r w:rsidRPr="00FD5886">
        <w:rPr>
          <w:color w:val="auto"/>
          <w:sz w:val="24"/>
          <w:szCs w:val="24"/>
        </w:rPr>
        <w:tab/>
        <w:t>Not applicable – secondary data analysis.</w:t>
      </w:r>
    </w:p>
    <w:p w14:paraId="3C531CF8" w14:textId="77777777" w:rsidR="00BF30A5" w:rsidRPr="00FD5886" w:rsidRDefault="00BF30A5" w:rsidP="00BF30A5">
      <w:pPr>
        <w:tabs>
          <w:tab w:val="clear" w:pos="3068"/>
        </w:tabs>
        <w:ind w:firstLine="0"/>
        <w:contextualSpacing/>
        <w:jc w:val="both"/>
        <w:rPr>
          <w:b/>
          <w:bCs/>
          <w:color w:val="auto"/>
          <w:sz w:val="24"/>
          <w:szCs w:val="24"/>
        </w:rPr>
      </w:pPr>
    </w:p>
    <w:p w14:paraId="5B8B2956" w14:textId="77777777" w:rsidR="00BF30A5" w:rsidRPr="00FD5886" w:rsidRDefault="00BF30A5" w:rsidP="00BF30A5">
      <w:pPr>
        <w:tabs>
          <w:tab w:val="clear" w:pos="3068"/>
        </w:tabs>
        <w:ind w:firstLine="0"/>
        <w:contextualSpacing/>
        <w:jc w:val="both"/>
        <w:rPr>
          <w:color w:val="auto"/>
          <w:sz w:val="24"/>
          <w:szCs w:val="24"/>
        </w:rPr>
      </w:pPr>
      <w:r w:rsidRPr="00FD5886">
        <w:rPr>
          <w:b/>
          <w:bCs/>
          <w:color w:val="auto"/>
          <w:sz w:val="24"/>
          <w:szCs w:val="24"/>
        </w:rPr>
        <w:lastRenderedPageBreak/>
        <w:t>Consent for Publication</w:t>
      </w:r>
    </w:p>
    <w:p w14:paraId="04BDC0E1" w14:textId="63821C2E" w:rsidR="00BF30A5" w:rsidRPr="00FD5886" w:rsidRDefault="00BF30A5" w:rsidP="00BF30A5">
      <w:pPr>
        <w:tabs>
          <w:tab w:val="clear" w:pos="3068"/>
        </w:tabs>
        <w:contextualSpacing/>
        <w:jc w:val="both"/>
        <w:rPr>
          <w:color w:val="auto"/>
          <w:sz w:val="24"/>
          <w:szCs w:val="24"/>
        </w:rPr>
      </w:pPr>
      <w:r w:rsidRPr="00FD5886">
        <w:rPr>
          <w:color w:val="auto"/>
          <w:sz w:val="24"/>
          <w:szCs w:val="24"/>
        </w:rPr>
        <w:t>Not applicable.</w:t>
      </w:r>
    </w:p>
    <w:p w14:paraId="7E9D3C25" w14:textId="77777777" w:rsidR="00BF30A5" w:rsidRPr="00FD5886" w:rsidRDefault="00BF30A5" w:rsidP="00BF30A5">
      <w:pPr>
        <w:tabs>
          <w:tab w:val="clear" w:pos="3068"/>
        </w:tabs>
        <w:ind w:firstLine="0"/>
        <w:contextualSpacing/>
        <w:jc w:val="both"/>
        <w:rPr>
          <w:color w:val="auto"/>
          <w:sz w:val="24"/>
          <w:szCs w:val="24"/>
        </w:rPr>
      </w:pPr>
    </w:p>
    <w:p w14:paraId="7119516C" w14:textId="6C6D57DE" w:rsidR="00BF30A5" w:rsidRPr="00FD5886" w:rsidRDefault="00015103" w:rsidP="00BF30A5">
      <w:pPr>
        <w:tabs>
          <w:tab w:val="clear" w:pos="3068"/>
        </w:tabs>
        <w:ind w:firstLine="0"/>
        <w:contextualSpacing/>
        <w:jc w:val="both"/>
        <w:rPr>
          <w:b/>
          <w:bCs/>
          <w:color w:val="auto"/>
          <w:sz w:val="24"/>
          <w:szCs w:val="24"/>
        </w:rPr>
      </w:pPr>
      <w:r w:rsidRPr="00FD5886">
        <w:rPr>
          <w:b/>
          <w:bCs/>
          <w:color w:val="auto"/>
          <w:sz w:val="24"/>
          <w:szCs w:val="24"/>
        </w:rPr>
        <w:t>Open Practices Statement</w:t>
      </w:r>
    </w:p>
    <w:p w14:paraId="71BDA8CE" w14:textId="7DAB07A4" w:rsidR="00C45538" w:rsidRPr="00FD5886" w:rsidRDefault="00C45538" w:rsidP="00C45538">
      <w:pPr>
        <w:tabs>
          <w:tab w:val="clear" w:pos="3068"/>
        </w:tabs>
        <w:spacing w:after="160"/>
        <w:ind w:firstLine="0"/>
        <w:rPr>
          <w:bCs/>
          <w:color w:val="000000" w:themeColor="text1"/>
          <w:sz w:val="24"/>
          <w:szCs w:val="24"/>
        </w:rPr>
      </w:pPr>
      <w:r w:rsidRPr="00FD5886">
        <w:rPr>
          <w:bCs/>
          <w:color w:val="000000" w:themeColor="text1"/>
          <w:sz w:val="24"/>
          <w:szCs w:val="24"/>
        </w:rPr>
        <w:tab/>
        <w:t>The work here was not preregistered. All relevant information, data and code are available at</w:t>
      </w:r>
      <w:r w:rsidR="001A2EAF">
        <w:rPr>
          <w:bCs/>
          <w:color w:val="000000" w:themeColor="text1"/>
          <w:sz w:val="24"/>
          <w:szCs w:val="24"/>
        </w:rPr>
        <w:t xml:space="preserve"> </w:t>
      </w:r>
      <w:r w:rsidR="001A2EAF" w:rsidRPr="001A2EAF">
        <w:rPr>
          <w:bCs/>
          <w:color w:val="000000" w:themeColor="text1"/>
          <w:sz w:val="24"/>
          <w:szCs w:val="24"/>
        </w:rPr>
        <w:t>https://osf.io/5tmey/</w:t>
      </w:r>
      <w:r w:rsidR="003E3F34" w:rsidRPr="00FD5886">
        <w:rPr>
          <w:bCs/>
          <w:color w:val="000000" w:themeColor="text1"/>
          <w:sz w:val="24"/>
          <w:szCs w:val="24"/>
        </w:rPr>
        <w:t>.</w:t>
      </w:r>
    </w:p>
    <w:p w14:paraId="4DF9BC09" w14:textId="77777777" w:rsidR="00CE2B5D" w:rsidRPr="00FD5886" w:rsidRDefault="00CE2B5D" w:rsidP="00C45538">
      <w:pPr>
        <w:tabs>
          <w:tab w:val="clear" w:pos="3068"/>
        </w:tabs>
        <w:spacing w:after="160"/>
        <w:ind w:firstLine="0"/>
        <w:rPr>
          <w:bCs/>
          <w:color w:val="000000" w:themeColor="text1"/>
          <w:sz w:val="24"/>
          <w:szCs w:val="24"/>
        </w:rPr>
      </w:pPr>
    </w:p>
    <w:p w14:paraId="3FF2D9CC" w14:textId="77777777" w:rsidR="00B14E35" w:rsidRPr="00FD5886" w:rsidRDefault="00B14E35" w:rsidP="00B14E35">
      <w:pPr>
        <w:tabs>
          <w:tab w:val="clear" w:pos="3068"/>
        </w:tabs>
        <w:spacing w:after="160" w:line="259" w:lineRule="auto"/>
        <w:ind w:firstLine="0"/>
        <w:rPr>
          <w:bCs/>
          <w:color w:val="000000" w:themeColor="text1"/>
          <w:sz w:val="24"/>
          <w:szCs w:val="24"/>
        </w:rPr>
      </w:pPr>
    </w:p>
    <w:p w14:paraId="2EE2424C" w14:textId="77777777" w:rsidR="00B14E35" w:rsidRPr="00FD5886" w:rsidRDefault="00B14E35" w:rsidP="00B14E35">
      <w:pPr>
        <w:tabs>
          <w:tab w:val="clear" w:pos="3068"/>
        </w:tabs>
        <w:spacing w:after="160" w:line="259" w:lineRule="auto"/>
        <w:ind w:firstLine="0"/>
        <w:rPr>
          <w:bCs/>
          <w:color w:val="000000" w:themeColor="text1"/>
          <w:sz w:val="24"/>
          <w:szCs w:val="24"/>
        </w:rPr>
      </w:pPr>
    </w:p>
    <w:p w14:paraId="6C24BADB" w14:textId="77777777" w:rsidR="00B14E35" w:rsidRPr="00FD5886" w:rsidRDefault="00B14E35">
      <w:pPr>
        <w:tabs>
          <w:tab w:val="clear" w:pos="3068"/>
        </w:tabs>
        <w:spacing w:after="160" w:line="259" w:lineRule="auto"/>
        <w:ind w:firstLine="0"/>
        <w:rPr>
          <w:bCs/>
          <w:color w:val="000000" w:themeColor="text1"/>
          <w:sz w:val="24"/>
          <w:szCs w:val="24"/>
        </w:rPr>
      </w:pPr>
    </w:p>
    <w:p w14:paraId="0F3EE6DB" w14:textId="77777777" w:rsidR="006D07B3" w:rsidRPr="00FD5886" w:rsidRDefault="006D07B3" w:rsidP="00B14E35">
      <w:pPr>
        <w:tabs>
          <w:tab w:val="clear" w:pos="3068"/>
        </w:tabs>
        <w:spacing w:after="160" w:line="259" w:lineRule="auto"/>
        <w:ind w:firstLine="0"/>
        <w:rPr>
          <w:bCs/>
          <w:color w:val="000000" w:themeColor="text1"/>
          <w:sz w:val="24"/>
          <w:szCs w:val="24"/>
        </w:rPr>
      </w:pPr>
    </w:p>
    <w:p w14:paraId="5DE272E4" w14:textId="3B7B5178" w:rsidR="003C2774" w:rsidRPr="00FD5886" w:rsidRDefault="003C2774">
      <w:pPr>
        <w:tabs>
          <w:tab w:val="clear" w:pos="3068"/>
        </w:tabs>
        <w:spacing w:after="160" w:line="259" w:lineRule="auto"/>
        <w:ind w:firstLine="0"/>
        <w:rPr>
          <w:b/>
          <w:color w:val="000000" w:themeColor="text1"/>
          <w:sz w:val="24"/>
          <w:szCs w:val="24"/>
        </w:rPr>
      </w:pPr>
    </w:p>
    <w:p w14:paraId="6AAD791C" w14:textId="77777777" w:rsidR="00992BAC" w:rsidRPr="00FD5886" w:rsidRDefault="00992BAC">
      <w:pPr>
        <w:tabs>
          <w:tab w:val="clear" w:pos="3068"/>
        </w:tabs>
        <w:spacing w:after="160" w:line="259" w:lineRule="auto"/>
        <w:ind w:firstLine="0"/>
        <w:rPr>
          <w:b/>
          <w:color w:val="000000" w:themeColor="text1"/>
          <w:sz w:val="24"/>
          <w:szCs w:val="24"/>
        </w:rPr>
      </w:pPr>
    </w:p>
    <w:p w14:paraId="1FEF517C" w14:textId="77777777" w:rsidR="00992BAC" w:rsidRPr="00FD5886" w:rsidRDefault="00992BAC">
      <w:pPr>
        <w:tabs>
          <w:tab w:val="clear" w:pos="3068"/>
        </w:tabs>
        <w:spacing w:after="160" w:line="259" w:lineRule="auto"/>
        <w:ind w:firstLine="0"/>
        <w:rPr>
          <w:b/>
          <w:color w:val="000000" w:themeColor="text1"/>
          <w:sz w:val="24"/>
          <w:szCs w:val="24"/>
        </w:rPr>
      </w:pPr>
    </w:p>
    <w:p w14:paraId="4FB88F9D" w14:textId="77777777" w:rsidR="00992BAC" w:rsidRPr="00FD5886" w:rsidRDefault="00992BAC">
      <w:pPr>
        <w:tabs>
          <w:tab w:val="clear" w:pos="3068"/>
        </w:tabs>
        <w:spacing w:after="160" w:line="259" w:lineRule="auto"/>
        <w:ind w:firstLine="0"/>
        <w:rPr>
          <w:b/>
          <w:color w:val="000000" w:themeColor="text1"/>
          <w:sz w:val="24"/>
          <w:szCs w:val="24"/>
        </w:rPr>
      </w:pPr>
    </w:p>
    <w:p w14:paraId="451FDF15" w14:textId="77777777" w:rsidR="00992BAC" w:rsidRPr="00FD5886" w:rsidRDefault="00992BAC">
      <w:pPr>
        <w:tabs>
          <w:tab w:val="clear" w:pos="3068"/>
        </w:tabs>
        <w:spacing w:after="160" w:line="259" w:lineRule="auto"/>
        <w:ind w:firstLine="0"/>
        <w:rPr>
          <w:b/>
          <w:color w:val="000000" w:themeColor="text1"/>
          <w:sz w:val="24"/>
          <w:szCs w:val="24"/>
        </w:rPr>
      </w:pPr>
    </w:p>
    <w:p w14:paraId="6EB7B13D" w14:textId="1F487BFD" w:rsidR="005C5806" w:rsidRPr="00FD5886" w:rsidRDefault="005C5806" w:rsidP="003C2774">
      <w:pPr>
        <w:ind w:firstLine="0"/>
        <w:contextualSpacing/>
        <w:jc w:val="center"/>
        <w:rPr>
          <w:b/>
          <w:color w:val="000000" w:themeColor="text1"/>
          <w:sz w:val="24"/>
          <w:szCs w:val="24"/>
        </w:rPr>
      </w:pPr>
      <w:r w:rsidRPr="00FD5886">
        <w:rPr>
          <w:b/>
          <w:color w:val="000000" w:themeColor="text1"/>
          <w:sz w:val="24"/>
          <w:szCs w:val="24"/>
        </w:rPr>
        <w:t>References</w:t>
      </w:r>
    </w:p>
    <w:p w14:paraId="75E7C8B8" w14:textId="77777777" w:rsidR="009F0394" w:rsidRPr="00FD5886" w:rsidRDefault="009F0394" w:rsidP="003C2774">
      <w:pPr>
        <w:ind w:firstLine="0"/>
        <w:contextualSpacing/>
        <w:jc w:val="center"/>
        <w:rPr>
          <w:b/>
          <w:color w:val="000000" w:themeColor="text1"/>
          <w:sz w:val="24"/>
          <w:szCs w:val="24"/>
        </w:rPr>
      </w:pPr>
    </w:p>
    <w:p w14:paraId="17BC5BE8" w14:textId="77777777" w:rsidR="004E0B54" w:rsidRPr="00FD5886" w:rsidRDefault="004C0F5F" w:rsidP="004E0B54">
      <w:pPr>
        <w:pStyle w:val="Bibliography"/>
        <w:rPr>
          <w:color w:val="000000"/>
          <w:sz w:val="24"/>
        </w:rPr>
      </w:pPr>
      <w:r w:rsidRPr="00FD5886">
        <w:rPr>
          <w:bCs/>
          <w:color w:val="000000" w:themeColor="text1"/>
        </w:rPr>
        <w:fldChar w:fldCharType="begin"/>
      </w:r>
      <w:r w:rsidR="004E0B54" w:rsidRPr="00FD5886">
        <w:rPr>
          <w:bCs/>
          <w:color w:val="000000" w:themeColor="text1"/>
        </w:rPr>
        <w:instrText xml:space="preserve"> ADDIN ZOTERO_BIBL {"uncited":[],"omitted":[],"custom":[]} CSL_BIBLIOGRAPHY </w:instrText>
      </w:r>
      <w:r w:rsidRPr="00FD5886">
        <w:rPr>
          <w:bCs/>
          <w:color w:val="000000" w:themeColor="text1"/>
        </w:rPr>
        <w:fldChar w:fldCharType="separate"/>
      </w:r>
      <w:r w:rsidR="004E0B54" w:rsidRPr="00FD5886">
        <w:rPr>
          <w:color w:val="000000"/>
          <w:sz w:val="24"/>
        </w:rPr>
        <w:t xml:space="preserve">Baker, M. (2016). 1,500 Scientists Lift the Lid on Reproducibility. </w:t>
      </w:r>
      <w:r w:rsidR="004E0B54" w:rsidRPr="00FD5886">
        <w:rPr>
          <w:i/>
          <w:iCs/>
          <w:color w:val="000000"/>
          <w:sz w:val="24"/>
        </w:rPr>
        <w:t>Nature</w:t>
      </w:r>
      <w:r w:rsidR="004E0B54" w:rsidRPr="00FD5886">
        <w:rPr>
          <w:color w:val="000000"/>
          <w:sz w:val="24"/>
        </w:rPr>
        <w:t xml:space="preserve">, </w:t>
      </w:r>
      <w:r w:rsidR="004E0B54" w:rsidRPr="00FD5886">
        <w:rPr>
          <w:i/>
          <w:iCs/>
          <w:color w:val="000000"/>
          <w:sz w:val="24"/>
        </w:rPr>
        <w:t>533</w:t>
      </w:r>
      <w:r w:rsidR="004E0B54" w:rsidRPr="00FD5886">
        <w:rPr>
          <w:color w:val="000000"/>
          <w:sz w:val="24"/>
        </w:rPr>
        <w:t>(7604), 452–454.</w:t>
      </w:r>
    </w:p>
    <w:p w14:paraId="301E83FC" w14:textId="77777777" w:rsidR="004E0B54" w:rsidRPr="00FD5886" w:rsidRDefault="004E0B54" w:rsidP="004E0B54">
      <w:pPr>
        <w:pStyle w:val="Bibliography"/>
        <w:rPr>
          <w:color w:val="000000"/>
          <w:sz w:val="24"/>
        </w:rPr>
      </w:pPr>
      <w:r w:rsidRPr="00FD5886">
        <w:rPr>
          <w:color w:val="000000"/>
          <w:sz w:val="24"/>
        </w:rPr>
        <w:t xml:space="preserve">Bishop, B. W., &amp; Collier, H. R. (2022, September 15). </w:t>
      </w:r>
      <w:r w:rsidRPr="00FD5886">
        <w:rPr>
          <w:i/>
          <w:iCs/>
          <w:color w:val="000000"/>
          <w:sz w:val="24"/>
        </w:rPr>
        <w:t>Fitness for use of data: Scientists’ heuristics of discovery and reuse behaviour framed by the FAIR Data Principles</w:t>
      </w:r>
      <w:r w:rsidRPr="00FD5886">
        <w:rPr>
          <w:color w:val="000000"/>
          <w:sz w:val="24"/>
        </w:rPr>
        <w:t xml:space="preserve"> [Text]. University of Borås. https://doi.org/10.47989/irpaper942</w:t>
      </w:r>
    </w:p>
    <w:p w14:paraId="1DBA36F0" w14:textId="77777777" w:rsidR="004E0B54" w:rsidRPr="00FD5886" w:rsidRDefault="004E0B54" w:rsidP="004E0B54">
      <w:pPr>
        <w:pStyle w:val="Bibliography"/>
        <w:rPr>
          <w:color w:val="000000"/>
          <w:sz w:val="24"/>
        </w:rPr>
      </w:pPr>
      <w:r w:rsidRPr="00FD5886">
        <w:rPr>
          <w:color w:val="000000"/>
          <w:sz w:val="24"/>
        </w:rPr>
        <w:lastRenderedPageBreak/>
        <w:t xml:space="preserve">Borgman, C. L. (2017). </w:t>
      </w:r>
      <w:r w:rsidRPr="00FD5886">
        <w:rPr>
          <w:i/>
          <w:iCs/>
          <w:color w:val="000000"/>
          <w:sz w:val="24"/>
        </w:rPr>
        <w:t>Big Data, Little Data, No Data: Scholarship in the Networked World</w:t>
      </w:r>
      <w:r w:rsidRPr="00FD5886">
        <w:rPr>
          <w:color w:val="000000"/>
          <w:sz w:val="24"/>
        </w:rPr>
        <w:t>. MIT Press.</w:t>
      </w:r>
    </w:p>
    <w:p w14:paraId="0BDA473E" w14:textId="77777777" w:rsidR="004E0B54" w:rsidRPr="00FD5886" w:rsidRDefault="004E0B54" w:rsidP="004E0B54">
      <w:pPr>
        <w:pStyle w:val="Bibliography"/>
        <w:rPr>
          <w:color w:val="000000"/>
          <w:sz w:val="24"/>
        </w:rPr>
      </w:pPr>
      <w:r w:rsidRPr="00FD5886">
        <w:rPr>
          <w:color w:val="000000"/>
          <w:sz w:val="24"/>
        </w:rPr>
        <w:t xml:space="preserve">Candela, L., Mangione, D., &amp; Pavone, G. (2024). The FAIR Assessment Conundrum: Reflections on Tools and Metrics. </w:t>
      </w:r>
      <w:r w:rsidRPr="00FD5886">
        <w:rPr>
          <w:i/>
          <w:iCs/>
          <w:color w:val="000000"/>
          <w:sz w:val="24"/>
        </w:rPr>
        <w:t>Data Science Journal</w:t>
      </w:r>
      <w:r w:rsidRPr="00FD5886">
        <w:rPr>
          <w:color w:val="000000"/>
          <w:sz w:val="24"/>
        </w:rPr>
        <w:t xml:space="preserve">, </w:t>
      </w:r>
      <w:r w:rsidRPr="00FD5886">
        <w:rPr>
          <w:i/>
          <w:iCs/>
          <w:color w:val="000000"/>
          <w:sz w:val="24"/>
        </w:rPr>
        <w:t>23</w:t>
      </w:r>
      <w:r w:rsidRPr="00FD5886">
        <w:rPr>
          <w:color w:val="000000"/>
          <w:sz w:val="24"/>
        </w:rPr>
        <w:t>(1). https://doi.org/10.5334/dsj-2024-033</w:t>
      </w:r>
    </w:p>
    <w:p w14:paraId="4FEBD5E3" w14:textId="77777777" w:rsidR="004E0B54" w:rsidRPr="00FD5886" w:rsidRDefault="004E0B54" w:rsidP="004E0B54">
      <w:pPr>
        <w:pStyle w:val="Bibliography"/>
        <w:rPr>
          <w:color w:val="000000"/>
          <w:sz w:val="24"/>
        </w:rPr>
      </w:pPr>
      <w:r w:rsidRPr="00FD5886">
        <w:rPr>
          <w:color w:val="000000"/>
          <w:sz w:val="24"/>
        </w:rPr>
        <w:t xml:space="preserve">Crüwell, S., Apthorp, D., Baker, B. J., Colling, L., Elson, M., Geiger, S. J., Lobentanzer, S., Monéger, J., Patterson, A., Schwarzkopf, D. S., Zaneva, M., &amp; Brown, N. J. L. (2023). What’s in a Badge? A Computational Reproducibility Investigation of the Open Data Badge Policy in One Issue of </w:t>
      </w:r>
      <w:r w:rsidRPr="00FD5886">
        <w:rPr>
          <w:i/>
          <w:iCs/>
          <w:color w:val="000000"/>
          <w:sz w:val="24"/>
        </w:rPr>
        <w:t>Psychological Science</w:t>
      </w:r>
      <w:r w:rsidRPr="00FD5886">
        <w:rPr>
          <w:color w:val="000000"/>
          <w:sz w:val="24"/>
        </w:rPr>
        <w:t xml:space="preserve">. </w:t>
      </w:r>
      <w:r w:rsidRPr="00FD5886">
        <w:rPr>
          <w:i/>
          <w:iCs/>
          <w:color w:val="000000"/>
          <w:sz w:val="24"/>
        </w:rPr>
        <w:t>Psychological Science</w:t>
      </w:r>
      <w:r w:rsidRPr="00FD5886">
        <w:rPr>
          <w:color w:val="000000"/>
          <w:sz w:val="24"/>
        </w:rPr>
        <w:t xml:space="preserve">, </w:t>
      </w:r>
      <w:r w:rsidRPr="00FD5886">
        <w:rPr>
          <w:i/>
          <w:iCs/>
          <w:color w:val="000000"/>
          <w:sz w:val="24"/>
        </w:rPr>
        <w:t>34</w:t>
      </w:r>
      <w:r w:rsidRPr="00FD5886">
        <w:rPr>
          <w:color w:val="000000"/>
          <w:sz w:val="24"/>
        </w:rPr>
        <w:t>(4), 512–522. https://doi.org/10.1177/09567976221140828</w:t>
      </w:r>
    </w:p>
    <w:p w14:paraId="2579406E" w14:textId="77777777" w:rsidR="004E0B54" w:rsidRPr="00FD5886" w:rsidRDefault="004E0B54" w:rsidP="004E0B54">
      <w:pPr>
        <w:pStyle w:val="Bibliography"/>
        <w:rPr>
          <w:color w:val="000000"/>
          <w:sz w:val="24"/>
        </w:rPr>
      </w:pPr>
      <w:r w:rsidRPr="00FD5886">
        <w:rPr>
          <w:color w:val="000000"/>
          <w:sz w:val="24"/>
        </w:rPr>
        <w:t xml:space="preserve">Dewis, H., Metcalf, C. D., Warner, M. B., Polfreman, R., &amp; Godwin, H. J. (2025). Easy does it: Selection during interactive search tasks is biased towards objects that can be examined easily. </w:t>
      </w:r>
      <w:r w:rsidRPr="00FD5886">
        <w:rPr>
          <w:i/>
          <w:iCs/>
          <w:color w:val="000000"/>
          <w:sz w:val="24"/>
        </w:rPr>
        <w:t>Attention, Perception, &amp; Psychophysics</w:t>
      </w:r>
      <w:r w:rsidRPr="00FD5886">
        <w:rPr>
          <w:color w:val="000000"/>
          <w:sz w:val="24"/>
        </w:rPr>
        <w:t>. https://doi.org/10.3758/s13414-025-03083-w</w:t>
      </w:r>
    </w:p>
    <w:p w14:paraId="37A98312" w14:textId="77777777" w:rsidR="004E0B54" w:rsidRPr="00FD5886" w:rsidRDefault="004E0B54" w:rsidP="004E0B54">
      <w:pPr>
        <w:pStyle w:val="Bibliography"/>
        <w:rPr>
          <w:color w:val="000000"/>
          <w:sz w:val="24"/>
        </w:rPr>
      </w:pPr>
      <w:r w:rsidRPr="00FD5886">
        <w:rPr>
          <w:color w:val="000000"/>
          <w:sz w:val="24"/>
        </w:rPr>
        <w:t xml:space="preserve">European Union Publications Office. (2018). </w:t>
      </w:r>
      <w:r w:rsidRPr="00FD5886">
        <w:rPr>
          <w:i/>
          <w:iCs/>
          <w:color w:val="000000"/>
          <w:sz w:val="24"/>
        </w:rPr>
        <w:t>Turning FAIR into reality: Final report and action plan from the European Commission expert group on FAIR data</w:t>
      </w:r>
      <w:r w:rsidRPr="00FD5886">
        <w:rPr>
          <w:color w:val="000000"/>
          <w:sz w:val="24"/>
        </w:rPr>
        <w:t>. Publications Office of the European Union. https://data.europa.eu/doi/10.2777/1524</w:t>
      </w:r>
    </w:p>
    <w:p w14:paraId="7D160B79" w14:textId="77777777" w:rsidR="004E0B54" w:rsidRPr="00FD5886" w:rsidRDefault="004E0B54" w:rsidP="004E0B54">
      <w:pPr>
        <w:pStyle w:val="Bibliography"/>
        <w:rPr>
          <w:color w:val="000000"/>
          <w:sz w:val="24"/>
        </w:rPr>
      </w:pPr>
      <w:r w:rsidRPr="00FD5886">
        <w:rPr>
          <w:color w:val="000000"/>
          <w:sz w:val="24"/>
        </w:rPr>
        <w:t xml:space="preserve">Federer, L. M. (2022). Long-term availability of data associated with articles in PLOS ONE. </w:t>
      </w:r>
      <w:r w:rsidRPr="00FD5886">
        <w:rPr>
          <w:i/>
          <w:iCs/>
          <w:color w:val="000000"/>
          <w:sz w:val="24"/>
        </w:rPr>
        <w:t>PLOS ONE</w:t>
      </w:r>
      <w:r w:rsidRPr="00FD5886">
        <w:rPr>
          <w:color w:val="000000"/>
          <w:sz w:val="24"/>
        </w:rPr>
        <w:t xml:space="preserve">, </w:t>
      </w:r>
      <w:r w:rsidRPr="00FD5886">
        <w:rPr>
          <w:i/>
          <w:iCs/>
          <w:color w:val="000000"/>
          <w:sz w:val="24"/>
        </w:rPr>
        <w:t>17</w:t>
      </w:r>
      <w:r w:rsidRPr="00FD5886">
        <w:rPr>
          <w:color w:val="000000"/>
          <w:sz w:val="24"/>
        </w:rPr>
        <w:t>(8), e0272845. https://doi.org/10.1371/journal.pone.0272845</w:t>
      </w:r>
    </w:p>
    <w:p w14:paraId="51C31B2A" w14:textId="77777777" w:rsidR="004E0B54" w:rsidRPr="00FD5886" w:rsidRDefault="004E0B54" w:rsidP="004E0B54">
      <w:pPr>
        <w:pStyle w:val="Bibliography"/>
        <w:rPr>
          <w:color w:val="000000"/>
          <w:sz w:val="24"/>
        </w:rPr>
      </w:pPr>
      <w:r w:rsidRPr="00FD5886">
        <w:rPr>
          <w:color w:val="000000"/>
          <w:sz w:val="24"/>
        </w:rPr>
        <w:t xml:space="preserve">Godwin, H. J., Hout, M. C., Alexdóttir, K. J., Walenchok, S. C., &amp; Barnhart, A. S. (2021). Avoiding potential pitfalls in visual search and eye-movement experiments: A </w:t>
      </w:r>
      <w:r w:rsidRPr="00FD5886">
        <w:rPr>
          <w:color w:val="000000"/>
          <w:sz w:val="24"/>
        </w:rPr>
        <w:lastRenderedPageBreak/>
        <w:t xml:space="preserve">tutorial review. </w:t>
      </w:r>
      <w:r w:rsidRPr="00FD5886">
        <w:rPr>
          <w:i/>
          <w:iCs/>
          <w:color w:val="000000"/>
          <w:sz w:val="24"/>
        </w:rPr>
        <w:t>Attention, Perception, &amp; Psychophysics</w:t>
      </w:r>
      <w:r w:rsidRPr="00FD5886">
        <w:rPr>
          <w:color w:val="000000"/>
          <w:sz w:val="24"/>
        </w:rPr>
        <w:t xml:space="preserve">, </w:t>
      </w:r>
      <w:r w:rsidRPr="00FD5886">
        <w:rPr>
          <w:i/>
          <w:iCs/>
          <w:color w:val="000000"/>
          <w:sz w:val="24"/>
        </w:rPr>
        <w:t>83</w:t>
      </w:r>
      <w:r w:rsidRPr="00FD5886">
        <w:rPr>
          <w:color w:val="000000"/>
          <w:sz w:val="24"/>
        </w:rPr>
        <w:t>(7), 2753–2783. https://doi.org/10.3758/s13414-021-02326-w</w:t>
      </w:r>
    </w:p>
    <w:p w14:paraId="44F5FDFD" w14:textId="77777777" w:rsidR="004E0B54" w:rsidRPr="00FD5886" w:rsidRDefault="004E0B54" w:rsidP="004E0B54">
      <w:pPr>
        <w:pStyle w:val="Bibliography"/>
        <w:rPr>
          <w:color w:val="000000"/>
          <w:sz w:val="24"/>
        </w:rPr>
      </w:pPr>
      <w:r w:rsidRPr="00FD5886">
        <w:rPr>
          <w:color w:val="000000"/>
          <w:sz w:val="24"/>
        </w:rPr>
        <w:t xml:space="preserve">Hardwicke, T. E., Bohn, M., MacDonald, K., Hembacher, E., Nuijten, M. B., Peloquin, B. N., deMayo, B. E., Long, B., Yoon, E. J., &amp; Frank, M. C. (2021). Analytic reproducibility in articles receiving open data badges at the journal </w:t>
      </w:r>
      <w:r w:rsidRPr="00FD5886">
        <w:rPr>
          <w:i/>
          <w:iCs/>
          <w:color w:val="000000"/>
          <w:sz w:val="24"/>
        </w:rPr>
        <w:t>Psychological Science</w:t>
      </w:r>
      <w:r w:rsidRPr="00FD5886">
        <w:rPr>
          <w:color w:val="000000"/>
          <w:sz w:val="24"/>
        </w:rPr>
        <w:t xml:space="preserve">: An observational study. </w:t>
      </w:r>
      <w:r w:rsidRPr="00FD5886">
        <w:rPr>
          <w:i/>
          <w:iCs/>
          <w:color w:val="000000"/>
          <w:sz w:val="24"/>
        </w:rPr>
        <w:t>Royal Society Open Science</w:t>
      </w:r>
      <w:r w:rsidRPr="00FD5886">
        <w:rPr>
          <w:color w:val="000000"/>
          <w:sz w:val="24"/>
        </w:rPr>
        <w:t xml:space="preserve">, </w:t>
      </w:r>
      <w:r w:rsidRPr="00FD5886">
        <w:rPr>
          <w:i/>
          <w:iCs/>
          <w:color w:val="000000"/>
          <w:sz w:val="24"/>
        </w:rPr>
        <w:t>8</w:t>
      </w:r>
      <w:r w:rsidRPr="00FD5886">
        <w:rPr>
          <w:color w:val="000000"/>
          <w:sz w:val="24"/>
        </w:rPr>
        <w:t>(1), 201494. https://doi.org/10.1098/rsos.201494</w:t>
      </w:r>
    </w:p>
    <w:p w14:paraId="2C1DA3AF" w14:textId="77777777" w:rsidR="004E0B54" w:rsidRPr="00FD5886" w:rsidRDefault="004E0B54" w:rsidP="004E0B54">
      <w:pPr>
        <w:pStyle w:val="Bibliography"/>
        <w:rPr>
          <w:color w:val="000000"/>
          <w:sz w:val="24"/>
        </w:rPr>
      </w:pPr>
      <w:r w:rsidRPr="00FD5886">
        <w:rPr>
          <w:color w:val="000000"/>
          <w:sz w:val="24"/>
        </w:rPr>
        <w:t xml:space="preserve">Hardwicke, T. E., &amp; Ioannidis, J. P. A. (2018). Populating the Data Ark: An attempt to retrieve, preserve, and liberate data from the most highly-cited psychology and psychiatry articles. </w:t>
      </w:r>
      <w:r w:rsidRPr="00FD5886">
        <w:rPr>
          <w:i/>
          <w:iCs/>
          <w:color w:val="000000"/>
          <w:sz w:val="24"/>
        </w:rPr>
        <w:t>PLOS ONE</w:t>
      </w:r>
      <w:r w:rsidRPr="00FD5886">
        <w:rPr>
          <w:color w:val="000000"/>
          <w:sz w:val="24"/>
        </w:rPr>
        <w:t xml:space="preserve">, </w:t>
      </w:r>
      <w:r w:rsidRPr="00FD5886">
        <w:rPr>
          <w:i/>
          <w:iCs/>
          <w:color w:val="000000"/>
          <w:sz w:val="24"/>
        </w:rPr>
        <w:t>13</w:t>
      </w:r>
      <w:r w:rsidRPr="00FD5886">
        <w:rPr>
          <w:color w:val="000000"/>
          <w:sz w:val="24"/>
        </w:rPr>
        <w:t>(8), e0201856. https://doi.org/10.1371/journal.pone.0201856</w:t>
      </w:r>
    </w:p>
    <w:p w14:paraId="081D4313" w14:textId="77777777" w:rsidR="004E0B54" w:rsidRPr="00FD5886" w:rsidRDefault="004E0B54" w:rsidP="004E0B54">
      <w:pPr>
        <w:pStyle w:val="Bibliography"/>
        <w:rPr>
          <w:color w:val="000000"/>
          <w:sz w:val="24"/>
        </w:rPr>
      </w:pPr>
      <w:r w:rsidRPr="00FD5886">
        <w:rPr>
          <w:color w:val="000000"/>
          <w:sz w:val="24"/>
        </w:rPr>
        <w:t xml:space="preserve">Hardwicke, T. E., Mathur, M. B., MacDonald, K., Nilsonne, G., Banks, C., Kidwell, M. C., Mohr, A. H., Clayton, E., Yoon, E. J., Henry, M., Lenne, R. L., Altman, S., Long, B., &amp; Frank, M. C. (2018). </w:t>
      </w:r>
      <w:r w:rsidRPr="00FD5886">
        <w:rPr>
          <w:i/>
          <w:iCs/>
          <w:color w:val="000000"/>
          <w:sz w:val="24"/>
        </w:rPr>
        <w:t>Data availability, reusability, and analytic reproducibility: Evaluating the impact of a mandatory open data policy at the journal Cognition</w:t>
      </w:r>
      <w:r w:rsidRPr="00FD5886">
        <w:rPr>
          <w:color w:val="000000"/>
          <w:sz w:val="24"/>
        </w:rPr>
        <w:t>.</w:t>
      </w:r>
    </w:p>
    <w:p w14:paraId="65A2E2DA" w14:textId="77777777" w:rsidR="004E0B54" w:rsidRPr="00FD5886" w:rsidRDefault="004E0B54" w:rsidP="004E0B54">
      <w:pPr>
        <w:pStyle w:val="Bibliography"/>
        <w:rPr>
          <w:color w:val="000000"/>
          <w:sz w:val="24"/>
        </w:rPr>
      </w:pPr>
      <w:r w:rsidRPr="00FD5886">
        <w:rPr>
          <w:color w:val="000000"/>
          <w:sz w:val="24"/>
        </w:rPr>
        <w:t xml:space="preserve">Hardwicke, T. E., Thibault, R. T., Clarke, B., Moodie, N., Crüwell, S., Schiavone, S. R., Handcock, S. A., Nghiem, K. A., Mody, F., Eerola, T., &amp; Vazire, S. (2024). Prevalence of Transparent Research Practices in Psychology: A Cross-Sectional Study of Empirical Articles Published in 2022. </w:t>
      </w:r>
      <w:r w:rsidRPr="00FD5886">
        <w:rPr>
          <w:i/>
          <w:iCs/>
          <w:color w:val="000000"/>
          <w:sz w:val="24"/>
        </w:rPr>
        <w:t>Advances in Methods and Practices in Psychological Science</w:t>
      </w:r>
      <w:r w:rsidRPr="00FD5886">
        <w:rPr>
          <w:color w:val="000000"/>
          <w:sz w:val="24"/>
        </w:rPr>
        <w:t xml:space="preserve">, </w:t>
      </w:r>
      <w:r w:rsidRPr="00FD5886">
        <w:rPr>
          <w:i/>
          <w:iCs/>
          <w:color w:val="000000"/>
          <w:sz w:val="24"/>
        </w:rPr>
        <w:t>7</w:t>
      </w:r>
      <w:r w:rsidRPr="00FD5886">
        <w:rPr>
          <w:color w:val="000000"/>
          <w:sz w:val="24"/>
        </w:rPr>
        <w:t>(4), 25152459241283477. https://doi.org/10.1177/25152459241283477</w:t>
      </w:r>
    </w:p>
    <w:p w14:paraId="34E5B2D1" w14:textId="77777777" w:rsidR="004E0B54" w:rsidRPr="00FD5886" w:rsidRDefault="004E0B54" w:rsidP="004E0B54">
      <w:pPr>
        <w:pStyle w:val="Bibliography"/>
        <w:rPr>
          <w:color w:val="000000"/>
          <w:sz w:val="24"/>
        </w:rPr>
      </w:pPr>
      <w:r w:rsidRPr="00FD5886">
        <w:rPr>
          <w:color w:val="000000"/>
          <w:sz w:val="24"/>
        </w:rPr>
        <w:lastRenderedPageBreak/>
        <w:t xml:space="preserve">Hardwicke, T. E., Thibault, R. T., Kosie, J. E., Wallach, J. D., Kidwell, M. C., &amp; Ioannidis, J. P. A. (2022). Estimating the Prevalence of Transparency and Reproducibility-Related Research Practices in Psychology (2014–2017). </w:t>
      </w:r>
      <w:r w:rsidRPr="00FD5886">
        <w:rPr>
          <w:i/>
          <w:iCs/>
          <w:color w:val="000000"/>
          <w:sz w:val="24"/>
        </w:rPr>
        <w:t>Perspectives on Psychological Science</w:t>
      </w:r>
      <w:r w:rsidRPr="00FD5886">
        <w:rPr>
          <w:color w:val="000000"/>
          <w:sz w:val="24"/>
        </w:rPr>
        <w:t xml:space="preserve">, </w:t>
      </w:r>
      <w:r w:rsidRPr="00FD5886">
        <w:rPr>
          <w:i/>
          <w:iCs/>
          <w:color w:val="000000"/>
          <w:sz w:val="24"/>
        </w:rPr>
        <w:t>17</w:t>
      </w:r>
      <w:r w:rsidRPr="00FD5886">
        <w:rPr>
          <w:color w:val="000000"/>
          <w:sz w:val="24"/>
        </w:rPr>
        <w:t>(1), 239–251. https://doi.org/10.1177/1745691620979806</w:t>
      </w:r>
    </w:p>
    <w:p w14:paraId="6B09CBCC" w14:textId="77777777" w:rsidR="004E0B54" w:rsidRPr="00FD5886" w:rsidRDefault="004E0B54" w:rsidP="004E0B54">
      <w:pPr>
        <w:pStyle w:val="Bibliography"/>
        <w:rPr>
          <w:color w:val="000000"/>
          <w:sz w:val="24"/>
        </w:rPr>
      </w:pPr>
      <w:r w:rsidRPr="00FD5886">
        <w:rPr>
          <w:color w:val="000000"/>
          <w:sz w:val="24"/>
        </w:rPr>
        <w:t xml:space="preserve">Hardwicke, T. E., Wallach, J. D., Kidwell, M. C., Bendixen, T., Crüwell, S., &amp; Ioannidis, J. P. A. (2020). An empirical assessment of transparency and reproducibility-related research practices in the social sciences (2014–2017). </w:t>
      </w:r>
      <w:r w:rsidRPr="00FD5886">
        <w:rPr>
          <w:i/>
          <w:iCs/>
          <w:color w:val="000000"/>
          <w:sz w:val="24"/>
        </w:rPr>
        <w:t>Royal Society Open Science</w:t>
      </w:r>
      <w:r w:rsidRPr="00FD5886">
        <w:rPr>
          <w:color w:val="000000"/>
          <w:sz w:val="24"/>
        </w:rPr>
        <w:t xml:space="preserve">, </w:t>
      </w:r>
      <w:r w:rsidRPr="00FD5886">
        <w:rPr>
          <w:i/>
          <w:iCs/>
          <w:color w:val="000000"/>
          <w:sz w:val="24"/>
        </w:rPr>
        <w:t>7</w:t>
      </w:r>
      <w:r w:rsidRPr="00FD5886">
        <w:rPr>
          <w:color w:val="000000"/>
          <w:sz w:val="24"/>
        </w:rPr>
        <w:t>(2), 190806. https://doi.org/10.1098/rsos.190806</w:t>
      </w:r>
    </w:p>
    <w:p w14:paraId="71DC4313" w14:textId="77777777" w:rsidR="004E0B54" w:rsidRPr="00FD5886" w:rsidRDefault="004E0B54" w:rsidP="004E0B54">
      <w:pPr>
        <w:pStyle w:val="Bibliography"/>
        <w:rPr>
          <w:color w:val="000000"/>
          <w:sz w:val="24"/>
        </w:rPr>
      </w:pPr>
      <w:r w:rsidRPr="00FD5886">
        <w:rPr>
          <w:color w:val="000000"/>
          <w:sz w:val="24"/>
        </w:rPr>
        <w:t xml:space="preserve">Henriksen, A., &amp; Mundt, M. (2024). Sharing is Caring: A Practical Guide to FAIR(ER) Open Data Release. </w:t>
      </w:r>
      <w:r w:rsidRPr="00FD5886">
        <w:rPr>
          <w:i/>
          <w:iCs/>
          <w:color w:val="000000"/>
          <w:sz w:val="24"/>
        </w:rPr>
        <w:t>Proceedings of the 30th ACM SIGKDD Conference on Knowledge Discovery and Data Mining</w:t>
      </w:r>
      <w:r w:rsidRPr="00FD5886">
        <w:rPr>
          <w:color w:val="000000"/>
          <w:sz w:val="24"/>
        </w:rPr>
        <w:t>, 6513–6522. https://doi.org/10.1145/3637528.3671468</w:t>
      </w:r>
    </w:p>
    <w:p w14:paraId="2A061462" w14:textId="77777777" w:rsidR="004E0B54" w:rsidRPr="00FD5886" w:rsidRDefault="004E0B54" w:rsidP="004E0B54">
      <w:pPr>
        <w:pStyle w:val="Bibliography"/>
        <w:rPr>
          <w:color w:val="000000"/>
          <w:sz w:val="24"/>
        </w:rPr>
      </w:pPr>
      <w:r w:rsidRPr="00FD5886">
        <w:rPr>
          <w:color w:val="000000"/>
          <w:sz w:val="24"/>
        </w:rPr>
        <w:t xml:space="preserve">Houtkoop, B. L., Chambers, C., Macleod, M., Bishop, D. V. M., Nichols, T. E., &amp; Wagenmakers, E.-J. (2018). Data Sharing in Psychology: A Survey on Barriers and Preconditions. </w:t>
      </w:r>
      <w:r w:rsidRPr="00FD5886">
        <w:rPr>
          <w:i/>
          <w:iCs/>
          <w:color w:val="000000"/>
          <w:sz w:val="24"/>
        </w:rPr>
        <w:t>Advances in Methods and Practices in Psychological Science</w:t>
      </w:r>
      <w:r w:rsidRPr="00FD5886">
        <w:rPr>
          <w:color w:val="000000"/>
          <w:sz w:val="24"/>
        </w:rPr>
        <w:t xml:space="preserve">, </w:t>
      </w:r>
      <w:r w:rsidRPr="00FD5886">
        <w:rPr>
          <w:i/>
          <w:iCs/>
          <w:color w:val="000000"/>
          <w:sz w:val="24"/>
        </w:rPr>
        <w:t>1</w:t>
      </w:r>
      <w:r w:rsidRPr="00FD5886">
        <w:rPr>
          <w:color w:val="000000"/>
          <w:sz w:val="24"/>
        </w:rPr>
        <w:t>(1), 70–85. https://doi.org/10.1177/2515245917751886</w:t>
      </w:r>
    </w:p>
    <w:p w14:paraId="4648BD68" w14:textId="77777777" w:rsidR="004E0B54" w:rsidRPr="00FD5886" w:rsidRDefault="004E0B54" w:rsidP="004E0B54">
      <w:pPr>
        <w:pStyle w:val="Bibliography"/>
        <w:rPr>
          <w:color w:val="000000"/>
          <w:sz w:val="24"/>
        </w:rPr>
      </w:pPr>
      <w:r w:rsidRPr="00FD5886">
        <w:rPr>
          <w:color w:val="000000"/>
          <w:sz w:val="24"/>
        </w:rPr>
        <w:t xml:space="preserve">Huff, M., &amp; Bongartz, E. C. (2023). Low Research-Data Availability in Educational-Psychology Journals: No Indication of Effective Research-Data Policies. </w:t>
      </w:r>
      <w:r w:rsidRPr="00FD5886">
        <w:rPr>
          <w:i/>
          <w:iCs/>
          <w:color w:val="000000"/>
          <w:sz w:val="24"/>
        </w:rPr>
        <w:t>Advances in Methods and Practices in Psychological Science</w:t>
      </w:r>
      <w:r w:rsidRPr="00FD5886">
        <w:rPr>
          <w:color w:val="000000"/>
          <w:sz w:val="24"/>
        </w:rPr>
        <w:t xml:space="preserve">, </w:t>
      </w:r>
      <w:r w:rsidRPr="00FD5886">
        <w:rPr>
          <w:i/>
          <w:iCs/>
          <w:color w:val="000000"/>
          <w:sz w:val="24"/>
        </w:rPr>
        <w:t>6</w:t>
      </w:r>
      <w:r w:rsidRPr="00FD5886">
        <w:rPr>
          <w:color w:val="000000"/>
          <w:sz w:val="24"/>
        </w:rPr>
        <w:t>(1), 25152459231156419. https://doi.org/10.1177/25152459231156419</w:t>
      </w:r>
    </w:p>
    <w:p w14:paraId="6F971565" w14:textId="77777777" w:rsidR="004E0B54" w:rsidRPr="00FD5886" w:rsidRDefault="004E0B54" w:rsidP="004E0B54">
      <w:pPr>
        <w:pStyle w:val="Bibliography"/>
        <w:rPr>
          <w:color w:val="000000"/>
          <w:sz w:val="24"/>
        </w:rPr>
      </w:pPr>
      <w:r w:rsidRPr="00FD5886">
        <w:rPr>
          <w:color w:val="000000"/>
          <w:sz w:val="24"/>
        </w:rPr>
        <w:t xml:space="preserve">Korbmacher, M., Azevedo, F., Pennington, C. R., Hartmann, H., Pownall, M., Schmidt, K., Elsherif, M., Breznau, N., Robertson, O., Kalandadze, T., Yu, S., Baker, B. J., </w:t>
      </w:r>
      <w:r w:rsidRPr="00FD5886">
        <w:rPr>
          <w:color w:val="000000"/>
          <w:sz w:val="24"/>
        </w:rPr>
        <w:lastRenderedPageBreak/>
        <w:t xml:space="preserve">O’Mahony, A., Olsnes, J. Ø.-S., Shaw, J. J., Gjoneska, B., Yamada, Y., Röer, J. P., Murphy, J., … Evans, T. (2023). The replication crisis has led to positive structural, procedural, and community changes. </w:t>
      </w:r>
      <w:r w:rsidRPr="00FD5886">
        <w:rPr>
          <w:i/>
          <w:iCs/>
          <w:color w:val="000000"/>
          <w:sz w:val="24"/>
        </w:rPr>
        <w:t>Communications Psychology</w:t>
      </w:r>
      <w:r w:rsidRPr="00FD5886">
        <w:rPr>
          <w:color w:val="000000"/>
          <w:sz w:val="24"/>
        </w:rPr>
        <w:t xml:space="preserve">, </w:t>
      </w:r>
      <w:r w:rsidRPr="00FD5886">
        <w:rPr>
          <w:i/>
          <w:iCs/>
          <w:color w:val="000000"/>
          <w:sz w:val="24"/>
        </w:rPr>
        <w:t>1</w:t>
      </w:r>
      <w:r w:rsidRPr="00FD5886">
        <w:rPr>
          <w:color w:val="000000"/>
          <w:sz w:val="24"/>
        </w:rPr>
        <w:t>(1), 1–13. https://doi.org/10.1038/s44271-023-00003-2</w:t>
      </w:r>
    </w:p>
    <w:p w14:paraId="121CC2FF" w14:textId="77777777" w:rsidR="004E0B54" w:rsidRPr="00FD5886" w:rsidRDefault="004E0B54" w:rsidP="004E0B54">
      <w:pPr>
        <w:pStyle w:val="Bibliography"/>
        <w:rPr>
          <w:color w:val="000000"/>
          <w:sz w:val="24"/>
        </w:rPr>
      </w:pPr>
      <w:r w:rsidRPr="00FD5886">
        <w:rPr>
          <w:color w:val="000000"/>
          <w:sz w:val="24"/>
        </w:rPr>
        <w:t xml:space="preserve">Laurinavichyute, A., Yadav, H., &amp; Vasishth, S. (2022). Share the code, not just the data: A case study of the reproducibility of articles published in the Journal of Memory and Language under the open data policy. </w:t>
      </w:r>
      <w:r w:rsidRPr="00FD5886">
        <w:rPr>
          <w:i/>
          <w:iCs/>
          <w:color w:val="000000"/>
          <w:sz w:val="24"/>
        </w:rPr>
        <w:t>Journal of Memory and Language</w:t>
      </w:r>
      <w:r w:rsidRPr="00FD5886">
        <w:rPr>
          <w:color w:val="000000"/>
          <w:sz w:val="24"/>
        </w:rPr>
        <w:t xml:space="preserve">, </w:t>
      </w:r>
      <w:r w:rsidRPr="00FD5886">
        <w:rPr>
          <w:i/>
          <w:iCs/>
          <w:color w:val="000000"/>
          <w:sz w:val="24"/>
        </w:rPr>
        <w:t>125</w:t>
      </w:r>
      <w:r w:rsidRPr="00FD5886">
        <w:rPr>
          <w:color w:val="000000"/>
          <w:sz w:val="24"/>
        </w:rPr>
        <w:t>, 104332. https://doi.org/10.1016/j.jml.2022.104332</w:t>
      </w:r>
    </w:p>
    <w:p w14:paraId="74717B7D" w14:textId="77777777" w:rsidR="004E0B54" w:rsidRPr="00FD5886" w:rsidRDefault="004E0B54" w:rsidP="004E0B54">
      <w:pPr>
        <w:pStyle w:val="Bibliography"/>
        <w:rPr>
          <w:color w:val="000000"/>
          <w:sz w:val="24"/>
        </w:rPr>
      </w:pPr>
      <w:r w:rsidRPr="00FD5886">
        <w:rPr>
          <w:color w:val="000000"/>
          <w:sz w:val="24"/>
        </w:rPr>
        <w:t xml:space="preserve">National Science Foundation. (2010). </w:t>
      </w:r>
      <w:r w:rsidRPr="00FD5886">
        <w:rPr>
          <w:i/>
          <w:iCs/>
          <w:color w:val="000000"/>
          <w:sz w:val="24"/>
        </w:rPr>
        <w:t>Scientists Seeking NSF Funding Will Soon Be Required to Submit Data Management Plans</w:t>
      </w:r>
      <w:r w:rsidRPr="00FD5886">
        <w:rPr>
          <w:color w:val="000000"/>
          <w:sz w:val="24"/>
        </w:rPr>
        <w:t>. https://www.nsf.gov/news/news_summ.jsp?cntn_id=116928</w:t>
      </w:r>
    </w:p>
    <w:p w14:paraId="409B55DC" w14:textId="77777777" w:rsidR="004E0B54" w:rsidRPr="00FD5886" w:rsidRDefault="004E0B54" w:rsidP="004E0B54">
      <w:pPr>
        <w:pStyle w:val="Bibliography"/>
        <w:rPr>
          <w:color w:val="000000"/>
          <w:sz w:val="24"/>
        </w:rPr>
      </w:pPr>
      <w:r w:rsidRPr="00FD5886">
        <w:rPr>
          <w:color w:val="000000"/>
          <w:sz w:val="24"/>
        </w:rPr>
        <w:t xml:space="preserve">Nosek, B. A., &amp; Bar-Anan, Y. (2012). Scientific Utopia: I. Opening Scientific Communication. </w:t>
      </w:r>
      <w:r w:rsidRPr="00FD5886">
        <w:rPr>
          <w:i/>
          <w:iCs/>
          <w:color w:val="000000"/>
          <w:sz w:val="24"/>
        </w:rPr>
        <w:t>Psychological Inquiry</w:t>
      </w:r>
      <w:r w:rsidRPr="00FD5886">
        <w:rPr>
          <w:color w:val="000000"/>
          <w:sz w:val="24"/>
        </w:rPr>
        <w:t xml:space="preserve">, </w:t>
      </w:r>
      <w:r w:rsidRPr="00FD5886">
        <w:rPr>
          <w:i/>
          <w:iCs/>
          <w:color w:val="000000"/>
          <w:sz w:val="24"/>
        </w:rPr>
        <w:t>23</w:t>
      </w:r>
      <w:r w:rsidRPr="00FD5886">
        <w:rPr>
          <w:color w:val="000000"/>
          <w:sz w:val="24"/>
        </w:rPr>
        <w:t>(3), 217–243. https://doi.org/10.1080/1047840X.2012.692215</w:t>
      </w:r>
    </w:p>
    <w:p w14:paraId="22399E88" w14:textId="77777777" w:rsidR="004E0B54" w:rsidRPr="00FD5886" w:rsidRDefault="004E0B54" w:rsidP="004E0B54">
      <w:pPr>
        <w:pStyle w:val="Bibliography"/>
        <w:rPr>
          <w:color w:val="000000"/>
          <w:sz w:val="24"/>
        </w:rPr>
      </w:pPr>
      <w:r w:rsidRPr="00FD5886">
        <w:rPr>
          <w:color w:val="000000"/>
          <w:sz w:val="24"/>
        </w:rPr>
        <w:t xml:space="preserve">Open Science Collaboration. (2015). Estimating the reproducibility of psychological science. </w:t>
      </w:r>
      <w:r w:rsidRPr="00FD5886">
        <w:rPr>
          <w:i/>
          <w:iCs/>
          <w:color w:val="000000"/>
          <w:sz w:val="24"/>
        </w:rPr>
        <w:t>Science</w:t>
      </w:r>
      <w:r w:rsidRPr="00FD5886">
        <w:rPr>
          <w:color w:val="000000"/>
          <w:sz w:val="24"/>
        </w:rPr>
        <w:t xml:space="preserve">, </w:t>
      </w:r>
      <w:r w:rsidRPr="00FD5886">
        <w:rPr>
          <w:i/>
          <w:iCs/>
          <w:color w:val="000000"/>
          <w:sz w:val="24"/>
        </w:rPr>
        <w:t>349</w:t>
      </w:r>
      <w:r w:rsidRPr="00FD5886">
        <w:rPr>
          <w:color w:val="000000"/>
          <w:sz w:val="24"/>
        </w:rPr>
        <w:t>(6251), aac4716. https://doi.org/10.1126/science.aac4716</w:t>
      </w:r>
    </w:p>
    <w:p w14:paraId="1783976F" w14:textId="77777777" w:rsidR="004E0B54" w:rsidRPr="00FD5886" w:rsidRDefault="004E0B54" w:rsidP="004E0B54">
      <w:pPr>
        <w:pStyle w:val="Bibliography"/>
        <w:rPr>
          <w:color w:val="000000"/>
          <w:sz w:val="24"/>
        </w:rPr>
      </w:pPr>
      <w:r w:rsidRPr="00FD5886">
        <w:rPr>
          <w:color w:val="000000"/>
          <w:sz w:val="24"/>
        </w:rPr>
        <w:t xml:space="preserve">Rauch, C. B., Kelly, M., Kunze, J. A., &amp; Greenberg, J. (2022). FAIR Metadata: A Community-Driven Vocabulary Application. In E. Garoufallou, M.-A. Ovalle-Perandones, &amp; A. Vlachidis (Eds.), </w:t>
      </w:r>
      <w:r w:rsidRPr="00FD5886">
        <w:rPr>
          <w:i/>
          <w:iCs/>
          <w:color w:val="000000"/>
          <w:sz w:val="24"/>
        </w:rPr>
        <w:t>Metadata and Semantic Research</w:t>
      </w:r>
      <w:r w:rsidRPr="00FD5886">
        <w:rPr>
          <w:color w:val="000000"/>
          <w:sz w:val="24"/>
        </w:rPr>
        <w:t xml:space="preserve"> (pp. 187–198). Springer International Publishing. https://doi.org/10.1007/978-3-030-98876-0_16</w:t>
      </w:r>
    </w:p>
    <w:p w14:paraId="2E553080" w14:textId="77777777" w:rsidR="004E0B54" w:rsidRPr="00FD5886" w:rsidRDefault="004E0B54" w:rsidP="004E0B54">
      <w:pPr>
        <w:pStyle w:val="Bibliography"/>
        <w:rPr>
          <w:color w:val="000000"/>
          <w:sz w:val="24"/>
        </w:rPr>
      </w:pPr>
      <w:r w:rsidRPr="00FD5886">
        <w:rPr>
          <w:color w:val="000000"/>
          <w:sz w:val="24"/>
        </w:rPr>
        <w:lastRenderedPageBreak/>
        <w:t xml:space="preserve">Roche, D. G., Kruuk, L. E. B., Lanfear, R., &amp; Binning, S. A. (2015). Public Data Archiving in Ecology and Evolution: How Well Are We Doing? </w:t>
      </w:r>
      <w:r w:rsidRPr="00FD5886">
        <w:rPr>
          <w:i/>
          <w:iCs/>
          <w:color w:val="000000"/>
          <w:sz w:val="24"/>
        </w:rPr>
        <w:t>PLOS Biology</w:t>
      </w:r>
      <w:r w:rsidRPr="00FD5886">
        <w:rPr>
          <w:color w:val="000000"/>
          <w:sz w:val="24"/>
        </w:rPr>
        <w:t xml:space="preserve">, </w:t>
      </w:r>
      <w:r w:rsidRPr="00FD5886">
        <w:rPr>
          <w:i/>
          <w:iCs/>
          <w:color w:val="000000"/>
          <w:sz w:val="24"/>
        </w:rPr>
        <w:t>13</w:t>
      </w:r>
      <w:r w:rsidRPr="00FD5886">
        <w:rPr>
          <w:color w:val="000000"/>
          <w:sz w:val="24"/>
        </w:rPr>
        <w:t>(11), e1002295. https://doi.org/10.1371/journal.pbio.1002295</w:t>
      </w:r>
    </w:p>
    <w:p w14:paraId="15327AAA" w14:textId="77777777" w:rsidR="004E0B54" w:rsidRPr="00FD5886" w:rsidRDefault="004E0B54" w:rsidP="004E0B54">
      <w:pPr>
        <w:pStyle w:val="Bibliography"/>
        <w:rPr>
          <w:color w:val="000000"/>
          <w:sz w:val="24"/>
        </w:rPr>
      </w:pPr>
      <w:r w:rsidRPr="00FD5886">
        <w:rPr>
          <w:color w:val="000000"/>
          <w:sz w:val="24"/>
        </w:rPr>
        <w:t xml:space="preserve">Rochios, C., &amp; Richmond, J. L. (2024). Are we all on the same page? Subfield differences in open science practices in psychology. </w:t>
      </w:r>
      <w:r w:rsidRPr="00FD5886">
        <w:rPr>
          <w:i/>
          <w:iCs/>
          <w:color w:val="000000"/>
          <w:sz w:val="24"/>
        </w:rPr>
        <w:t>Infant and Child Development</w:t>
      </w:r>
      <w:r w:rsidRPr="00FD5886">
        <w:rPr>
          <w:color w:val="000000"/>
          <w:sz w:val="24"/>
        </w:rPr>
        <w:t xml:space="preserve">, </w:t>
      </w:r>
      <w:r w:rsidRPr="00FD5886">
        <w:rPr>
          <w:i/>
          <w:iCs/>
          <w:color w:val="000000"/>
          <w:sz w:val="24"/>
        </w:rPr>
        <w:t>33</w:t>
      </w:r>
      <w:r w:rsidRPr="00FD5886">
        <w:rPr>
          <w:color w:val="000000"/>
          <w:sz w:val="24"/>
        </w:rPr>
        <w:t>(1), e2361. https://doi.org/10.1002/icd.2361</w:t>
      </w:r>
    </w:p>
    <w:p w14:paraId="4C988F45" w14:textId="77777777" w:rsidR="004E0B54" w:rsidRPr="00FD5886" w:rsidRDefault="004E0B54" w:rsidP="004E0B54">
      <w:pPr>
        <w:pStyle w:val="Bibliography"/>
        <w:rPr>
          <w:color w:val="000000"/>
          <w:sz w:val="24"/>
        </w:rPr>
      </w:pPr>
      <w:r w:rsidRPr="00FD5886">
        <w:rPr>
          <w:color w:val="000000"/>
          <w:sz w:val="24"/>
        </w:rPr>
        <w:t xml:space="preserve">Stodden, V. (2020). Theme Editor’s Introduction to Reproducibility and Replicability in Science. </w:t>
      </w:r>
      <w:r w:rsidRPr="00FD5886">
        <w:rPr>
          <w:i/>
          <w:iCs/>
          <w:color w:val="000000"/>
          <w:sz w:val="24"/>
        </w:rPr>
        <w:t>Harvard Data Science Review</w:t>
      </w:r>
      <w:r w:rsidRPr="00FD5886">
        <w:rPr>
          <w:color w:val="000000"/>
          <w:sz w:val="24"/>
        </w:rPr>
        <w:t xml:space="preserve">, </w:t>
      </w:r>
      <w:r w:rsidRPr="00FD5886">
        <w:rPr>
          <w:i/>
          <w:iCs/>
          <w:color w:val="000000"/>
          <w:sz w:val="24"/>
        </w:rPr>
        <w:t>2</w:t>
      </w:r>
      <w:r w:rsidRPr="00FD5886">
        <w:rPr>
          <w:color w:val="000000"/>
          <w:sz w:val="24"/>
        </w:rPr>
        <w:t>(4). https://doi.org/10.1162/99608f92.c46a02d4</w:t>
      </w:r>
    </w:p>
    <w:p w14:paraId="13BD16CC" w14:textId="77777777" w:rsidR="004E0B54" w:rsidRPr="00FD5886" w:rsidRDefault="004E0B54" w:rsidP="004E0B54">
      <w:pPr>
        <w:pStyle w:val="Bibliography"/>
        <w:rPr>
          <w:color w:val="000000"/>
          <w:sz w:val="24"/>
        </w:rPr>
      </w:pPr>
      <w:r w:rsidRPr="00FD5886">
        <w:rPr>
          <w:color w:val="000000"/>
          <w:sz w:val="24"/>
        </w:rPr>
        <w:t xml:space="preserve">Stodden, V., Guo, P., &amp; Ma, Z. (2013). Toward Reproducible Computational Research: An Empirical Analysis of Data and Code Policy Adoption by Journals. </w:t>
      </w:r>
      <w:r w:rsidRPr="00FD5886">
        <w:rPr>
          <w:i/>
          <w:iCs/>
          <w:color w:val="000000"/>
          <w:sz w:val="24"/>
        </w:rPr>
        <w:t>PLOS ONE</w:t>
      </w:r>
      <w:r w:rsidRPr="00FD5886">
        <w:rPr>
          <w:color w:val="000000"/>
          <w:sz w:val="24"/>
        </w:rPr>
        <w:t xml:space="preserve">, </w:t>
      </w:r>
      <w:r w:rsidRPr="00FD5886">
        <w:rPr>
          <w:i/>
          <w:iCs/>
          <w:color w:val="000000"/>
          <w:sz w:val="24"/>
        </w:rPr>
        <w:t>8</w:t>
      </w:r>
      <w:r w:rsidRPr="00FD5886">
        <w:rPr>
          <w:color w:val="000000"/>
          <w:sz w:val="24"/>
        </w:rPr>
        <w:t>(6), e67111. https://doi.org/10.1371/journal.pone.0067111</w:t>
      </w:r>
    </w:p>
    <w:p w14:paraId="58204395" w14:textId="77777777" w:rsidR="004E0B54" w:rsidRPr="00FD5886" w:rsidRDefault="004E0B54" w:rsidP="004E0B54">
      <w:pPr>
        <w:pStyle w:val="Bibliography"/>
        <w:rPr>
          <w:color w:val="000000"/>
          <w:sz w:val="24"/>
        </w:rPr>
      </w:pPr>
      <w:r w:rsidRPr="00FD5886">
        <w:rPr>
          <w:color w:val="000000"/>
          <w:sz w:val="24"/>
        </w:rPr>
        <w:t xml:space="preserve">Towse, J. N., Ellis, D. A., &amp; Towse, A. S. (2021). Opening Pandora’s Box: Peeking inside Psychology’s data sharing practices, and seven recommendations for change. </w:t>
      </w:r>
      <w:r w:rsidRPr="00FD5886">
        <w:rPr>
          <w:i/>
          <w:iCs/>
          <w:color w:val="000000"/>
          <w:sz w:val="24"/>
        </w:rPr>
        <w:t>Behavior Research Methods</w:t>
      </w:r>
      <w:r w:rsidRPr="00FD5886">
        <w:rPr>
          <w:color w:val="000000"/>
          <w:sz w:val="24"/>
        </w:rPr>
        <w:t xml:space="preserve">, </w:t>
      </w:r>
      <w:r w:rsidRPr="00FD5886">
        <w:rPr>
          <w:i/>
          <w:iCs/>
          <w:color w:val="000000"/>
          <w:sz w:val="24"/>
        </w:rPr>
        <w:t>53</w:t>
      </w:r>
      <w:r w:rsidRPr="00FD5886">
        <w:rPr>
          <w:color w:val="000000"/>
          <w:sz w:val="24"/>
        </w:rPr>
        <w:t>(4), 1455–1468. https://doi.org/10.3758/s13428-020-01486-1</w:t>
      </w:r>
    </w:p>
    <w:p w14:paraId="68CDA329" w14:textId="77777777" w:rsidR="004E0B54" w:rsidRPr="00FD5886" w:rsidRDefault="004E0B54" w:rsidP="004E0B54">
      <w:pPr>
        <w:pStyle w:val="Bibliography"/>
        <w:rPr>
          <w:color w:val="000000"/>
          <w:sz w:val="24"/>
        </w:rPr>
      </w:pPr>
      <w:r w:rsidRPr="00FD5886">
        <w:rPr>
          <w:color w:val="000000"/>
          <w:sz w:val="24"/>
        </w:rPr>
        <w:t xml:space="preserve">Washburn, A. N., Hanson, B. E., Motyl, M., Skitka, L. J., Yantis, C., Wong, K. M., Sun, J., Prims, J. P., Mueller, A. B., Melton, Z. J., &amp; Carsel, T. S. (2018). Why Do Some Psychology Researchers Resist Adopting Proposed Reforms to Research Practices? A Description of Researchers’ Rationales. </w:t>
      </w:r>
      <w:r w:rsidRPr="00FD5886">
        <w:rPr>
          <w:i/>
          <w:iCs/>
          <w:color w:val="000000"/>
          <w:sz w:val="24"/>
        </w:rPr>
        <w:t>Advances in Methods and Practices in Psychological Science</w:t>
      </w:r>
      <w:r w:rsidRPr="00FD5886">
        <w:rPr>
          <w:color w:val="000000"/>
          <w:sz w:val="24"/>
        </w:rPr>
        <w:t xml:space="preserve">, </w:t>
      </w:r>
      <w:r w:rsidRPr="00FD5886">
        <w:rPr>
          <w:i/>
          <w:iCs/>
          <w:color w:val="000000"/>
          <w:sz w:val="24"/>
        </w:rPr>
        <w:t>1</w:t>
      </w:r>
      <w:r w:rsidRPr="00FD5886">
        <w:rPr>
          <w:color w:val="000000"/>
          <w:sz w:val="24"/>
        </w:rPr>
        <w:t>(2), 166–173. https://doi.org/10.1177/2515245918757427</w:t>
      </w:r>
    </w:p>
    <w:p w14:paraId="33F95BA6" w14:textId="77777777" w:rsidR="004E0B54" w:rsidRPr="00FD5886" w:rsidRDefault="004E0B54" w:rsidP="004E0B54">
      <w:pPr>
        <w:pStyle w:val="Bibliography"/>
        <w:rPr>
          <w:color w:val="000000"/>
          <w:sz w:val="24"/>
        </w:rPr>
      </w:pPr>
      <w:r w:rsidRPr="00FD5886">
        <w:rPr>
          <w:color w:val="000000"/>
          <w:sz w:val="24"/>
        </w:rPr>
        <w:lastRenderedPageBreak/>
        <w:t xml:space="preserve">Wiechert, S., Leistra, P., Ben-Shakhar, G., Pertzov, Y., &amp; Verschuere, B. (2024). Open science practices in the false memory literature. </w:t>
      </w:r>
      <w:r w:rsidRPr="00FD5886">
        <w:rPr>
          <w:i/>
          <w:iCs/>
          <w:color w:val="000000"/>
          <w:sz w:val="24"/>
        </w:rPr>
        <w:t>Memory</w:t>
      </w:r>
      <w:r w:rsidRPr="00FD5886">
        <w:rPr>
          <w:color w:val="000000"/>
          <w:sz w:val="24"/>
        </w:rPr>
        <w:t xml:space="preserve">, </w:t>
      </w:r>
      <w:r w:rsidRPr="00FD5886">
        <w:rPr>
          <w:i/>
          <w:iCs/>
          <w:color w:val="000000"/>
          <w:sz w:val="24"/>
        </w:rPr>
        <w:t>32</w:t>
      </w:r>
      <w:r w:rsidRPr="00FD5886">
        <w:rPr>
          <w:color w:val="000000"/>
          <w:sz w:val="24"/>
        </w:rPr>
        <w:t>(8), 1115–1127. https://doi.org/10.1080/09658211.2024.2387108</w:t>
      </w:r>
    </w:p>
    <w:p w14:paraId="003DBD89" w14:textId="77777777" w:rsidR="004E0B54" w:rsidRPr="00FD5886" w:rsidRDefault="004E0B54" w:rsidP="004E0B54">
      <w:pPr>
        <w:pStyle w:val="Bibliography"/>
        <w:rPr>
          <w:color w:val="000000"/>
          <w:sz w:val="24"/>
        </w:rPr>
      </w:pPr>
      <w:r w:rsidRPr="00FD5886">
        <w:rPr>
          <w:color w:val="000000"/>
          <w:sz w:val="24"/>
        </w:rP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sidRPr="00FD5886">
        <w:rPr>
          <w:i/>
          <w:iCs/>
          <w:color w:val="000000"/>
          <w:sz w:val="24"/>
        </w:rPr>
        <w:t>Scientific Data</w:t>
      </w:r>
      <w:r w:rsidRPr="00FD5886">
        <w:rPr>
          <w:color w:val="000000"/>
          <w:sz w:val="24"/>
        </w:rPr>
        <w:t xml:space="preserve">, </w:t>
      </w:r>
      <w:r w:rsidRPr="00FD5886">
        <w:rPr>
          <w:i/>
          <w:iCs/>
          <w:color w:val="000000"/>
          <w:sz w:val="24"/>
        </w:rPr>
        <w:t>3</w:t>
      </w:r>
      <w:r w:rsidRPr="00FD5886">
        <w:rPr>
          <w:color w:val="000000"/>
          <w:sz w:val="24"/>
        </w:rPr>
        <w:t>(1), 160018. https://doi.org/10.1038/sdata.2016.18</w:t>
      </w:r>
    </w:p>
    <w:p w14:paraId="5B9CD628" w14:textId="77777777" w:rsidR="004E0B54" w:rsidRPr="00FD5886" w:rsidRDefault="004E0B54" w:rsidP="004E0B54">
      <w:pPr>
        <w:pStyle w:val="Bibliography"/>
        <w:rPr>
          <w:color w:val="000000"/>
          <w:sz w:val="24"/>
        </w:rPr>
      </w:pPr>
      <w:r w:rsidRPr="00FD5886">
        <w:rPr>
          <w:color w:val="000000"/>
          <w:sz w:val="24"/>
        </w:rPr>
        <w:t xml:space="preserve">Yakel, E., Faniel, I. M., &amp; Robert Jr, L. P. (2024). An empirical examination of data reuser trust in a digital repository. </w:t>
      </w:r>
      <w:r w:rsidRPr="00FD5886">
        <w:rPr>
          <w:i/>
          <w:iCs/>
          <w:color w:val="000000"/>
          <w:sz w:val="24"/>
        </w:rPr>
        <w:t>Journal of the Association for Information Science and Technology</w:t>
      </w:r>
      <w:r w:rsidRPr="00FD5886">
        <w:rPr>
          <w:color w:val="000000"/>
          <w:sz w:val="24"/>
        </w:rPr>
        <w:t xml:space="preserve">, </w:t>
      </w:r>
      <w:r w:rsidRPr="00FD5886">
        <w:rPr>
          <w:i/>
          <w:iCs/>
          <w:color w:val="000000"/>
          <w:sz w:val="24"/>
        </w:rPr>
        <w:t>75</w:t>
      </w:r>
      <w:r w:rsidRPr="00FD5886">
        <w:rPr>
          <w:color w:val="000000"/>
          <w:sz w:val="24"/>
        </w:rPr>
        <w:t>(8), 898–915. https://doi.org/10.1002/asi.24933</w:t>
      </w:r>
    </w:p>
    <w:p w14:paraId="0B45A362" w14:textId="1B935C5B" w:rsidR="00F46E77" w:rsidRPr="007A3722" w:rsidRDefault="004C0F5F" w:rsidP="00C2449E">
      <w:pPr>
        <w:pStyle w:val="Bibliography"/>
        <w:rPr>
          <w:sz w:val="24"/>
          <w:szCs w:val="24"/>
        </w:rPr>
      </w:pPr>
      <w:r w:rsidRPr="00FD5886">
        <w:rPr>
          <w:bCs/>
          <w:color w:val="000000" w:themeColor="text1"/>
          <w:sz w:val="24"/>
          <w:szCs w:val="24"/>
        </w:rPr>
        <w:fldChar w:fldCharType="end"/>
      </w:r>
    </w:p>
    <w:sectPr w:rsidR="00F46E77" w:rsidRPr="007A3722" w:rsidSect="00C43853">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1DC32" w14:textId="77777777" w:rsidR="00C47FE3" w:rsidRDefault="00C47FE3" w:rsidP="00E102C3">
      <w:r>
        <w:separator/>
      </w:r>
    </w:p>
    <w:p w14:paraId="23392835" w14:textId="77777777" w:rsidR="00C47FE3" w:rsidRDefault="00C47FE3" w:rsidP="00E102C3"/>
  </w:endnote>
  <w:endnote w:type="continuationSeparator" w:id="0">
    <w:p w14:paraId="36B33939" w14:textId="77777777" w:rsidR="00C47FE3" w:rsidRDefault="00C47FE3" w:rsidP="00E102C3">
      <w:r>
        <w:continuationSeparator/>
      </w:r>
    </w:p>
    <w:p w14:paraId="14A71C65" w14:textId="77777777" w:rsidR="00C47FE3" w:rsidRDefault="00C47FE3" w:rsidP="00E102C3"/>
  </w:endnote>
  <w:endnote w:type="continuationNotice" w:id="1">
    <w:p w14:paraId="14CBAFA5" w14:textId="77777777" w:rsidR="00C47FE3" w:rsidRDefault="00C47FE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97BF1E" w14:textId="77777777" w:rsidR="00C47FE3" w:rsidRDefault="00C47FE3" w:rsidP="00E102C3">
      <w:r>
        <w:separator/>
      </w:r>
    </w:p>
    <w:p w14:paraId="588B887C" w14:textId="77777777" w:rsidR="00C47FE3" w:rsidRDefault="00C47FE3" w:rsidP="00E102C3"/>
  </w:footnote>
  <w:footnote w:type="continuationSeparator" w:id="0">
    <w:p w14:paraId="24059B85" w14:textId="77777777" w:rsidR="00C47FE3" w:rsidRDefault="00C47FE3" w:rsidP="00E102C3">
      <w:r>
        <w:continuationSeparator/>
      </w:r>
    </w:p>
    <w:p w14:paraId="062C0FD1" w14:textId="77777777" w:rsidR="00C47FE3" w:rsidRDefault="00C47FE3" w:rsidP="00E102C3"/>
  </w:footnote>
  <w:footnote w:type="continuationNotice" w:id="1">
    <w:p w14:paraId="136EBA00" w14:textId="77777777" w:rsidR="00C47FE3" w:rsidRDefault="00C47FE3">
      <w:pPr>
        <w:spacing w:line="240" w:lineRule="auto"/>
      </w:pPr>
    </w:p>
  </w:footnote>
  <w:footnote w:id="2">
    <w:p w14:paraId="188F0EC0" w14:textId="05436542" w:rsidR="00C45CCF" w:rsidRPr="00C45CCF" w:rsidRDefault="00C45CCF">
      <w:pPr>
        <w:pStyle w:val="FootnoteText"/>
        <w:rPr>
          <w:lang w:val="en-GB"/>
        </w:rPr>
      </w:pPr>
      <w:r>
        <w:rPr>
          <w:rStyle w:val="FootnoteReference"/>
        </w:rPr>
        <w:footnoteRef/>
      </w:r>
      <w:r>
        <w:t xml:space="preserve"> </w:t>
      </w:r>
      <w:r>
        <w:rPr>
          <w:bCs/>
          <w:color w:val="000000" w:themeColor="text1"/>
          <w:sz w:val="24"/>
          <w:szCs w:val="24"/>
        </w:rPr>
        <w:t xml:space="preserve">Technically, there is a ‘rawer’ form of data </w:t>
      </w:r>
      <w:r w:rsidR="00330750">
        <w:rPr>
          <w:bCs/>
          <w:color w:val="000000" w:themeColor="text1"/>
          <w:sz w:val="24"/>
          <w:szCs w:val="24"/>
        </w:rPr>
        <w:t>than by-fixation data that</w:t>
      </w:r>
      <w:r>
        <w:rPr>
          <w:bCs/>
          <w:color w:val="000000" w:themeColor="text1"/>
          <w:sz w:val="24"/>
          <w:szCs w:val="24"/>
        </w:rPr>
        <w:t xml:space="preserve"> </w:t>
      </w:r>
      <w:r w:rsidR="00330750">
        <w:rPr>
          <w:bCs/>
          <w:color w:val="000000" w:themeColor="text1"/>
          <w:sz w:val="24"/>
          <w:szCs w:val="24"/>
        </w:rPr>
        <w:t>comprises</w:t>
      </w:r>
      <w:r>
        <w:rPr>
          <w:bCs/>
          <w:color w:val="000000" w:themeColor="text1"/>
          <w:sz w:val="24"/>
          <w:szCs w:val="24"/>
        </w:rPr>
        <w:t xml:space="preserve"> individual samples recorded by the eye tracker during a study. </w:t>
      </w:r>
      <w:r w:rsidR="00330750">
        <w:rPr>
          <w:bCs/>
          <w:color w:val="000000" w:themeColor="text1"/>
          <w:sz w:val="24"/>
          <w:szCs w:val="24"/>
        </w:rPr>
        <w:t xml:space="preserve">For instance, </w:t>
      </w:r>
      <w:r>
        <w:rPr>
          <w:bCs/>
          <w:color w:val="000000" w:themeColor="text1"/>
          <w:sz w:val="24"/>
          <w:szCs w:val="24"/>
        </w:rPr>
        <w:t xml:space="preserve">an eye tracker that records at 1000 Hz (i.e., 1000 samples per second), </w:t>
      </w:r>
      <w:r w:rsidR="00330750">
        <w:rPr>
          <w:bCs/>
          <w:color w:val="000000" w:themeColor="text1"/>
          <w:sz w:val="24"/>
          <w:szCs w:val="24"/>
        </w:rPr>
        <w:t>would produce an impractically-large</w:t>
      </w:r>
      <w:r>
        <w:rPr>
          <w:bCs/>
          <w:color w:val="000000" w:themeColor="text1"/>
          <w:sz w:val="24"/>
          <w:szCs w:val="24"/>
        </w:rPr>
        <w:t xml:space="preserve"> dataset comprising tens of millions of rows of data even </w:t>
      </w:r>
      <w:r w:rsidR="00330750">
        <w:rPr>
          <w:bCs/>
          <w:color w:val="000000" w:themeColor="text1"/>
          <w:sz w:val="24"/>
          <w:szCs w:val="24"/>
        </w:rPr>
        <w:t xml:space="preserve">for </w:t>
      </w:r>
      <w:r>
        <w:rPr>
          <w:bCs/>
          <w:color w:val="000000" w:themeColor="text1"/>
          <w:sz w:val="24"/>
          <w:szCs w:val="24"/>
        </w:rPr>
        <w:t xml:space="preserve">a simple study. </w:t>
      </w:r>
      <w:r w:rsidR="00330750">
        <w:rPr>
          <w:bCs/>
          <w:color w:val="000000" w:themeColor="text1"/>
          <w:sz w:val="24"/>
          <w:szCs w:val="24"/>
        </w:rPr>
        <w:t>Consequently</w:t>
      </w:r>
      <w:r>
        <w:rPr>
          <w:bCs/>
          <w:color w:val="000000" w:themeColor="text1"/>
          <w:sz w:val="24"/>
          <w:szCs w:val="24"/>
        </w:rPr>
        <w:t xml:space="preserve">, we treat by-fixation datasets as the ideal raw data </w:t>
      </w:r>
      <w:r w:rsidR="00330750">
        <w:rPr>
          <w:bCs/>
          <w:color w:val="000000" w:themeColor="text1"/>
          <w:sz w:val="24"/>
          <w:szCs w:val="24"/>
        </w:rPr>
        <w:t>for</w:t>
      </w:r>
      <w:r>
        <w:rPr>
          <w:bCs/>
          <w:color w:val="000000" w:themeColor="text1"/>
          <w:sz w:val="24"/>
          <w:szCs w:val="24"/>
        </w:rPr>
        <w:t xml:space="preserve"> secondary data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824625240"/>
      <w:docPartObj>
        <w:docPartGallery w:val="Page Numbers (Top of Page)"/>
        <w:docPartUnique/>
      </w:docPartObj>
    </w:sdtPr>
    <w:sdtEndPr>
      <w:rPr>
        <w:noProof/>
      </w:rPr>
    </w:sdtEndPr>
    <w:sdtContent>
      <w:p w14:paraId="6C3849DC" w14:textId="77371248" w:rsidR="00A83757" w:rsidRPr="00AD4877" w:rsidRDefault="00DE2BFC" w:rsidP="008B135C">
        <w:pPr>
          <w:pStyle w:val="Header"/>
          <w:ind w:firstLine="0"/>
          <w:rPr>
            <w:sz w:val="24"/>
            <w:szCs w:val="24"/>
          </w:rPr>
        </w:pPr>
        <w:r>
          <w:rPr>
            <w:sz w:val="24"/>
            <w:szCs w:val="24"/>
          </w:rPr>
          <w:t>SHARING PRACTICES</w:t>
        </w:r>
        <w:r w:rsidR="008B3E08">
          <w:rPr>
            <w:sz w:val="24"/>
            <w:szCs w:val="24"/>
          </w:rPr>
          <w:t xml:space="preserve"> REVIEW</w:t>
        </w:r>
        <w:r w:rsidR="00780C86">
          <w:rPr>
            <w:sz w:val="24"/>
            <w:szCs w:val="24"/>
          </w:rPr>
          <w:tab/>
        </w:r>
        <w:r w:rsidR="00A83757" w:rsidRPr="00AD4877">
          <w:rPr>
            <w:sz w:val="24"/>
            <w:szCs w:val="24"/>
          </w:rPr>
          <w:t xml:space="preserve">  </w:t>
        </w:r>
        <w:r w:rsidR="008B135C">
          <w:rPr>
            <w:sz w:val="24"/>
            <w:szCs w:val="24"/>
          </w:rPr>
          <w:t xml:space="preserve">                            </w:t>
        </w:r>
        <w:r w:rsidR="00A83757" w:rsidRPr="00AD4877">
          <w:rPr>
            <w:sz w:val="24"/>
            <w:szCs w:val="24"/>
          </w:rPr>
          <w:tab/>
        </w:r>
        <w:r w:rsidR="00A83757" w:rsidRPr="00AD4877">
          <w:rPr>
            <w:sz w:val="24"/>
            <w:szCs w:val="24"/>
          </w:rPr>
          <w:fldChar w:fldCharType="begin"/>
        </w:r>
        <w:r w:rsidR="00A83757" w:rsidRPr="00AD4877">
          <w:rPr>
            <w:sz w:val="24"/>
            <w:szCs w:val="24"/>
          </w:rPr>
          <w:instrText xml:space="preserve"> PAGE   \* MERGEFORMAT </w:instrText>
        </w:r>
        <w:r w:rsidR="00A83757" w:rsidRPr="00AD4877">
          <w:rPr>
            <w:sz w:val="24"/>
            <w:szCs w:val="24"/>
          </w:rPr>
          <w:fldChar w:fldCharType="separate"/>
        </w:r>
        <w:r w:rsidR="00A83757" w:rsidRPr="00AD4877">
          <w:rPr>
            <w:noProof/>
            <w:sz w:val="24"/>
            <w:szCs w:val="24"/>
          </w:rPr>
          <w:t>19</w:t>
        </w:r>
        <w:r w:rsidR="00A83757" w:rsidRPr="00AD4877">
          <w:rPr>
            <w:noProof/>
            <w:sz w:val="24"/>
            <w:szCs w:val="24"/>
          </w:rPr>
          <w:fldChar w:fldCharType="end"/>
        </w:r>
      </w:p>
    </w:sdtContent>
  </w:sdt>
  <w:p w14:paraId="4676793A" w14:textId="77777777" w:rsidR="00A83757" w:rsidRPr="00AD4877" w:rsidRDefault="00A83757" w:rsidP="00E102C3">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55F46"/>
    <w:multiLevelType w:val="hybridMultilevel"/>
    <w:tmpl w:val="A27C0468"/>
    <w:lvl w:ilvl="0" w:tplc="540CB2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896660"/>
    <w:multiLevelType w:val="hybridMultilevel"/>
    <w:tmpl w:val="5290CCC2"/>
    <w:lvl w:ilvl="0" w:tplc="29B0B04E">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B1A0D"/>
    <w:multiLevelType w:val="hybridMultilevel"/>
    <w:tmpl w:val="669253BC"/>
    <w:lvl w:ilvl="0" w:tplc="9BE89C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806AEA"/>
    <w:multiLevelType w:val="hybridMultilevel"/>
    <w:tmpl w:val="BB820132"/>
    <w:lvl w:ilvl="0" w:tplc="72DE1B9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255A8D"/>
    <w:multiLevelType w:val="hybridMultilevel"/>
    <w:tmpl w:val="392E2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E3060F"/>
    <w:multiLevelType w:val="hybridMultilevel"/>
    <w:tmpl w:val="A5DA43AC"/>
    <w:lvl w:ilvl="0" w:tplc="A7968E5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C52716D"/>
    <w:multiLevelType w:val="hybridMultilevel"/>
    <w:tmpl w:val="0F84C0EE"/>
    <w:lvl w:ilvl="0" w:tplc="EC9248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5C215D8"/>
    <w:multiLevelType w:val="hybridMultilevel"/>
    <w:tmpl w:val="570A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AA38C4"/>
    <w:multiLevelType w:val="hybridMultilevel"/>
    <w:tmpl w:val="20969C70"/>
    <w:lvl w:ilvl="0" w:tplc="FB685FD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E160A0"/>
    <w:multiLevelType w:val="hybridMultilevel"/>
    <w:tmpl w:val="6C1CC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952FC8"/>
    <w:multiLevelType w:val="hybridMultilevel"/>
    <w:tmpl w:val="8340A976"/>
    <w:lvl w:ilvl="0" w:tplc="240675CC">
      <w:start w:val="10"/>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EB5C13"/>
    <w:multiLevelType w:val="hybridMultilevel"/>
    <w:tmpl w:val="3F20F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B320A1"/>
    <w:multiLevelType w:val="hybridMultilevel"/>
    <w:tmpl w:val="E0164CDC"/>
    <w:lvl w:ilvl="0" w:tplc="E93EA6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C4E53FC"/>
    <w:multiLevelType w:val="hybridMultilevel"/>
    <w:tmpl w:val="FFA05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2448774">
    <w:abstractNumId w:val="8"/>
  </w:num>
  <w:num w:numId="2" w16cid:durableId="2051686173">
    <w:abstractNumId w:val="7"/>
  </w:num>
  <w:num w:numId="3" w16cid:durableId="27923592">
    <w:abstractNumId w:val="12"/>
  </w:num>
  <w:num w:numId="4" w16cid:durableId="136337366">
    <w:abstractNumId w:val="4"/>
  </w:num>
  <w:num w:numId="5" w16cid:durableId="1496145149">
    <w:abstractNumId w:val="10"/>
  </w:num>
  <w:num w:numId="6" w16cid:durableId="79178721">
    <w:abstractNumId w:val="14"/>
  </w:num>
  <w:num w:numId="7" w16cid:durableId="768349727">
    <w:abstractNumId w:val="11"/>
  </w:num>
  <w:num w:numId="8" w16cid:durableId="482308626">
    <w:abstractNumId w:val="13"/>
  </w:num>
  <w:num w:numId="9" w16cid:durableId="1973631060">
    <w:abstractNumId w:val="2"/>
  </w:num>
  <w:num w:numId="10" w16cid:durableId="1939828541">
    <w:abstractNumId w:val="0"/>
  </w:num>
  <w:num w:numId="11" w16cid:durableId="475874557">
    <w:abstractNumId w:val="3"/>
  </w:num>
  <w:num w:numId="12" w16cid:durableId="1349284841">
    <w:abstractNumId w:val="9"/>
  </w:num>
  <w:num w:numId="13" w16cid:durableId="127818598">
    <w:abstractNumId w:val="1"/>
  </w:num>
  <w:num w:numId="14" w16cid:durableId="491027262">
    <w:abstractNumId w:val="5"/>
  </w:num>
  <w:num w:numId="15" w16cid:durableId="18670612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trackRevisions/>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277"/>
    <w:rsid w:val="0000088D"/>
    <w:rsid w:val="00000C46"/>
    <w:rsid w:val="000018A5"/>
    <w:rsid w:val="0000199F"/>
    <w:rsid w:val="00001D54"/>
    <w:rsid w:val="00003598"/>
    <w:rsid w:val="00003DBC"/>
    <w:rsid w:val="0000458D"/>
    <w:rsid w:val="00004908"/>
    <w:rsid w:val="00004F5B"/>
    <w:rsid w:val="00005C6D"/>
    <w:rsid w:val="00005E38"/>
    <w:rsid w:val="000070AE"/>
    <w:rsid w:val="00007116"/>
    <w:rsid w:val="000077C6"/>
    <w:rsid w:val="00007C4D"/>
    <w:rsid w:val="000108FB"/>
    <w:rsid w:val="00011777"/>
    <w:rsid w:val="00011D9B"/>
    <w:rsid w:val="00011F4E"/>
    <w:rsid w:val="00012254"/>
    <w:rsid w:val="000126DF"/>
    <w:rsid w:val="00012CFA"/>
    <w:rsid w:val="00013E0F"/>
    <w:rsid w:val="000141B1"/>
    <w:rsid w:val="00014305"/>
    <w:rsid w:val="00014D84"/>
    <w:rsid w:val="00015103"/>
    <w:rsid w:val="00015797"/>
    <w:rsid w:val="00015B59"/>
    <w:rsid w:val="00015C4B"/>
    <w:rsid w:val="00015F0A"/>
    <w:rsid w:val="00016D35"/>
    <w:rsid w:val="00020142"/>
    <w:rsid w:val="00020DA6"/>
    <w:rsid w:val="00021293"/>
    <w:rsid w:val="000213D7"/>
    <w:rsid w:val="0002186B"/>
    <w:rsid w:val="00022183"/>
    <w:rsid w:val="000225AA"/>
    <w:rsid w:val="00022874"/>
    <w:rsid w:val="00022E49"/>
    <w:rsid w:val="00022EEF"/>
    <w:rsid w:val="00023F33"/>
    <w:rsid w:val="0002403C"/>
    <w:rsid w:val="000242AE"/>
    <w:rsid w:val="000251D5"/>
    <w:rsid w:val="00025661"/>
    <w:rsid w:val="00025991"/>
    <w:rsid w:val="00026B2A"/>
    <w:rsid w:val="00027729"/>
    <w:rsid w:val="0003050F"/>
    <w:rsid w:val="000309BB"/>
    <w:rsid w:val="00030D29"/>
    <w:rsid w:val="00030E0F"/>
    <w:rsid w:val="00030E5B"/>
    <w:rsid w:val="000311DB"/>
    <w:rsid w:val="00032A03"/>
    <w:rsid w:val="00032EB1"/>
    <w:rsid w:val="00032F7F"/>
    <w:rsid w:val="00033FA0"/>
    <w:rsid w:val="0003406D"/>
    <w:rsid w:val="00034B8B"/>
    <w:rsid w:val="00035031"/>
    <w:rsid w:val="00035286"/>
    <w:rsid w:val="00035761"/>
    <w:rsid w:val="0003619F"/>
    <w:rsid w:val="00036C61"/>
    <w:rsid w:val="00036F4F"/>
    <w:rsid w:val="00036FEE"/>
    <w:rsid w:val="00037324"/>
    <w:rsid w:val="00037A57"/>
    <w:rsid w:val="00037FCA"/>
    <w:rsid w:val="00040594"/>
    <w:rsid w:val="00041560"/>
    <w:rsid w:val="00041855"/>
    <w:rsid w:val="000418ED"/>
    <w:rsid w:val="0004199B"/>
    <w:rsid w:val="00042636"/>
    <w:rsid w:val="00042FF7"/>
    <w:rsid w:val="0004303C"/>
    <w:rsid w:val="00043171"/>
    <w:rsid w:val="000447B5"/>
    <w:rsid w:val="00044E95"/>
    <w:rsid w:val="00045029"/>
    <w:rsid w:val="00047303"/>
    <w:rsid w:val="00047801"/>
    <w:rsid w:val="00047E5C"/>
    <w:rsid w:val="0005038D"/>
    <w:rsid w:val="0005041C"/>
    <w:rsid w:val="00051071"/>
    <w:rsid w:val="00051A6A"/>
    <w:rsid w:val="0005280A"/>
    <w:rsid w:val="00052C36"/>
    <w:rsid w:val="00052F9B"/>
    <w:rsid w:val="00053E79"/>
    <w:rsid w:val="00054181"/>
    <w:rsid w:val="0005418D"/>
    <w:rsid w:val="000544AF"/>
    <w:rsid w:val="0005470C"/>
    <w:rsid w:val="0005496A"/>
    <w:rsid w:val="00055539"/>
    <w:rsid w:val="00055F42"/>
    <w:rsid w:val="000570BB"/>
    <w:rsid w:val="000572AF"/>
    <w:rsid w:val="0006107A"/>
    <w:rsid w:val="00061434"/>
    <w:rsid w:val="00061A00"/>
    <w:rsid w:val="00061B8E"/>
    <w:rsid w:val="000620FB"/>
    <w:rsid w:val="0006297E"/>
    <w:rsid w:val="000629E7"/>
    <w:rsid w:val="00062D0B"/>
    <w:rsid w:val="00063A54"/>
    <w:rsid w:val="00063B84"/>
    <w:rsid w:val="00063F1D"/>
    <w:rsid w:val="000642A6"/>
    <w:rsid w:val="00065236"/>
    <w:rsid w:val="00065D12"/>
    <w:rsid w:val="00066006"/>
    <w:rsid w:val="000669DF"/>
    <w:rsid w:val="00067497"/>
    <w:rsid w:val="000678FE"/>
    <w:rsid w:val="000679D8"/>
    <w:rsid w:val="00067BBA"/>
    <w:rsid w:val="00071081"/>
    <w:rsid w:val="00071AE9"/>
    <w:rsid w:val="0007205D"/>
    <w:rsid w:val="00072733"/>
    <w:rsid w:val="00073153"/>
    <w:rsid w:val="00073180"/>
    <w:rsid w:val="000731E6"/>
    <w:rsid w:val="00073378"/>
    <w:rsid w:val="000739B7"/>
    <w:rsid w:val="00073FA4"/>
    <w:rsid w:val="0007470E"/>
    <w:rsid w:val="00074D2D"/>
    <w:rsid w:val="0007521D"/>
    <w:rsid w:val="000756CC"/>
    <w:rsid w:val="00076281"/>
    <w:rsid w:val="00076D4A"/>
    <w:rsid w:val="000777F0"/>
    <w:rsid w:val="00077D06"/>
    <w:rsid w:val="00080125"/>
    <w:rsid w:val="0008031E"/>
    <w:rsid w:val="00080907"/>
    <w:rsid w:val="0008156B"/>
    <w:rsid w:val="000817E2"/>
    <w:rsid w:val="00081898"/>
    <w:rsid w:val="00081EB5"/>
    <w:rsid w:val="000821FB"/>
    <w:rsid w:val="0008327C"/>
    <w:rsid w:val="000838E0"/>
    <w:rsid w:val="00083AF7"/>
    <w:rsid w:val="00083D6E"/>
    <w:rsid w:val="00084063"/>
    <w:rsid w:val="00084465"/>
    <w:rsid w:val="00084ADD"/>
    <w:rsid w:val="000855A2"/>
    <w:rsid w:val="0008599B"/>
    <w:rsid w:val="000860A8"/>
    <w:rsid w:val="00086C30"/>
    <w:rsid w:val="00086C54"/>
    <w:rsid w:val="00086EF6"/>
    <w:rsid w:val="00087562"/>
    <w:rsid w:val="00087A6D"/>
    <w:rsid w:val="00087DCD"/>
    <w:rsid w:val="00090AB7"/>
    <w:rsid w:val="00090E84"/>
    <w:rsid w:val="00090F96"/>
    <w:rsid w:val="000910FB"/>
    <w:rsid w:val="00091841"/>
    <w:rsid w:val="000924CC"/>
    <w:rsid w:val="00092A0E"/>
    <w:rsid w:val="00093094"/>
    <w:rsid w:val="0009399E"/>
    <w:rsid w:val="00093B40"/>
    <w:rsid w:val="000946D3"/>
    <w:rsid w:val="00094B6A"/>
    <w:rsid w:val="0009502E"/>
    <w:rsid w:val="000956DC"/>
    <w:rsid w:val="00095749"/>
    <w:rsid w:val="00095EE3"/>
    <w:rsid w:val="000960BA"/>
    <w:rsid w:val="0009623B"/>
    <w:rsid w:val="0009629B"/>
    <w:rsid w:val="000965A5"/>
    <w:rsid w:val="00096899"/>
    <w:rsid w:val="00096AE5"/>
    <w:rsid w:val="00096DE0"/>
    <w:rsid w:val="000A027E"/>
    <w:rsid w:val="000A0507"/>
    <w:rsid w:val="000A0E4E"/>
    <w:rsid w:val="000A13F9"/>
    <w:rsid w:val="000A1691"/>
    <w:rsid w:val="000A2857"/>
    <w:rsid w:val="000A2A1F"/>
    <w:rsid w:val="000A342F"/>
    <w:rsid w:val="000A3F2C"/>
    <w:rsid w:val="000A4FF4"/>
    <w:rsid w:val="000A503F"/>
    <w:rsid w:val="000A5163"/>
    <w:rsid w:val="000A5285"/>
    <w:rsid w:val="000A5598"/>
    <w:rsid w:val="000A5A29"/>
    <w:rsid w:val="000A6CB1"/>
    <w:rsid w:val="000A7152"/>
    <w:rsid w:val="000A7A69"/>
    <w:rsid w:val="000A7F82"/>
    <w:rsid w:val="000B038E"/>
    <w:rsid w:val="000B047D"/>
    <w:rsid w:val="000B083E"/>
    <w:rsid w:val="000B0B94"/>
    <w:rsid w:val="000B0E92"/>
    <w:rsid w:val="000B1888"/>
    <w:rsid w:val="000B266D"/>
    <w:rsid w:val="000B36A9"/>
    <w:rsid w:val="000B4DB2"/>
    <w:rsid w:val="000B6359"/>
    <w:rsid w:val="000B6412"/>
    <w:rsid w:val="000B6D18"/>
    <w:rsid w:val="000B7322"/>
    <w:rsid w:val="000B75DA"/>
    <w:rsid w:val="000B7D51"/>
    <w:rsid w:val="000C01D8"/>
    <w:rsid w:val="000C0351"/>
    <w:rsid w:val="000C1117"/>
    <w:rsid w:val="000C14E1"/>
    <w:rsid w:val="000C20BD"/>
    <w:rsid w:val="000C2A64"/>
    <w:rsid w:val="000C2C1A"/>
    <w:rsid w:val="000C2F50"/>
    <w:rsid w:val="000C3548"/>
    <w:rsid w:val="000C4BBD"/>
    <w:rsid w:val="000C4F79"/>
    <w:rsid w:val="000C500E"/>
    <w:rsid w:val="000C5B44"/>
    <w:rsid w:val="000C5C7D"/>
    <w:rsid w:val="000C5C98"/>
    <w:rsid w:val="000C6610"/>
    <w:rsid w:val="000C7367"/>
    <w:rsid w:val="000C7603"/>
    <w:rsid w:val="000C7EF1"/>
    <w:rsid w:val="000D0093"/>
    <w:rsid w:val="000D0A15"/>
    <w:rsid w:val="000D1A33"/>
    <w:rsid w:val="000D2DCB"/>
    <w:rsid w:val="000D3E38"/>
    <w:rsid w:val="000D4AF5"/>
    <w:rsid w:val="000D5240"/>
    <w:rsid w:val="000D5679"/>
    <w:rsid w:val="000D5A5F"/>
    <w:rsid w:val="000D6D6F"/>
    <w:rsid w:val="000D70F7"/>
    <w:rsid w:val="000E03BA"/>
    <w:rsid w:val="000E0616"/>
    <w:rsid w:val="000E1006"/>
    <w:rsid w:val="000E147B"/>
    <w:rsid w:val="000E2079"/>
    <w:rsid w:val="000E3571"/>
    <w:rsid w:val="000E3B5E"/>
    <w:rsid w:val="000E510C"/>
    <w:rsid w:val="000E5C08"/>
    <w:rsid w:val="000E5D9B"/>
    <w:rsid w:val="000E6146"/>
    <w:rsid w:val="000E6A08"/>
    <w:rsid w:val="000E6CA9"/>
    <w:rsid w:val="000E6CB9"/>
    <w:rsid w:val="000E6EBE"/>
    <w:rsid w:val="000E6EE6"/>
    <w:rsid w:val="000F0483"/>
    <w:rsid w:val="000F1452"/>
    <w:rsid w:val="000F1539"/>
    <w:rsid w:val="000F15AB"/>
    <w:rsid w:val="000F2345"/>
    <w:rsid w:val="000F2D85"/>
    <w:rsid w:val="000F311A"/>
    <w:rsid w:val="000F3479"/>
    <w:rsid w:val="000F39FC"/>
    <w:rsid w:val="000F4CE3"/>
    <w:rsid w:val="000F596A"/>
    <w:rsid w:val="000F5FA8"/>
    <w:rsid w:val="000F71D2"/>
    <w:rsid w:val="00100687"/>
    <w:rsid w:val="001017A9"/>
    <w:rsid w:val="00101AD3"/>
    <w:rsid w:val="00101ED2"/>
    <w:rsid w:val="00102915"/>
    <w:rsid w:val="00103A39"/>
    <w:rsid w:val="00103AF5"/>
    <w:rsid w:val="001048BC"/>
    <w:rsid w:val="00104A9E"/>
    <w:rsid w:val="00104D54"/>
    <w:rsid w:val="0010514E"/>
    <w:rsid w:val="001057DC"/>
    <w:rsid w:val="001059F5"/>
    <w:rsid w:val="00106BE2"/>
    <w:rsid w:val="001074F9"/>
    <w:rsid w:val="00110150"/>
    <w:rsid w:val="0011037F"/>
    <w:rsid w:val="001108C5"/>
    <w:rsid w:val="00112DF7"/>
    <w:rsid w:val="0011359A"/>
    <w:rsid w:val="00114C23"/>
    <w:rsid w:val="00114D79"/>
    <w:rsid w:val="00115067"/>
    <w:rsid w:val="00115156"/>
    <w:rsid w:val="0011651A"/>
    <w:rsid w:val="001167B7"/>
    <w:rsid w:val="001171A7"/>
    <w:rsid w:val="00117A18"/>
    <w:rsid w:val="00117CC2"/>
    <w:rsid w:val="0012087E"/>
    <w:rsid w:val="00120977"/>
    <w:rsid w:val="00120A65"/>
    <w:rsid w:val="00123FDC"/>
    <w:rsid w:val="001263C3"/>
    <w:rsid w:val="00126DDE"/>
    <w:rsid w:val="001271F6"/>
    <w:rsid w:val="001273B2"/>
    <w:rsid w:val="001279A1"/>
    <w:rsid w:val="001303BB"/>
    <w:rsid w:val="00131058"/>
    <w:rsid w:val="0013152E"/>
    <w:rsid w:val="00131992"/>
    <w:rsid w:val="00132189"/>
    <w:rsid w:val="001327F1"/>
    <w:rsid w:val="00132939"/>
    <w:rsid w:val="001347F3"/>
    <w:rsid w:val="00134A81"/>
    <w:rsid w:val="0013584B"/>
    <w:rsid w:val="00135906"/>
    <w:rsid w:val="00136177"/>
    <w:rsid w:val="00136457"/>
    <w:rsid w:val="00136E1B"/>
    <w:rsid w:val="00137D49"/>
    <w:rsid w:val="001413B6"/>
    <w:rsid w:val="001449B4"/>
    <w:rsid w:val="00144A98"/>
    <w:rsid w:val="001459BE"/>
    <w:rsid w:val="0014726A"/>
    <w:rsid w:val="0015022E"/>
    <w:rsid w:val="001508DB"/>
    <w:rsid w:val="00150EEB"/>
    <w:rsid w:val="001524BF"/>
    <w:rsid w:val="00152567"/>
    <w:rsid w:val="00152910"/>
    <w:rsid w:val="00153B40"/>
    <w:rsid w:val="00154646"/>
    <w:rsid w:val="00154D93"/>
    <w:rsid w:val="00154F54"/>
    <w:rsid w:val="00155120"/>
    <w:rsid w:val="00155371"/>
    <w:rsid w:val="001567B5"/>
    <w:rsid w:val="0015704D"/>
    <w:rsid w:val="00157900"/>
    <w:rsid w:val="0016133B"/>
    <w:rsid w:val="001615A9"/>
    <w:rsid w:val="00162A09"/>
    <w:rsid w:val="00162C0E"/>
    <w:rsid w:val="00163738"/>
    <w:rsid w:val="00163F00"/>
    <w:rsid w:val="00164131"/>
    <w:rsid w:val="001646D0"/>
    <w:rsid w:val="00164905"/>
    <w:rsid w:val="00165264"/>
    <w:rsid w:val="0016541F"/>
    <w:rsid w:val="00165D08"/>
    <w:rsid w:val="0016600E"/>
    <w:rsid w:val="00167F5B"/>
    <w:rsid w:val="001702F1"/>
    <w:rsid w:val="00170852"/>
    <w:rsid w:val="00170DE1"/>
    <w:rsid w:val="0017154C"/>
    <w:rsid w:val="00171926"/>
    <w:rsid w:val="00171966"/>
    <w:rsid w:val="00171A90"/>
    <w:rsid w:val="00173BA6"/>
    <w:rsid w:val="00173F87"/>
    <w:rsid w:val="00174199"/>
    <w:rsid w:val="00176045"/>
    <w:rsid w:val="0017745F"/>
    <w:rsid w:val="00177515"/>
    <w:rsid w:val="0017763E"/>
    <w:rsid w:val="0017796A"/>
    <w:rsid w:val="001807F1"/>
    <w:rsid w:val="00180B1F"/>
    <w:rsid w:val="00181471"/>
    <w:rsid w:val="00181928"/>
    <w:rsid w:val="00181B9C"/>
    <w:rsid w:val="00182442"/>
    <w:rsid w:val="0018266D"/>
    <w:rsid w:val="00182F36"/>
    <w:rsid w:val="00183A29"/>
    <w:rsid w:val="001841C7"/>
    <w:rsid w:val="001842C6"/>
    <w:rsid w:val="00184591"/>
    <w:rsid w:val="00184E01"/>
    <w:rsid w:val="0018530D"/>
    <w:rsid w:val="0018553C"/>
    <w:rsid w:val="00185B54"/>
    <w:rsid w:val="00185B84"/>
    <w:rsid w:val="00185F48"/>
    <w:rsid w:val="00186637"/>
    <w:rsid w:val="00186A20"/>
    <w:rsid w:val="001874F0"/>
    <w:rsid w:val="00190415"/>
    <w:rsid w:val="00190CA3"/>
    <w:rsid w:val="0019135B"/>
    <w:rsid w:val="001913C0"/>
    <w:rsid w:val="0019178F"/>
    <w:rsid w:val="001917B8"/>
    <w:rsid w:val="00191CB0"/>
    <w:rsid w:val="0019216D"/>
    <w:rsid w:val="001923FB"/>
    <w:rsid w:val="0019267D"/>
    <w:rsid w:val="00192B29"/>
    <w:rsid w:val="00192E5E"/>
    <w:rsid w:val="001936F3"/>
    <w:rsid w:val="00193808"/>
    <w:rsid w:val="00194821"/>
    <w:rsid w:val="00194EAB"/>
    <w:rsid w:val="0019517C"/>
    <w:rsid w:val="00196111"/>
    <w:rsid w:val="00196520"/>
    <w:rsid w:val="00196D1A"/>
    <w:rsid w:val="00197660"/>
    <w:rsid w:val="001A037A"/>
    <w:rsid w:val="001A0554"/>
    <w:rsid w:val="001A09F5"/>
    <w:rsid w:val="001A182B"/>
    <w:rsid w:val="001A220B"/>
    <w:rsid w:val="001A2EAF"/>
    <w:rsid w:val="001A34B0"/>
    <w:rsid w:val="001A36FF"/>
    <w:rsid w:val="001A397E"/>
    <w:rsid w:val="001A4297"/>
    <w:rsid w:val="001A4616"/>
    <w:rsid w:val="001A4B8E"/>
    <w:rsid w:val="001A4FAC"/>
    <w:rsid w:val="001A5075"/>
    <w:rsid w:val="001A534C"/>
    <w:rsid w:val="001A6792"/>
    <w:rsid w:val="001A6843"/>
    <w:rsid w:val="001A6AA1"/>
    <w:rsid w:val="001A7088"/>
    <w:rsid w:val="001A7A28"/>
    <w:rsid w:val="001A7E55"/>
    <w:rsid w:val="001B08A8"/>
    <w:rsid w:val="001B0E42"/>
    <w:rsid w:val="001B1F97"/>
    <w:rsid w:val="001B210E"/>
    <w:rsid w:val="001B2BC1"/>
    <w:rsid w:val="001B2C89"/>
    <w:rsid w:val="001B2CA7"/>
    <w:rsid w:val="001B311E"/>
    <w:rsid w:val="001B4D69"/>
    <w:rsid w:val="001B5632"/>
    <w:rsid w:val="001B5795"/>
    <w:rsid w:val="001B5EFD"/>
    <w:rsid w:val="001B66EB"/>
    <w:rsid w:val="001B6793"/>
    <w:rsid w:val="001B72AC"/>
    <w:rsid w:val="001B7DF2"/>
    <w:rsid w:val="001C01DA"/>
    <w:rsid w:val="001C08EC"/>
    <w:rsid w:val="001C0FDA"/>
    <w:rsid w:val="001C170D"/>
    <w:rsid w:val="001C199F"/>
    <w:rsid w:val="001C200C"/>
    <w:rsid w:val="001C2344"/>
    <w:rsid w:val="001C2383"/>
    <w:rsid w:val="001C28D8"/>
    <w:rsid w:val="001C31DB"/>
    <w:rsid w:val="001C3576"/>
    <w:rsid w:val="001C3A29"/>
    <w:rsid w:val="001C41DC"/>
    <w:rsid w:val="001C4376"/>
    <w:rsid w:val="001C446D"/>
    <w:rsid w:val="001C4920"/>
    <w:rsid w:val="001C4D58"/>
    <w:rsid w:val="001C4E65"/>
    <w:rsid w:val="001C5FFB"/>
    <w:rsid w:val="001C6053"/>
    <w:rsid w:val="001C6165"/>
    <w:rsid w:val="001C734E"/>
    <w:rsid w:val="001C7CAF"/>
    <w:rsid w:val="001D0A1F"/>
    <w:rsid w:val="001D14AB"/>
    <w:rsid w:val="001D1DBA"/>
    <w:rsid w:val="001D1EB4"/>
    <w:rsid w:val="001D201A"/>
    <w:rsid w:val="001D252E"/>
    <w:rsid w:val="001D2BE9"/>
    <w:rsid w:val="001D2F8A"/>
    <w:rsid w:val="001D4B5E"/>
    <w:rsid w:val="001D546E"/>
    <w:rsid w:val="001D5AE9"/>
    <w:rsid w:val="001D67AF"/>
    <w:rsid w:val="001D7452"/>
    <w:rsid w:val="001D748F"/>
    <w:rsid w:val="001D76B8"/>
    <w:rsid w:val="001D785A"/>
    <w:rsid w:val="001D7F11"/>
    <w:rsid w:val="001E1371"/>
    <w:rsid w:val="001E2EFB"/>
    <w:rsid w:val="001E3B7E"/>
    <w:rsid w:val="001E4057"/>
    <w:rsid w:val="001E453D"/>
    <w:rsid w:val="001E52A9"/>
    <w:rsid w:val="001E5442"/>
    <w:rsid w:val="001E55AF"/>
    <w:rsid w:val="001E5BC8"/>
    <w:rsid w:val="001E67EC"/>
    <w:rsid w:val="001E6A71"/>
    <w:rsid w:val="001E70D9"/>
    <w:rsid w:val="001E7408"/>
    <w:rsid w:val="001E76F3"/>
    <w:rsid w:val="001E789C"/>
    <w:rsid w:val="001F0329"/>
    <w:rsid w:val="001F0FF5"/>
    <w:rsid w:val="001F15B5"/>
    <w:rsid w:val="001F2DAD"/>
    <w:rsid w:val="001F34BD"/>
    <w:rsid w:val="001F3640"/>
    <w:rsid w:val="001F36DE"/>
    <w:rsid w:val="001F3927"/>
    <w:rsid w:val="001F4777"/>
    <w:rsid w:val="001F4C93"/>
    <w:rsid w:val="001F4EFF"/>
    <w:rsid w:val="001F5F6C"/>
    <w:rsid w:val="001F604E"/>
    <w:rsid w:val="001F7EDC"/>
    <w:rsid w:val="00200FB0"/>
    <w:rsid w:val="00201120"/>
    <w:rsid w:val="00201E4E"/>
    <w:rsid w:val="0020258C"/>
    <w:rsid w:val="00203553"/>
    <w:rsid w:val="00203AA4"/>
    <w:rsid w:val="002046EC"/>
    <w:rsid w:val="00204F24"/>
    <w:rsid w:val="00205048"/>
    <w:rsid w:val="0020581F"/>
    <w:rsid w:val="00205823"/>
    <w:rsid w:val="0020682F"/>
    <w:rsid w:val="00206890"/>
    <w:rsid w:val="00207035"/>
    <w:rsid w:val="002071E0"/>
    <w:rsid w:val="00207882"/>
    <w:rsid w:val="002078D6"/>
    <w:rsid w:val="00207F1B"/>
    <w:rsid w:val="002107F1"/>
    <w:rsid w:val="00211818"/>
    <w:rsid w:val="00211893"/>
    <w:rsid w:val="00211BB5"/>
    <w:rsid w:val="00212754"/>
    <w:rsid w:val="00212E55"/>
    <w:rsid w:val="00213D88"/>
    <w:rsid w:val="0021404D"/>
    <w:rsid w:val="0021528F"/>
    <w:rsid w:val="0021694F"/>
    <w:rsid w:val="0021772D"/>
    <w:rsid w:val="002179C1"/>
    <w:rsid w:val="00220BB1"/>
    <w:rsid w:val="00220EB0"/>
    <w:rsid w:val="00222106"/>
    <w:rsid w:val="00222800"/>
    <w:rsid w:val="00222A35"/>
    <w:rsid w:val="00222B31"/>
    <w:rsid w:val="00222E33"/>
    <w:rsid w:val="00223F0B"/>
    <w:rsid w:val="0022463B"/>
    <w:rsid w:val="0022520B"/>
    <w:rsid w:val="00226625"/>
    <w:rsid w:val="00226674"/>
    <w:rsid w:val="00226776"/>
    <w:rsid w:val="0022679D"/>
    <w:rsid w:val="002267B3"/>
    <w:rsid w:val="002272D2"/>
    <w:rsid w:val="00227899"/>
    <w:rsid w:val="0023015C"/>
    <w:rsid w:val="0023073C"/>
    <w:rsid w:val="0023117F"/>
    <w:rsid w:val="00231245"/>
    <w:rsid w:val="00231D4B"/>
    <w:rsid w:val="0023244F"/>
    <w:rsid w:val="0023292D"/>
    <w:rsid w:val="00233075"/>
    <w:rsid w:val="00233AC7"/>
    <w:rsid w:val="00234153"/>
    <w:rsid w:val="00234387"/>
    <w:rsid w:val="002345A7"/>
    <w:rsid w:val="00234960"/>
    <w:rsid w:val="00234D0D"/>
    <w:rsid w:val="00236728"/>
    <w:rsid w:val="00236AA9"/>
    <w:rsid w:val="00236ADB"/>
    <w:rsid w:val="00236F13"/>
    <w:rsid w:val="00237A84"/>
    <w:rsid w:val="00240B6A"/>
    <w:rsid w:val="002410D8"/>
    <w:rsid w:val="00241978"/>
    <w:rsid w:val="00242ACE"/>
    <w:rsid w:val="00242BE6"/>
    <w:rsid w:val="00244262"/>
    <w:rsid w:val="002443EB"/>
    <w:rsid w:val="00244533"/>
    <w:rsid w:val="00244633"/>
    <w:rsid w:val="002448A5"/>
    <w:rsid w:val="00244A5A"/>
    <w:rsid w:val="00244DCA"/>
    <w:rsid w:val="00245407"/>
    <w:rsid w:val="002454AF"/>
    <w:rsid w:val="0024677D"/>
    <w:rsid w:val="0024687A"/>
    <w:rsid w:val="00246A8C"/>
    <w:rsid w:val="00246DFF"/>
    <w:rsid w:val="00247295"/>
    <w:rsid w:val="00247631"/>
    <w:rsid w:val="00247A06"/>
    <w:rsid w:val="002503DE"/>
    <w:rsid w:val="00251717"/>
    <w:rsid w:val="00251770"/>
    <w:rsid w:val="00251776"/>
    <w:rsid w:val="002518BA"/>
    <w:rsid w:val="0025255D"/>
    <w:rsid w:val="00252783"/>
    <w:rsid w:val="00253067"/>
    <w:rsid w:val="002530B4"/>
    <w:rsid w:val="00253358"/>
    <w:rsid w:val="002533CE"/>
    <w:rsid w:val="0025392E"/>
    <w:rsid w:val="00253DB0"/>
    <w:rsid w:val="00254900"/>
    <w:rsid w:val="00254AD1"/>
    <w:rsid w:val="00254DBE"/>
    <w:rsid w:val="002555F2"/>
    <w:rsid w:val="00256348"/>
    <w:rsid w:val="00256F94"/>
    <w:rsid w:val="002577FF"/>
    <w:rsid w:val="0025781F"/>
    <w:rsid w:val="0026040A"/>
    <w:rsid w:val="00260CFE"/>
    <w:rsid w:val="00260F8B"/>
    <w:rsid w:val="0026182C"/>
    <w:rsid w:val="00262239"/>
    <w:rsid w:val="0026499D"/>
    <w:rsid w:val="00264CFA"/>
    <w:rsid w:val="00264EC6"/>
    <w:rsid w:val="0026511F"/>
    <w:rsid w:val="002655E4"/>
    <w:rsid w:val="00265748"/>
    <w:rsid w:val="00271769"/>
    <w:rsid w:val="002724D8"/>
    <w:rsid w:val="002727D4"/>
    <w:rsid w:val="00272EFE"/>
    <w:rsid w:val="0027382B"/>
    <w:rsid w:val="00273874"/>
    <w:rsid w:val="00273D9E"/>
    <w:rsid w:val="00274693"/>
    <w:rsid w:val="00274B03"/>
    <w:rsid w:val="002752E0"/>
    <w:rsid w:val="002754AA"/>
    <w:rsid w:val="00275993"/>
    <w:rsid w:val="00276545"/>
    <w:rsid w:val="0027699F"/>
    <w:rsid w:val="00276CE4"/>
    <w:rsid w:val="00277161"/>
    <w:rsid w:val="00277521"/>
    <w:rsid w:val="00277C30"/>
    <w:rsid w:val="00277D3F"/>
    <w:rsid w:val="00280211"/>
    <w:rsid w:val="00280BC5"/>
    <w:rsid w:val="00280BFF"/>
    <w:rsid w:val="00280E3A"/>
    <w:rsid w:val="00281FEA"/>
    <w:rsid w:val="00282F9E"/>
    <w:rsid w:val="002837E7"/>
    <w:rsid w:val="002854CF"/>
    <w:rsid w:val="002868ED"/>
    <w:rsid w:val="00286930"/>
    <w:rsid w:val="00287C3D"/>
    <w:rsid w:val="002901D0"/>
    <w:rsid w:val="00290C63"/>
    <w:rsid w:val="00291184"/>
    <w:rsid w:val="0029125E"/>
    <w:rsid w:val="00291CA4"/>
    <w:rsid w:val="002925D7"/>
    <w:rsid w:val="00292E5A"/>
    <w:rsid w:val="00293029"/>
    <w:rsid w:val="00293807"/>
    <w:rsid w:val="00293C7F"/>
    <w:rsid w:val="00294360"/>
    <w:rsid w:val="00294D62"/>
    <w:rsid w:val="002950B8"/>
    <w:rsid w:val="00295556"/>
    <w:rsid w:val="002962A6"/>
    <w:rsid w:val="00296CA2"/>
    <w:rsid w:val="0029778C"/>
    <w:rsid w:val="00297D02"/>
    <w:rsid w:val="00297EFC"/>
    <w:rsid w:val="002A0D60"/>
    <w:rsid w:val="002A16B9"/>
    <w:rsid w:val="002A23EB"/>
    <w:rsid w:val="002A2676"/>
    <w:rsid w:val="002A3F74"/>
    <w:rsid w:val="002A40C6"/>
    <w:rsid w:val="002A477B"/>
    <w:rsid w:val="002A4CBD"/>
    <w:rsid w:val="002A4F2F"/>
    <w:rsid w:val="002A5925"/>
    <w:rsid w:val="002A5BC5"/>
    <w:rsid w:val="002A6831"/>
    <w:rsid w:val="002A6A3B"/>
    <w:rsid w:val="002A721C"/>
    <w:rsid w:val="002A7933"/>
    <w:rsid w:val="002B00F1"/>
    <w:rsid w:val="002B0332"/>
    <w:rsid w:val="002B0999"/>
    <w:rsid w:val="002B1F43"/>
    <w:rsid w:val="002B26BE"/>
    <w:rsid w:val="002B2744"/>
    <w:rsid w:val="002B2ABF"/>
    <w:rsid w:val="002B2F0B"/>
    <w:rsid w:val="002B2FE9"/>
    <w:rsid w:val="002B30B0"/>
    <w:rsid w:val="002B35C7"/>
    <w:rsid w:val="002B3772"/>
    <w:rsid w:val="002B45AC"/>
    <w:rsid w:val="002B545C"/>
    <w:rsid w:val="002B5460"/>
    <w:rsid w:val="002B6452"/>
    <w:rsid w:val="002B6AA5"/>
    <w:rsid w:val="002C04C6"/>
    <w:rsid w:val="002C0840"/>
    <w:rsid w:val="002C18D1"/>
    <w:rsid w:val="002C1BF3"/>
    <w:rsid w:val="002C218B"/>
    <w:rsid w:val="002C2932"/>
    <w:rsid w:val="002C298A"/>
    <w:rsid w:val="002C3B30"/>
    <w:rsid w:val="002C4655"/>
    <w:rsid w:val="002C4813"/>
    <w:rsid w:val="002C4821"/>
    <w:rsid w:val="002C5143"/>
    <w:rsid w:val="002C5950"/>
    <w:rsid w:val="002C5BEF"/>
    <w:rsid w:val="002C6700"/>
    <w:rsid w:val="002C7E4E"/>
    <w:rsid w:val="002D0696"/>
    <w:rsid w:val="002D12F7"/>
    <w:rsid w:val="002D2444"/>
    <w:rsid w:val="002D2543"/>
    <w:rsid w:val="002D2AD8"/>
    <w:rsid w:val="002D30EC"/>
    <w:rsid w:val="002D37B6"/>
    <w:rsid w:val="002D38AC"/>
    <w:rsid w:val="002D4897"/>
    <w:rsid w:val="002D4980"/>
    <w:rsid w:val="002D5571"/>
    <w:rsid w:val="002D5D18"/>
    <w:rsid w:val="002D6A79"/>
    <w:rsid w:val="002D7EDF"/>
    <w:rsid w:val="002E0E24"/>
    <w:rsid w:val="002E0F8D"/>
    <w:rsid w:val="002E123B"/>
    <w:rsid w:val="002E1941"/>
    <w:rsid w:val="002E299D"/>
    <w:rsid w:val="002E3006"/>
    <w:rsid w:val="002E324E"/>
    <w:rsid w:val="002E388D"/>
    <w:rsid w:val="002E3BB9"/>
    <w:rsid w:val="002E3F26"/>
    <w:rsid w:val="002E4768"/>
    <w:rsid w:val="002E4FFA"/>
    <w:rsid w:val="002E527B"/>
    <w:rsid w:val="002E59B8"/>
    <w:rsid w:val="002E60A1"/>
    <w:rsid w:val="002E618A"/>
    <w:rsid w:val="002E66D8"/>
    <w:rsid w:val="002E71D5"/>
    <w:rsid w:val="002E7CF5"/>
    <w:rsid w:val="002F16F5"/>
    <w:rsid w:val="002F1700"/>
    <w:rsid w:val="002F1902"/>
    <w:rsid w:val="002F1E0D"/>
    <w:rsid w:val="002F21B6"/>
    <w:rsid w:val="002F22EE"/>
    <w:rsid w:val="002F254A"/>
    <w:rsid w:val="002F2D17"/>
    <w:rsid w:val="002F3299"/>
    <w:rsid w:val="002F3754"/>
    <w:rsid w:val="002F3E9D"/>
    <w:rsid w:val="002F4CB5"/>
    <w:rsid w:val="002F5057"/>
    <w:rsid w:val="002F58A9"/>
    <w:rsid w:val="002F61C6"/>
    <w:rsid w:val="002F6619"/>
    <w:rsid w:val="002F787A"/>
    <w:rsid w:val="002F78A8"/>
    <w:rsid w:val="003006E4"/>
    <w:rsid w:val="0030089C"/>
    <w:rsid w:val="00300F29"/>
    <w:rsid w:val="00301628"/>
    <w:rsid w:val="00301761"/>
    <w:rsid w:val="00301861"/>
    <w:rsid w:val="00302DDC"/>
    <w:rsid w:val="00302DEE"/>
    <w:rsid w:val="00303279"/>
    <w:rsid w:val="003036AB"/>
    <w:rsid w:val="00303DEF"/>
    <w:rsid w:val="0030443D"/>
    <w:rsid w:val="0030481B"/>
    <w:rsid w:val="00304AE7"/>
    <w:rsid w:val="00304F61"/>
    <w:rsid w:val="00305028"/>
    <w:rsid w:val="00305CC6"/>
    <w:rsid w:val="00305EB7"/>
    <w:rsid w:val="00306361"/>
    <w:rsid w:val="00307C45"/>
    <w:rsid w:val="0031049B"/>
    <w:rsid w:val="003109F0"/>
    <w:rsid w:val="00310AF9"/>
    <w:rsid w:val="00311A98"/>
    <w:rsid w:val="00312A52"/>
    <w:rsid w:val="00313064"/>
    <w:rsid w:val="00313C54"/>
    <w:rsid w:val="00313D64"/>
    <w:rsid w:val="003142C0"/>
    <w:rsid w:val="003144BE"/>
    <w:rsid w:val="00314571"/>
    <w:rsid w:val="0031476A"/>
    <w:rsid w:val="00314ECE"/>
    <w:rsid w:val="00314F23"/>
    <w:rsid w:val="00315212"/>
    <w:rsid w:val="0031652A"/>
    <w:rsid w:val="0031781D"/>
    <w:rsid w:val="00317F19"/>
    <w:rsid w:val="003206FB"/>
    <w:rsid w:val="00321048"/>
    <w:rsid w:val="0032124A"/>
    <w:rsid w:val="00322A54"/>
    <w:rsid w:val="00322F66"/>
    <w:rsid w:val="00323B5B"/>
    <w:rsid w:val="00324238"/>
    <w:rsid w:val="00325660"/>
    <w:rsid w:val="00325E8E"/>
    <w:rsid w:val="00325E95"/>
    <w:rsid w:val="00326330"/>
    <w:rsid w:val="00326BD8"/>
    <w:rsid w:val="00326D6A"/>
    <w:rsid w:val="003272F3"/>
    <w:rsid w:val="0032796C"/>
    <w:rsid w:val="00330750"/>
    <w:rsid w:val="00330B63"/>
    <w:rsid w:val="00330FE7"/>
    <w:rsid w:val="00332FB2"/>
    <w:rsid w:val="0033315E"/>
    <w:rsid w:val="00333829"/>
    <w:rsid w:val="00333B44"/>
    <w:rsid w:val="00334DA0"/>
    <w:rsid w:val="0033520C"/>
    <w:rsid w:val="003367A8"/>
    <w:rsid w:val="00336C8D"/>
    <w:rsid w:val="003377EA"/>
    <w:rsid w:val="00337AD0"/>
    <w:rsid w:val="00340295"/>
    <w:rsid w:val="003407C1"/>
    <w:rsid w:val="00341483"/>
    <w:rsid w:val="00341550"/>
    <w:rsid w:val="00341FF1"/>
    <w:rsid w:val="00342368"/>
    <w:rsid w:val="00342A09"/>
    <w:rsid w:val="00342B8D"/>
    <w:rsid w:val="00342C89"/>
    <w:rsid w:val="00342E4A"/>
    <w:rsid w:val="003430EC"/>
    <w:rsid w:val="00343381"/>
    <w:rsid w:val="00344368"/>
    <w:rsid w:val="0034473B"/>
    <w:rsid w:val="00345E8D"/>
    <w:rsid w:val="00346BA8"/>
    <w:rsid w:val="00346C69"/>
    <w:rsid w:val="00346D52"/>
    <w:rsid w:val="003477FE"/>
    <w:rsid w:val="0034796B"/>
    <w:rsid w:val="00350007"/>
    <w:rsid w:val="003500A6"/>
    <w:rsid w:val="00351AAD"/>
    <w:rsid w:val="00352289"/>
    <w:rsid w:val="003524D4"/>
    <w:rsid w:val="00352934"/>
    <w:rsid w:val="00353512"/>
    <w:rsid w:val="0035387A"/>
    <w:rsid w:val="00355125"/>
    <w:rsid w:val="003557AB"/>
    <w:rsid w:val="00355DC7"/>
    <w:rsid w:val="00355DFC"/>
    <w:rsid w:val="003564F5"/>
    <w:rsid w:val="003573EC"/>
    <w:rsid w:val="00357698"/>
    <w:rsid w:val="00357873"/>
    <w:rsid w:val="0036037C"/>
    <w:rsid w:val="003609C6"/>
    <w:rsid w:val="00360A8B"/>
    <w:rsid w:val="00361E3B"/>
    <w:rsid w:val="00362070"/>
    <w:rsid w:val="00362538"/>
    <w:rsid w:val="00362F2D"/>
    <w:rsid w:val="00363644"/>
    <w:rsid w:val="00364130"/>
    <w:rsid w:val="003649CB"/>
    <w:rsid w:val="00364BC1"/>
    <w:rsid w:val="003651FF"/>
    <w:rsid w:val="00365ACF"/>
    <w:rsid w:val="00366E02"/>
    <w:rsid w:val="00367308"/>
    <w:rsid w:val="003674CB"/>
    <w:rsid w:val="00367758"/>
    <w:rsid w:val="00367F1D"/>
    <w:rsid w:val="00370078"/>
    <w:rsid w:val="0037034C"/>
    <w:rsid w:val="003720B4"/>
    <w:rsid w:val="003722CA"/>
    <w:rsid w:val="00372C5C"/>
    <w:rsid w:val="00373771"/>
    <w:rsid w:val="003737D2"/>
    <w:rsid w:val="00373EF8"/>
    <w:rsid w:val="00373F9F"/>
    <w:rsid w:val="00374868"/>
    <w:rsid w:val="00375871"/>
    <w:rsid w:val="00375BA6"/>
    <w:rsid w:val="003763C1"/>
    <w:rsid w:val="00376627"/>
    <w:rsid w:val="003769E9"/>
    <w:rsid w:val="00377054"/>
    <w:rsid w:val="00377235"/>
    <w:rsid w:val="00380AF5"/>
    <w:rsid w:val="00380C38"/>
    <w:rsid w:val="00381244"/>
    <w:rsid w:val="003819B9"/>
    <w:rsid w:val="00381B84"/>
    <w:rsid w:val="0038217C"/>
    <w:rsid w:val="003848EA"/>
    <w:rsid w:val="00384A7F"/>
    <w:rsid w:val="00384F57"/>
    <w:rsid w:val="003861C0"/>
    <w:rsid w:val="00386362"/>
    <w:rsid w:val="0038677F"/>
    <w:rsid w:val="00386B44"/>
    <w:rsid w:val="00386D60"/>
    <w:rsid w:val="003875AE"/>
    <w:rsid w:val="00387666"/>
    <w:rsid w:val="0038768A"/>
    <w:rsid w:val="003876DD"/>
    <w:rsid w:val="00390C1B"/>
    <w:rsid w:val="00390CF0"/>
    <w:rsid w:val="003911BE"/>
    <w:rsid w:val="003934C4"/>
    <w:rsid w:val="00394062"/>
    <w:rsid w:val="00394401"/>
    <w:rsid w:val="00394A47"/>
    <w:rsid w:val="00394CAD"/>
    <w:rsid w:val="00395AA2"/>
    <w:rsid w:val="003964D9"/>
    <w:rsid w:val="003969A7"/>
    <w:rsid w:val="00396C2A"/>
    <w:rsid w:val="003A0EBA"/>
    <w:rsid w:val="003A213A"/>
    <w:rsid w:val="003A3202"/>
    <w:rsid w:val="003A37D7"/>
    <w:rsid w:val="003A4866"/>
    <w:rsid w:val="003A4D89"/>
    <w:rsid w:val="003A58D2"/>
    <w:rsid w:val="003A71B7"/>
    <w:rsid w:val="003A71C8"/>
    <w:rsid w:val="003A7ED5"/>
    <w:rsid w:val="003B054F"/>
    <w:rsid w:val="003B0992"/>
    <w:rsid w:val="003B0CD3"/>
    <w:rsid w:val="003B1354"/>
    <w:rsid w:val="003B1DD0"/>
    <w:rsid w:val="003B22AF"/>
    <w:rsid w:val="003B39B1"/>
    <w:rsid w:val="003B41DF"/>
    <w:rsid w:val="003B5118"/>
    <w:rsid w:val="003B5980"/>
    <w:rsid w:val="003B5B88"/>
    <w:rsid w:val="003B746C"/>
    <w:rsid w:val="003B75FA"/>
    <w:rsid w:val="003B785F"/>
    <w:rsid w:val="003B7C9A"/>
    <w:rsid w:val="003C08E4"/>
    <w:rsid w:val="003C0F74"/>
    <w:rsid w:val="003C1236"/>
    <w:rsid w:val="003C1546"/>
    <w:rsid w:val="003C17F1"/>
    <w:rsid w:val="003C1955"/>
    <w:rsid w:val="003C2058"/>
    <w:rsid w:val="003C2774"/>
    <w:rsid w:val="003C2FED"/>
    <w:rsid w:val="003C3C2E"/>
    <w:rsid w:val="003C3C6B"/>
    <w:rsid w:val="003C4397"/>
    <w:rsid w:val="003C4E1B"/>
    <w:rsid w:val="003C5155"/>
    <w:rsid w:val="003C5C48"/>
    <w:rsid w:val="003C6434"/>
    <w:rsid w:val="003C7293"/>
    <w:rsid w:val="003D06EA"/>
    <w:rsid w:val="003D07F5"/>
    <w:rsid w:val="003D0863"/>
    <w:rsid w:val="003D15CC"/>
    <w:rsid w:val="003D1A15"/>
    <w:rsid w:val="003D1F1F"/>
    <w:rsid w:val="003D23F7"/>
    <w:rsid w:val="003D2888"/>
    <w:rsid w:val="003D2AD8"/>
    <w:rsid w:val="003D4114"/>
    <w:rsid w:val="003D45AB"/>
    <w:rsid w:val="003D5180"/>
    <w:rsid w:val="003D6EC7"/>
    <w:rsid w:val="003D7186"/>
    <w:rsid w:val="003D7AEC"/>
    <w:rsid w:val="003E010B"/>
    <w:rsid w:val="003E01F9"/>
    <w:rsid w:val="003E04F6"/>
    <w:rsid w:val="003E0C6A"/>
    <w:rsid w:val="003E0EDD"/>
    <w:rsid w:val="003E1086"/>
    <w:rsid w:val="003E18DC"/>
    <w:rsid w:val="003E2F1E"/>
    <w:rsid w:val="003E3F34"/>
    <w:rsid w:val="003E4211"/>
    <w:rsid w:val="003E4B3D"/>
    <w:rsid w:val="003E4C1C"/>
    <w:rsid w:val="003E5E1F"/>
    <w:rsid w:val="003E70F1"/>
    <w:rsid w:val="003E7C43"/>
    <w:rsid w:val="003F00A2"/>
    <w:rsid w:val="003F0C7B"/>
    <w:rsid w:val="003F0D47"/>
    <w:rsid w:val="003F160C"/>
    <w:rsid w:val="003F1DC5"/>
    <w:rsid w:val="003F3263"/>
    <w:rsid w:val="003F3646"/>
    <w:rsid w:val="003F507B"/>
    <w:rsid w:val="003F5128"/>
    <w:rsid w:val="003F66F1"/>
    <w:rsid w:val="003F7AC5"/>
    <w:rsid w:val="003F7DE7"/>
    <w:rsid w:val="0040175F"/>
    <w:rsid w:val="00403DA5"/>
    <w:rsid w:val="00404403"/>
    <w:rsid w:val="004051EE"/>
    <w:rsid w:val="00405CA6"/>
    <w:rsid w:val="004073D4"/>
    <w:rsid w:val="00407784"/>
    <w:rsid w:val="00410E34"/>
    <w:rsid w:val="00411334"/>
    <w:rsid w:val="00411F00"/>
    <w:rsid w:val="004123DF"/>
    <w:rsid w:val="0041258C"/>
    <w:rsid w:val="004125A5"/>
    <w:rsid w:val="00413063"/>
    <w:rsid w:val="004130E2"/>
    <w:rsid w:val="004133C9"/>
    <w:rsid w:val="00413625"/>
    <w:rsid w:val="00413B4A"/>
    <w:rsid w:val="0041475A"/>
    <w:rsid w:val="00414CFB"/>
    <w:rsid w:val="00415223"/>
    <w:rsid w:val="00415C0F"/>
    <w:rsid w:val="00416392"/>
    <w:rsid w:val="00416BD8"/>
    <w:rsid w:val="004172EC"/>
    <w:rsid w:val="00420295"/>
    <w:rsid w:val="00420C24"/>
    <w:rsid w:val="00420C4C"/>
    <w:rsid w:val="00421F7A"/>
    <w:rsid w:val="00422D25"/>
    <w:rsid w:val="00422DDE"/>
    <w:rsid w:val="00423501"/>
    <w:rsid w:val="00423A77"/>
    <w:rsid w:val="00423BA1"/>
    <w:rsid w:val="0042450F"/>
    <w:rsid w:val="00424D3C"/>
    <w:rsid w:val="00425195"/>
    <w:rsid w:val="004258A6"/>
    <w:rsid w:val="004263E2"/>
    <w:rsid w:val="004279AB"/>
    <w:rsid w:val="00427CC6"/>
    <w:rsid w:val="00427D9D"/>
    <w:rsid w:val="004312A6"/>
    <w:rsid w:val="004313DC"/>
    <w:rsid w:val="004313F9"/>
    <w:rsid w:val="004314FB"/>
    <w:rsid w:val="00431597"/>
    <w:rsid w:val="00431E41"/>
    <w:rsid w:val="00432980"/>
    <w:rsid w:val="0043301E"/>
    <w:rsid w:val="004332EA"/>
    <w:rsid w:val="00433340"/>
    <w:rsid w:val="00433A23"/>
    <w:rsid w:val="004342B6"/>
    <w:rsid w:val="004350E5"/>
    <w:rsid w:val="0043544A"/>
    <w:rsid w:val="00435889"/>
    <w:rsid w:val="004368C3"/>
    <w:rsid w:val="00440333"/>
    <w:rsid w:val="004406F2"/>
    <w:rsid w:val="00440E0A"/>
    <w:rsid w:val="00441515"/>
    <w:rsid w:val="0044212C"/>
    <w:rsid w:val="004421F9"/>
    <w:rsid w:val="00442640"/>
    <w:rsid w:val="00442EE6"/>
    <w:rsid w:val="0044343B"/>
    <w:rsid w:val="00443CD0"/>
    <w:rsid w:val="004445FF"/>
    <w:rsid w:val="0044518E"/>
    <w:rsid w:val="004451A4"/>
    <w:rsid w:val="004454B2"/>
    <w:rsid w:val="00445B00"/>
    <w:rsid w:val="00445C27"/>
    <w:rsid w:val="004468CD"/>
    <w:rsid w:val="00446D0D"/>
    <w:rsid w:val="00447AFC"/>
    <w:rsid w:val="004507BB"/>
    <w:rsid w:val="004509FE"/>
    <w:rsid w:val="004517B4"/>
    <w:rsid w:val="00451B36"/>
    <w:rsid w:val="00452554"/>
    <w:rsid w:val="004530F5"/>
    <w:rsid w:val="004534D3"/>
    <w:rsid w:val="00453CC4"/>
    <w:rsid w:val="0045415C"/>
    <w:rsid w:val="0045452D"/>
    <w:rsid w:val="004547C7"/>
    <w:rsid w:val="00456CEC"/>
    <w:rsid w:val="004573CD"/>
    <w:rsid w:val="004574A9"/>
    <w:rsid w:val="00460369"/>
    <w:rsid w:val="0046070F"/>
    <w:rsid w:val="00462A5B"/>
    <w:rsid w:val="00462BC4"/>
    <w:rsid w:val="00462BE5"/>
    <w:rsid w:val="00462FC0"/>
    <w:rsid w:val="00462FCB"/>
    <w:rsid w:val="00463566"/>
    <w:rsid w:val="00467364"/>
    <w:rsid w:val="00467E73"/>
    <w:rsid w:val="00470B4F"/>
    <w:rsid w:val="004711DF"/>
    <w:rsid w:val="00471387"/>
    <w:rsid w:val="004717AE"/>
    <w:rsid w:val="00471852"/>
    <w:rsid w:val="00471A66"/>
    <w:rsid w:val="00472053"/>
    <w:rsid w:val="00472251"/>
    <w:rsid w:val="004723F9"/>
    <w:rsid w:val="004725E7"/>
    <w:rsid w:val="00472CD6"/>
    <w:rsid w:val="004736EB"/>
    <w:rsid w:val="004743D4"/>
    <w:rsid w:val="00474A8E"/>
    <w:rsid w:val="00474EBD"/>
    <w:rsid w:val="00475D26"/>
    <w:rsid w:val="00476294"/>
    <w:rsid w:val="004763F2"/>
    <w:rsid w:val="00476AD0"/>
    <w:rsid w:val="00477855"/>
    <w:rsid w:val="00477945"/>
    <w:rsid w:val="00477C9F"/>
    <w:rsid w:val="00480814"/>
    <w:rsid w:val="00480B09"/>
    <w:rsid w:val="00480CB0"/>
    <w:rsid w:val="00481928"/>
    <w:rsid w:val="0048241F"/>
    <w:rsid w:val="00483473"/>
    <w:rsid w:val="00483BB3"/>
    <w:rsid w:val="00483CD1"/>
    <w:rsid w:val="00483D73"/>
    <w:rsid w:val="00483E5F"/>
    <w:rsid w:val="004843AB"/>
    <w:rsid w:val="00484C32"/>
    <w:rsid w:val="004850BB"/>
    <w:rsid w:val="00485219"/>
    <w:rsid w:val="00485379"/>
    <w:rsid w:val="00485842"/>
    <w:rsid w:val="00485BEE"/>
    <w:rsid w:val="00485D27"/>
    <w:rsid w:val="004863D3"/>
    <w:rsid w:val="00486B99"/>
    <w:rsid w:val="00486E0F"/>
    <w:rsid w:val="004876C9"/>
    <w:rsid w:val="00487AB1"/>
    <w:rsid w:val="00490525"/>
    <w:rsid w:val="00490C19"/>
    <w:rsid w:val="004910B5"/>
    <w:rsid w:val="00491B95"/>
    <w:rsid w:val="004920B2"/>
    <w:rsid w:val="00492462"/>
    <w:rsid w:val="004926F6"/>
    <w:rsid w:val="00492CE1"/>
    <w:rsid w:val="00492E9F"/>
    <w:rsid w:val="004932EA"/>
    <w:rsid w:val="00493AFB"/>
    <w:rsid w:val="00493B9F"/>
    <w:rsid w:val="00493FFE"/>
    <w:rsid w:val="004944E1"/>
    <w:rsid w:val="004945C3"/>
    <w:rsid w:val="0049489F"/>
    <w:rsid w:val="00494D35"/>
    <w:rsid w:val="00495062"/>
    <w:rsid w:val="00495B65"/>
    <w:rsid w:val="004965E3"/>
    <w:rsid w:val="00496CEC"/>
    <w:rsid w:val="00496EEC"/>
    <w:rsid w:val="0049745C"/>
    <w:rsid w:val="00497C43"/>
    <w:rsid w:val="00497E28"/>
    <w:rsid w:val="00497F30"/>
    <w:rsid w:val="004A06D5"/>
    <w:rsid w:val="004A0EBA"/>
    <w:rsid w:val="004A1BB2"/>
    <w:rsid w:val="004A1EF7"/>
    <w:rsid w:val="004A26CD"/>
    <w:rsid w:val="004A2D4C"/>
    <w:rsid w:val="004A341C"/>
    <w:rsid w:val="004A50AF"/>
    <w:rsid w:val="004A5209"/>
    <w:rsid w:val="004A52DD"/>
    <w:rsid w:val="004A5CF9"/>
    <w:rsid w:val="004A5E29"/>
    <w:rsid w:val="004A6737"/>
    <w:rsid w:val="004A69C0"/>
    <w:rsid w:val="004A7980"/>
    <w:rsid w:val="004B0017"/>
    <w:rsid w:val="004B0198"/>
    <w:rsid w:val="004B0629"/>
    <w:rsid w:val="004B0D97"/>
    <w:rsid w:val="004B1114"/>
    <w:rsid w:val="004B16B2"/>
    <w:rsid w:val="004B18E7"/>
    <w:rsid w:val="004B1C8B"/>
    <w:rsid w:val="004B1E85"/>
    <w:rsid w:val="004B20CE"/>
    <w:rsid w:val="004B22FE"/>
    <w:rsid w:val="004B23C8"/>
    <w:rsid w:val="004B274A"/>
    <w:rsid w:val="004B326E"/>
    <w:rsid w:val="004B3444"/>
    <w:rsid w:val="004B49BB"/>
    <w:rsid w:val="004B4B79"/>
    <w:rsid w:val="004B5168"/>
    <w:rsid w:val="004B614A"/>
    <w:rsid w:val="004B7250"/>
    <w:rsid w:val="004B7E7D"/>
    <w:rsid w:val="004C026D"/>
    <w:rsid w:val="004C0EB4"/>
    <w:rsid w:val="004C0F5F"/>
    <w:rsid w:val="004C188F"/>
    <w:rsid w:val="004C1ABF"/>
    <w:rsid w:val="004C1D66"/>
    <w:rsid w:val="004C230B"/>
    <w:rsid w:val="004C233F"/>
    <w:rsid w:val="004C2963"/>
    <w:rsid w:val="004C298D"/>
    <w:rsid w:val="004C332E"/>
    <w:rsid w:val="004C3C79"/>
    <w:rsid w:val="004C5304"/>
    <w:rsid w:val="004C54D3"/>
    <w:rsid w:val="004C576C"/>
    <w:rsid w:val="004C57BA"/>
    <w:rsid w:val="004C62DA"/>
    <w:rsid w:val="004C667E"/>
    <w:rsid w:val="004C6D45"/>
    <w:rsid w:val="004C6FA8"/>
    <w:rsid w:val="004C77F8"/>
    <w:rsid w:val="004D01F1"/>
    <w:rsid w:val="004D0386"/>
    <w:rsid w:val="004D1CD6"/>
    <w:rsid w:val="004D2130"/>
    <w:rsid w:val="004D21E3"/>
    <w:rsid w:val="004D322C"/>
    <w:rsid w:val="004D3455"/>
    <w:rsid w:val="004D3717"/>
    <w:rsid w:val="004D3761"/>
    <w:rsid w:val="004D3C0D"/>
    <w:rsid w:val="004D49CD"/>
    <w:rsid w:val="004D4FFF"/>
    <w:rsid w:val="004D517B"/>
    <w:rsid w:val="004D52C9"/>
    <w:rsid w:val="004D792E"/>
    <w:rsid w:val="004D7C10"/>
    <w:rsid w:val="004E0506"/>
    <w:rsid w:val="004E0B54"/>
    <w:rsid w:val="004E19B6"/>
    <w:rsid w:val="004E2298"/>
    <w:rsid w:val="004E2507"/>
    <w:rsid w:val="004E4994"/>
    <w:rsid w:val="004E566A"/>
    <w:rsid w:val="004E5BA8"/>
    <w:rsid w:val="004E5D36"/>
    <w:rsid w:val="004E5F30"/>
    <w:rsid w:val="004E6105"/>
    <w:rsid w:val="004E6121"/>
    <w:rsid w:val="004E6B89"/>
    <w:rsid w:val="004E6D91"/>
    <w:rsid w:val="004E7526"/>
    <w:rsid w:val="004E7935"/>
    <w:rsid w:val="004F03B5"/>
    <w:rsid w:val="004F0811"/>
    <w:rsid w:val="004F08B4"/>
    <w:rsid w:val="004F1F12"/>
    <w:rsid w:val="004F223F"/>
    <w:rsid w:val="004F29E2"/>
    <w:rsid w:val="004F3071"/>
    <w:rsid w:val="004F4AC3"/>
    <w:rsid w:val="004F4FD0"/>
    <w:rsid w:val="004F555C"/>
    <w:rsid w:val="004F59C0"/>
    <w:rsid w:val="004F5C93"/>
    <w:rsid w:val="004F5DDF"/>
    <w:rsid w:val="004F63CE"/>
    <w:rsid w:val="004F67F1"/>
    <w:rsid w:val="004F75B8"/>
    <w:rsid w:val="004F76DF"/>
    <w:rsid w:val="005003E4"/>
    <w:rsid w:val="00501178"/>
    <w:rsid w:val="00501277"/>
    <w:rsid w:val="005013DD"/>
    <w:rsid w:val="00501F81"/>
    <w:rsid w:val="0050245B"/>
    <w:rsid w:val="005024A1"/>
    <w:rsid w:val="005028C1"/>
    <w:rsid w:val="0050307D"/>
    <w:rsid w:val="0050416E"/>
    <w:rsid w:val="005047CB"/>
    <w:rsid w:val="0050525F"/>
    <w:rsid w:val="00506794"/>
    <w:rsid w:val="005069E6"/>
    <w:rsid w:val="00506D12"/>
    <w:rsid w:val="00506EED"/>
    <w:rsid w:val="00507340"/>
    <w:rsid w:val="00507BEE"/>
    <w:rsid w:val="005105A4"/>
    <w:rsid w:val="0051094C"/>
    <w:rsid w:val="00511252"/>
    <w:rsid w:val="00511278"/>
    <w:rsid w:val="00511B18"/>
    <w:rsid w:val="00512256"/>
    <w:rsid w:val="00512BC1"/>
    <w:rsid w:val="005131C9"/>
    <w:rsid w:val="00513515"/>
    <w:rsid w:val="00513610"/>
    <w:rsid w:val="0051370D"/>
    <w:rsid w:val="00513933"/>
    <w:rsid w:val="00513BC4"/>
    <w:rsid w:val="00514098"/>
    <w:rsid w:val="0051438E"/>
    <w:rsid w:val="00514FC4"/>
    <w:rsid w:val="0051537D"/>
    <w:rsid w:val="00515519"/>
    <w:rsid w:val="00515604"/>
    <w:rsid w:val="0051642E"/>
    <w:rsid w:val="005164C3"/>
    <w:rsid w:val="00516A3A"/>
    <w:rsid w:val="0051741B"/>
    <w:rsid w:val="00517AFC"/>
    <w:rsid w:val="0052065D"/>
    <w:rsid w:val="00520B4B"/>
    <w:rsid w:val="00522543"/>
    <w:rsid w:val="00523A7C"/>
    <w:rsid w:val="00524650"/>
    <w:rsid w:val="00524A75"/>
    <w:rsid w:val="00524AA2"/>
    <w:rsid w:val="0052507C"/>
    <w:rsid w:val="0052548A"/>
    <w:rsid w:val="005257AA"/>
    <w:rsid w:val="005257DE"/>
    <w:rsid w:val="00525D13"/>
    <w:rsid w:val="00526710"/>
    <w:rsid w:val="00526F10"/>
    <w:rsid w:val="00527273"/>
    <w:rsid w:val="00527E08"/>
    <w:rsid w:val="00530136"/>
    <w:rsid w:val="00530A97"/>
    <w:rsid w:val="00531884"/>
    <w:rsid w:val="00531A70"/>
    <w:rsid w:val="005324C0"/>
    <w:rsid w:val="005328BB"/>
    <w:rsid w:val="00532B2F"/>
    <w:rsid w:val="005337CF"/>
    <w:rsid w:val="00533C0F"/>
    <w:rsid w:val="0053411C"/>
    <w:rsid w:val="005345D2"/>
    <w:rsid w:val="00534646"/>
    <w:rsid w:val="005346E5"/>
    <w:rsid w:val="00534BA3"/>
    <w:rsid w:val="00534ED9"/>
    <w:rsid w:val="00534F1F"/>
    <w:rsid w:val="005350DB"/>
    <w:rsid w:val="005356A0"/>
    <w:rsid w:val="00536497"/>
    <w:rsid w:val="00536652"/>
    <w:rsid w:val="005371C3"/>
    <w:rsid w:val="00537FF4"/>
    <w:rsid w:val="005405B4"/>
    <w:rsid w:val="005412DD"/>
    <w:rsid w:val="00541DD9"/>
    <w:rsid w:val="00542703"/>
    <w:rsid w:val="00542813"/>
    <w:rsid w:val="0054284B"/>
    <w:rsid w:val="00543607"/>
    <w:rsid w:val="00543EF4"/>
    <w:rsid w:val="00544119"/>
    <w:rsid w:val="00544ABA"/>
    <w:rsid w:val="00544C0D"/>
    <w:rsid w:val="00545608"/>
    <w:rsid w:val="00546526"/>
    <w:rsid w:val="0054770C"/>
    <w:rsid w:val="00547F17"/>
    <w:rsid w:val="005509B0"/>
    <w:rsid w:val="00550B60"/>
    <w:rsid w:val="00550E3A"/>
    <w:rsid w:val="005510B3"/>
    <w:rsid w:val="005511FC"/>
    <w:rsid w:val="00551739"/>
    <w:rsid w:val="00551CD7"/>
    <w:rsid w:val="00551F9C"/>
    <w:rsid w:val="00553036"/>
    <w:rsid w:val="0055385C"/>
    <w:rsid w:val="00554698"/>
    <w:rsid w:val="005555DC"/>
    <w:rsid w:val="00555698"/>
    <w:rsid w:val="00556649"/>
    <w:rsid w:val="00556C82"/>
    <w:rsid w:val="005608B3"/>
    <w:rsid w:val="00560B6B"/>
    <w:rsid w:val="00560CD8"/>
    <w:rsid w:val="00561622"/>
    <w:rsid w:val="00561B69"/>
    <w:rsid w:val="005630EC"/>
    <w:rsid w:val="0056313C"/>
    <w:rsid w:val="00563462"/>
    <w:rsid w:val="005648D1"/>
    <w:rsid w:val="00564F76"/>
    <w:rsid w:val="00565280"/>
    <w:rsid w:val="0056565C"/>
    <w:rsid w:val="005656C3"/>
    <w:rsid w:val="00565C12"/>
    <w:rsid w:val="005660C3"/>
    <w:rsid w:val="00566202"/>
    <w:rsid w:val="005676B1"/>
    <w:rsid w:val="00570943"/>
    <w:rsid w:val="00571323"/>
    <w:rsid w:val="00571BE2"/>
    <w:rsid w:val="00572BA7"/>
    <w:rsid w:val="00572DE1"/>
    <w:rsid w:val="005732BF"/>
    <w:rsid w:val="005737D0"/>
    <w:rsid w:val="005737DF"/>
    <w:rsid w:val="00573AEB"/>
    <w:rsid w:val="00574B20"/>
    <w:rsid w:val="00574BD0"/>
    <w:rsid w:val="00575F77"/>
    <w:rsid w:val="00576476"/>
    <w:rsid w:val="00576AD2"/>
    <w:rsid w:val="00580B60"/>
    <w:rsid w:val="00581682"/>
    <w:rsid w:val="005816A3"/>
    <w:rsid w:val="00582191"/>
    <w:rsid w:val="005821A3"/>
    <w:rsid w:val="00582AC1"/>
    <w:rsid w:val="00583A6B"/>
    <w:rsid w:val="00583C14"/>
    <w:rsid w:val="00584209"/>
    <w:rsid w:val="00584777"/>
    <w:rsid w:val="0058542D"/>
    <w:rsid w:val="00585DBA"/>
    <w:rsid w:val="005860A2"/>
    <w:rsid w:val="00586A71"/>
    <w:rsid w:val="00586E3C"/>
    <w:rsid w:val="0058704C"/>
    <w:rsid w:val="005874E0"/>
    <w:rsid w:val="00590293"/>
    <w:rsid w:val="00590E3B"/>
    <w:rsid w:val="005915B2"/>
    <w:rsid w:val="0059164B"/>
    <w:rsid w:val="005922A9"/>
    <w:rsid w:val="005926CB"/>
    <w:rsid w:val="0059346F"/>
    <w:rsid w:val="005934B5"/>
    <w:rsid w:val="00593677"/>
    <w:rsid w:val="00594D12"/>
    <w:rsid w:val="005964BB"/>
    <w:rsid w:val="00597708"/>
    <w:rsid w:val="00597939"/>
    <w:rsid w:val="005A0387"/>
    <w:rsid w:val="005A04DA"/>
    <w:rsid w:val="005A08C3"/>
    <w:rsid w:val="005A0E45"/>
    <w:rsid w:val="005A1929"/>
    <w:rsid w:val="005A2D1C"/>
    <w:rsid w:val="005A390A"/>
    <w:rsid w:val="005A3BBB"/>
    <w:rsid w:val="005A3C3A"/>
    <w:rsid w:val="005A4DD4"/>
    <w:rsid w:val="005A4F82"/>
    <w:rsid w:val="005A5BF0"/>
    <w:rsid w:val="005A5D45"/>
    <w:rsid w:val="005A5D68"/>
    <w:rsid w:val="005A7777"/>
    <w:rsid w:val="005A7A1E"/>
    <w:rsid w:val="005B031F"/>
    <w:rsid w:val="005B0415"/>
    <w:rsid w:val="005B0780"/>
    <w:rsid w:val="005B0DFF"/>
    <w:rsid w:val="005B1257"/>
    <w:rsid w:val="005B154B"/>
    <w:rsid w:val="005B163A"/>
    <w:rsid w:val="005B28B5"/>
    <w:rsid w:val="005B28F1"/>
    <w:rsid w:val="005B36AD"/>
    <w:rsid w:val="005B43A8"/>
    <w:rsid w:val="005B4598"/>
    <w:rsid w:val="005B45EC"/>
    <w:rsid w:val="005B4D2D"/>
    <w:rsid w:val="005B4E68"/>
    <w:rsid w:val="005B4F26"/>
    <w:rsid w:val="005B5AB5"/>
    <w:rsid w:val="005B6659"/>
    <w:rsid w:val="005B6826"/>
    <w:rsid w:val="005B716B"/>
    <w:rsid w:val="005B765B"/>
    <w:rsid w:val="005B7BD2"/>
    <w:rsid w:val="005B7C4A"/>
    <w:rsid w:val="005C0420"/>
    <w:rsid w:val="005C0660"/>
    <w:rsid w:val="005C24F0"/>
    <w:rsid w:val="005C4840"/>
    <w:rsid w:val="005C4D62"/>
    <w:rsid w:val="005C4EEE"/>
    <w:rsid w:val="005C50DC"/>
    <w:rsid w:val="005C558A"/>
    <w:rsid w:val="005C5770"/>
    <w:rsid w:val="005C5806"/>
    <w:rsid w:val="005C5B62"/>
    <w:rsid w:val="005C5FAE"/>
    <w:rsid w:val="005C61DC"/>
    <w:rsid w:val="005C642D"/>
    <w:rsid w:val="005C646F"/>
    <w:rsid w:val="005C78EB"/>
    <w:rsid w:val="005C7C20"/>
    <w:rsid w:val="005D08AA"/>
    <w:rsid w:val="005D1319"/>
    <w:rsid w:val="005D2508"/>
    <w:rsid w:val="005D2E38"/>
    <w:rsid w:val="005D4500"/>
    <w:rsid w:val="005D4752"/>
    <w:rsid w:val="005D5031"/>
    <w:rsid w:val="005D5869"/>
    <w:rsid w:val="005D5F0F"/>
    <w:rsid w:val="005D69BF"/>
    <w:rsid w:val="005D6A5B"/>
    <w:rsid w:val="005D70F2"/>
    <w:rsid w:val="005E01E8"/>
    <w:rsid w:val="005E1FB9"/>
    <w:rsid w:val="005E224A"/>
    <w:rsid w:val="005E310F"/>
    <w:rsid w:val="005E3E3B"/>
    <w:rsid w:val="005E4BE6"/>
    <w:rsid w:val="005E54AA"/>
    <w:rsid w:val="005E57F7"/>
    <w:rsid w:val="005E5858"/>
    <w:rsid w:val="005E59D9"/>
    <w:rsid w:val="005E6206"/>
    <w:rsid w:val="005E623E"/>
    <w:rsid w:val="005E71CA"/>
    <w:rsid w:val="005E7B21"/>
    <w:rsid w:val="005F0931"/>
    <w:rsid w:val="005F09C0"/>
    <w:rsid w:val="005F1C7B"/>
    <w:rsid w:val="005F261C"/>
    <w:rsid w:val="005F29BF"/>
    <w:rsid w:val="005F2BF2"/>
    <w:rsid w:val="005F3989"/>
    <w:rsid w:val="005F45DC"/>
    <w:rsid w:val="005F46A0"/>
    <w:rsid w:val="005F5FD2"/>
    <w:rsid w:val="005F65A1"/>
    <w:rsid w:val="005F65E2"/>
    <w:rsid w:val="005F6888"/>
    <w:rsid w:val="005F6E04"/>
    <w:rsid w:val="005F73BC"/>
    <w:rsid w:val="005F7E40"/>
    <w:rsid w:val="00600212"/>
    <w:rsid w:val="00601169"/>
    <w:rsid w:val="006011A8"/>
    <w:rsid w:val="006014CD"/>
    <w:rsid w:val="006014E8"/>
    <w:rsid w:val="006022BF"/>
    <w:rsid w:val="00602750"/>
    <w:rsid w:val="006028FC"/>
    <w:rsid w:val="00602E21"/>
    <w:rsid w:val="006033E1"/>
    <w:rsid w:val="0060519B"/>
    <w:rsid w:val="00605E15"/>
    <w:rsid w:val="00605E2C"/>
    <w:rsid w:val="006063A0"/>
    <w:rsid w:val="00606A0B"/>
    <w:rsid w:val="00606AD9"/>
    <w:rsid w:val="00607911"/>
    <w:rsid w:val="006102E6"/>
    <w:rsid w:val="0061068E"/>
    <w:rsid w:val="006110AB"/>
    <w:rsid w:val="00611624"/>
    <w:rsid w:val="006116B9"/>
    <w:rsid w:val="006117B0"/>
    <w:rsid w:val="00611E10"/>
    <w:rsid w:val="0061304B"/>
    <w:rsid w:val="00613231"/>
    <w:rsid w:val="00614EC0"/>
    <w:rsid w:val="00615787"/>
    <w:rsid w:val="006159E4"/>
    <w:rsid w:val="00616377"/>
    <w:rsid w:val="006177FE"/>
    <w:rsid w:val="00617A42"/>
    <w:rsid w:val="00617DDD"/>
    <w:rsid w:val="00617E35"/>
    <w:rsid w:val="00617E54"/>
    <w:rsid w:val="00622E02"/>
    <w:rsid w:val="006230E9"/>
    <w:rsid w:val="00623200"/>
    <w:rsid w:val="00623243"/>
    <w:rsid w:val="006236E4"/>
    <w:rsid w:val="00623761"/>
    <w:rsid w:val="006240FE"/>
    <w:rsid w:val="00624543"/>
    <w:rsid w:val="0062480B"/>
    <w:rsid w:val="00624BD2"/>
    <w:rsid w:val="0062516C"/>
    <w:rsid w:val="00626429"/>
    <w:rsid w:val="0062652E"/>
    <w:rsid w:val="00626584"/>
    <w:rsid w:val="00626ED3"/>
    <w:rsid w:val="00626F3F"/>
    <w:rsid w:val="0062720A"/>
    <w:rsid w:val="00627459"/>
    <w:rsid w:val="006274E0"/>
    <w:rsid w:val="00627528"/>
    <w:rsid w:val="006301B9"/>
    <w:rsid w:val="0063076C"/>
    <w:rsid w:val="00630F13"/>
    <w:rsid w:val="00631554"/>
    <w:rsid w:val="00631B2F"/>
    <w:rsid w:val="00631B69"/>
    <w:rsid w:val="006327A0"/>
    <w:rsid w:val="00632DD1"/>
    <w:rsid w:val="00632F6A"/>
    <w:rsid w:val="00633614"/>
    <w:rsid w:val="00633F49"/>
    <w:rsid w:val="00633F62"/>
    <w:rsid w:val="0063482E"/>
    <w:rsid w:val="00634C51"/>
    <w:rsid w:val="00634D9D"/>
    <w:rsid w:val="00634E6E"/>
    <w:rsid w:val="00634EE2"/>
    <w:rsid w:val="00634EFB"/>
    <w:rsid w:val="00634F11"/>
    <w:rsid w:val="006361D5"/>
    <w:rsid w:val="00637526"/>
    <w:rsid w:val="00637B7D"/>
    <w:rsid w:val="00640590"/>
    <w:rsid w:val="0064103C"/>
    <w:rsid w:val="006411C9"/>
    <w:rsid w:val="006414FA"/>
    <w:rsid w:val="00641720"/>
    <w:rsid w:val="00641D42"/>
    <w:rsid w:val="00642CE1"/>
    <w:rsid w:val="00643113"/>
    <w:rsid w:val="0064314B"/>
    <w:rsid w:val="00643734"/>
    <w:rsid w:val="00643ABD"/>
    <w:rsid w:val="00643D8D"/>
    <w:rsid w:val="00644D62"/>
    <w:rsid w:val="00644E43"/>
    <w:rsid w:val="00644E9A"/>
    <w:rsid w:val="00645CA6"/>
    <w:rsid w:val="00646643"/>
    <w:rsid w:val="00646A57"/>
    <w:rsid w:val="00647478"/>
    <w:rsid w:val="00647770"/>
    <w:rsid w:val="00650572"/>
    <w:rsid w:val="00653E7F"/>
    <w:rsid w:val="006542CC"/>
    <w:rsid w:val="006544EE"/>
    <w:rsid w:val="00654E43"/>
    <w:rsid w:val="00655AF7"/>
    <w:rsid w:val="00655D13"/>
    <w:rsid w:val="00656479"/>
    <w:rsid w:val="00656F1F"/>
    <w:rsid w:val="00657CE1"/>
    <w:rsid w:val="00657D06"/>
    <w:rsid w:val="00657DAA"/>
    <w:rsid w:val="00660461"/>
    <w:rsid w:val="0066066D"/>
    <w:rsid w:val="00660B02"/>
    <w:rsid w:val="00660D2C"/>
    <w:rsid w:val="00660F12"/>
    <w:rsid w:val="00661C9A"/>
    <w:rsid w:val="00662FCA"/>
    <w:rsid w:val="00663917"/>
    <w:rsid w:val="00663AF5"/>
    <w:rsid w:val="0066453B"/>
    <w:rsid w:val="0066488F"/>
    <w:rsid w:val="006648F7"/>
    <w:rsid w:val="00664ECB"/>
    <w:rsid w:val="00666591"/>
    <w:rsid w:val="00666A18"/>
    <w:rsid w:val="00666B82"/>
    <w:rsid w:val="00666D2A"/>
    <w:rsid w:val="0066778A"/>
    <w:rsid w:val="00670147"/>
    <w:rsid w:val="006711BB"/>
    <w:rsid w:val="00671B6D"/>
    <w:rsid w:val="006720DB"/>
    <w:rsid w:val="006723EB"/>
    <w:rsid w:val="00672D42"/>
    <w:rsid w:val="006734D4"/>
    <w:rsid w:val="0067359D"/>
    <w:rsid w:val="006743D7"/>
    <w:rsid w:val="00674809"/>
    <w:rsid w:val="00676750"/>
    <w:rsid w:val="00676989"/>
    <w:rsid w:val="00676B34"/>
    <w:rsid w:val="00677B2B"/>
    <w:rsid w:val="006808BE"/>
    <w:rsid w:val="0068141E"/>
    <w:rsid w:val="00681533"/>
    <w:rsid w:val="00681940"/>
    <w:rsid w:val="006819F1"/>
    <w:rsid w:val="00681A3B"/>
    <w:rsid w:val="006821B0"/>
    <w:rsid w:val="006832D6"/>
    <w:rsid w:val="006837BE"/>
    <w:rsid w:val="00683FA8"/>
    <w:rsid w:val="00684C2E"/>
    <w:rsid w:val="00684DC8"/>
    <w:rsid w:val="00686225"/>
    <w:rsid w:val="006875C6"/>
    <w:rsid w:val="006879CC"/>
    <w:rsid w:val="00687CAE"/>
    <w:rsid w:val="006901F9"/>
    <w:rsid w:val="00690862"/>
    <w:rsid w:val="00690B2C"/>
    <w:rsid w:val="00691BAC"/>
    <w:rsid w:val="00692677"/>
    <w:rsid w:val="00693A89"/>
    <w:rsid w:val="00693C78"/>
    <w:rsid w:val="00694019"/>
    <w:rsid w:val="00694792"/>
    <w:rsid w:val="00695B90"/>
    <w:rsid w:val="00695DB8"/>
    <w:rsid w:val="006966E4"/>
    <w:rsid w:val="00696B29"/>
    <w:rsid w:val="00697572"/>
    <w:rsid w:val="00697A95"/>
    <w:rsid w:val="00697EC0"/>
    <w:rsid w:val="006A0809"/>
    <w:rsid w:val="006A09EE"/>
    <w:rsid w:val="006A0BF6"/>
    <w:rsid w:val="006A12E4"/>
    <w:rsid w:val="006A16C1"/>
    <w:rsid w:val="006A1EE8"/>
    <w:rsid w:val="006A245E"/>
    <w:rsid w:val="006A273F"/>
    <w:rsid w:val="006A36A5"/>
    <w:rsid w:val="006A39B9"/>
    <w:rsid w:val="006A3B76"/>
    <w:rsid w:val="006A474F"/>
    <w:rsid w:val="006A47BC"/>
    <w:rsid w:val="006A49BF"/>
    <w:rsid w:val="006A58FE"/>
    <w:rsid w:val="006A5A28"/>
    <w:rsid w:val="006A5ECB"/>
    <w:rsid w:val="006A690B"/>
    <w:rsid w:val="006A6975"/>
    <w:rsid w:val="006A6A6A"/>
    <w:rsid w:val="006A6FD6"/>
    <w:rsid w:val="006A7E7B"/>
    <w:rsid w:val="006B00CA"/>
    <w:rsid w:val="006B016A"/>
    <w:rsid w:val="006B0AEE"/>
    <w:rsid w:val="006B0BAB"/>
    <w:rsid w:val="006B16BA"/>
    <w:rsid w:val="006B1CF2"/>
    <w:rsid w:val="006B1D8F"/>
    <w:rsid w:val="006B2989"/>
    <w:rsid w:val="006B3764"/>
    <w:rsid w:val="006B435F"/>
    <w:rsid w:val="006B4E6D"/>
    <w:rsid w:val="006B5358"/>
    <w:rsid w:val="006B53DA"/>
    <w:rsid w:val="006B62D9"/>
    <w:rsid w:val="006B657A"/>
    <w:rsid w:val="006B665E"/>
    <w:rsid w:val="006B66F5"/>
    <w:rsid w:val="006B7FBB"/>
    <w:rsid w:val="006C01BB"/>
    <w:rsid w:val="006C069B"/>
    <w:rsid w:val="006C10B2"/>
    <w:rsid w:val="006C1474"/>
    <w:rsid w:val="006C26B9"/>
    <w:rsid w:val="006C2D23"/>
    <w:rsid w:val="006C462F"/>
    <w:rsid w:val="006C5295"/>
    <w:rsid w:val="006C55E7"/>
    <w:rsid w:val="006C587E"/>
    <w:rsid w:val="006C6FED"/>
    <w:rsid w:val="006C70D6"/>
    <w:rsid w:val="006D0628"/>
    <w:rsid w:val="006D07B3"/>
    <w:rsid w:val="006D0D92"/>
    <w:rsid w:val="006D0FC7"/>
    <w:rsid w:val="006D22A7"/>
    <w:rsid w:val="006D24D6"/>
    <w:rsid w:val="006D34A2"/>
    <w:rsid w:val="006D439A"/>
    <w:rsid w:val="006D475F"/>
    <w:rsid w:val="006D48D2"/>
    <w:rsid w:val="006D4B22"/>
    <w:rsid w:val="006D55E4"/>
    <w:rsid w:val="006D662F"/>
    <w:rsid w:val="006D6AA9"/>
    <w:rsid w:val="006D75F0"/>
    <w:rsid w:val="006E0245"/>
    <w:rsid w:val="006E0E3D"/>
    <w:rsid w:val="006E174B"/>
    <w:rsid w:val="006E234E"/>
    <w:rsid w:val="006E25C7"/>
    <w:rsid w:val="006E2DB4"/>
    <w:rsid w:val="006E2EC8"/>
    <w:rsid w:val="006E316C"/>
    <w:rsid w:val="006E36CC"/>
    <w:rsid w:val="006E4C9B"/>
    <w:rsid w:val="006E583B"/>
    <w:rsid w:val="006E5C71"/>
    <w:rsid w:val="006E7278"/>
    <w:rsid w:val="006F0A10"/>
    <w:rsid w:val="006F18F5"/>
    <w:rsid w:val="006F1E85"/>
    <w:rsid w:val="006F24EA"/>
    <w:rsid w:val="006F26E4"/>
    <w:rsid w:val="006F27CC"/>
    <w:rsid w:val="006F2CC5"/>
    <w:rsid w:val="006F2E36"/>
    <w:rsid w:val="006F2FF0"/>
    <w:rsid w:val="006F30C1"/>
    <w:rsid w:val="006F30C7"/>
    <w:rsid w:val="006F318A"/>
    <w:rsid w:val="006F3D47"/>
    <w:rsid w:val="006F47D9"/>
    <w:rsid w:val="006F5028"/>
    <w:rsid w:val="006F50D9"/>
    <w:rsid w:val="006F5598"/>
    <w:rsid w:val="006F5D70"/>
    <w:rsid w:val="006F6166"/>
    <w:rsid w:val="006F6352"/>
    <w:rsid w:val="006F6F31"/>
    <w:rsid w:val="006F7807"/>
    <w:rsid w:val="006F7AC1"/>
    <w:rsid w:val="006F7D6F"/>
    <w:rsid w:val="0070001F"/>
    <w:rsid w:val="007001E7"/>
    <w:rsid w:val="00700473"/>
    <w:rsid w:val="007005B6"/>
    <w:rsid w:val="00700BA5"/>
    <w:rsid w:val="00701E54"/>
    <w:rsid w:val="00702770"/>
    <w:rsid w:val="007043B9"/>
    <w:rsid w:val="00704E15"/>
    <w:rsid w:val="00705BB3"/>
    <w:rsid w:val="00706917"/>
    <w:rsid w:val="00707499"/>
    <w:rsid w:val="007077C0"/>
    <w:rsid w:val="00710271"/>
    <w:rsid w:val="00710629"/>
    <w:rsid w:val="00711010"/>
    <w:rsid w:val="007110A5"/>
    <w:rsid w:val="00711922"/>
    <w:rsid w:val="00711B7D"/>
    <w:rsid w:val="007126A2"/>
    <w:rsid w:val="00712A98"/>
    <w:rsid w:val="007135E2"/>
    <w:rsid w:val="00713DB5"/>
    <w:rsid w:val="00714811"/>
    <w:rsid w:val="00714A71"/>
    <w:rsid w:val="00715355"/>
    <w:rsid w:val="00715466"/>
    <w:rsid w:val="00715EEF"/>
    <w:rsid w:val="00716004"/>
    <w:rsid w:val="0071605F"/>
    <w:rsid w:val="007164EE"/>
    <w:rsid w:val="00716B00"/>
    <w:rsid w:val="00720A49"/>
    <w:rsid w:val="0072126F"/>
    <w:rsid w:val="007219DB"/>
    <w:rsid w:val="007221B9"/>
    <w:rsid w:val="007225AC"/>
    <w:rsid w:val="00723091"/>
    <w:rsid w:val="00723172"/>
    <w:rsid w:val="0072333C"/>
    <w:rsid w:val="00723688"/>
    <w:rsid w:val="00724049"/>
    <w:rsid w:val="0072472E"/>
    <w:rsid w:val="00724946"/>
    <w:rsid w:val="00724AC3"/>
    <w:rsid w:val="0072616A"/>
    <w:rsid w:val="00726646"/>
    <w:rsid w:val="00726A1B"/>
    <w:rsid w:val="0072765D"/>
    <w:rsid w:val="00730243"/>
    <w:rsid w:val="00730483"/>
    <w:rsid w:val="007304D5"/>
    <w:rsid w:val="00730775"/>
    <w:rsid w:val="00730FD3"/>
    <w:rsid w:val="00731D29"/>
    <w:rsid w:val="00731FB1"/>
    <w:rsid w:val="00731FE9"/>
    <w:rsid w:val="00732593"/>
    <w:rsid w:val="00732888"/>
    <w:rsid w:val="00733DDC"/>
    <w:rsid w:val="00733F27"/>
    <w:rsid w:val="0073442F"/>
    <w:rsid w:val="00734C31"/>
    <w:rsid w:val="00734E19"/>
    <w:rsid w:val="00735FCF"/>
    <w:rsid w:val="00736730"/>
    <w:rsid w:val="00736758"/>
    <w:rsid w:val="00736896"/>
    <w:rsid w:val="00736C18"/>
    <w:rsid w:val="0073716B"/>
    <w:rsid w:val="0074054B"/>
    <w:rsid w:val="007411A0"/>
    <w:rsid w:val="007412AA"/>
    <w:rsid w:val="007414F9"/>
    <w:rsid w:val="00741F1A"/>
    <w:rsid w:val="00742792"/>
    <w:rsid w:val="00742989"/>
    <w:rsid w:val="00743504"/>
    <w:rsid w:val="0074410F"/>
    <w:rsid w:val="007441AA"/>
    <w:rsid w:val="00745B15"/>
    <w:rsid w:val="00746754"/>
    <w:rsid w:val="0074773C"/>
    <w:rsid w:val="00750D07"/>
    <w:rsid w:val="00750D4C"/>
    <w:rsid w:val="00750FFE"/>
    <w:rsid w:val="00751139"/>
    <w:rsid w:val="007516B7"/>
    <w:rsid w:val="0075264D"/>
    <w:rsid w:val="00753E07"/>
    <w:rsid w:val="007543D0"/>
    <w:rsid w:val="00754925"/>
    <w:rsid w:val="00755701"/>
    <w:rsid w:val="007558F8"/>
    <w:rsid w:val="0075592F"/>
    <w:rsid w:val="00755974"/>
    <w:rsid w:val="00756128"/>
    <w:rsid w:val="00756CCF"/>
    <w:rsid w:val="00760D1D"/>
    <w:rsid w:val="00760DA6"/>
    <w:rsid w:val="0076127A"/>
    <w:rsid w:val="00761601"/>
    <w:rsid w:val="007617BF"/>
    <w:rsid w:val="007618D9"/>
    <w:rsid w:val="007621A5"/>
    <w:rsid w:val="00763970"/>
    <w:rsid w:val="00763F5A"/>
    <w:rsid w:val="00764EDB"/>
    <w:rsid w:val="0076521E"/>
    <w:rsid w:val="00765A63"/>
    <w:rsid w:val="0076695E"/>
    <w:rsid w:val="00767067"/>
    <w:rsid w:val="007675BE"/>
    <w:rsid w:val="0076761F"/>
    <w:rsid w:val="007708EB"/>
    <w:rsid w:val="00771999"/>
    <w:rsid w:val="00771C1F"/>
    <w:rsid w:val="00772DB2"/>
    <w:rsid w:val="00773EB9"/>
    <w:rsid w:val="007741B9"/>
    <w:rsid w:val="00775036"/>
    <w:rsid w:val="00775AA1"/>
    <w:rsid w:val="00776493"/>
    <w:rsid w:val="00777286"/>
    <w:rsid w:val="00777E58"/>
    <w:rsid w:val="00777E81"/>
    <w:rsid w:val="007801B2"/>
    <w:rsid w:val="00780870"/>
    <w:rsid w:val="00780C86"/>
    <w:rsid w:val="00781410"/>
    <w:rsid w:val="007824B7"/>
    <w:rsid w:val="00782551"/>
    <w:rsid w:val="00783542"/>
    <w:rsid w:val="007837EC"/>
    <w:rsid w:val="0078389F"/>
    <w:rsid w:val="00784589"/>
    <w:rsid w:val="007847B3"/>
    <w:rsid w:val="00784970"/>
    <w:rsid w:val="00784F4D"/>
    <w:rsid w:val="0078597F"/>
    <w:rsid w:val="00785C90"/>
    <w:rsid w:val="007860B3"/>
    <w:rsid w:val="007862FA"/>
    <w:rsid w:val="007873F9"/>
    <w:rsid w:val="0079064C"/>
    <w:rsid w:val="007909FF"/>
    <w:rsid w:val="007919B8"/>
    <w:rsid w:val="00791AE2"/>
    <w:rsid w:val="00792697"/>
    <w:rsid w:val="0079278A"/>
    <w:rsid w:val="007928DC"/>
    <w:rsid w:val="00792AF6"/>
    <w:rsid w:val="0079395D"/>
    <w:rsid w:val="00793AFA"/>
    <w:rsid w:val="00794197"/>
    <w:rsid w:val="0079445D"/>
    <w:rsid w:val="00794B59"/>
    <w:rsid w:val="00794D08"/>
    <w:rsid w:val="00795729"/>
    <w:rsid w:val="00795829"/>
    <w:rsid w:val="00795B24"/>
    <w:rsid w:val="00796697"/>
    <w:rsid w:val="00796CC9"/>
    <w:rsid w:val="00796EC4"/>
    <w:rsid w:val="0079709D"/>
    <w:rsid w:val="00797950"/>
    <w:rsid w:val="00797F21"/>
    <w:rsid w:val="00797F59"/>
    <w:rsid w:val="007A0161"/>
    <w:rsid w:val="007A0338"/>
    <w:rsid w:val="007A07DA"/>
    <w:rsid w:val="007A0B43"/>
    <w:rsid w:val="007A0C4C"/>
    <w:rsid w:val="007A1039"/>
    <w:rsid w:val="007A1308"/>
    <w:rsid w:val="007A195B"/>
    <w:rsid w:val="007A1F31"/>
    <w:rsid w:val="007A23B2"/>
    <w:rsid w:val="007A2648"/>
    <w:rsid w:val="007A2FBA"/>
    <w:rsid w:val="007A3722"/>
    <w:rsid w:val="007A37FF"/>
    <w:rsid w:val="007A3CD1"/>
    <w:rsid w:val="007A3E3A"/>
    <w:rsid w:val="007A3E46"/>
    <w:rsid w:val="007A4362"/>
    <w:rsid w:val="007A47C0"/>
    <w:rsid w:val="007A48C0"/>
    <w:rsid w:val="007A48F9"/>
    <w:rsid w:val="007A4F68"/>
    <w:rsid w:val="007A53C6"/>
    <w:rsid w:val="007A5F63"/>
    <w:rsid w:val="007A6276"/>
    <w:rsid w:val="007A62AD"/>
    <w:rsid w:val="007A6E08"/>
    <w:rsid w:val="007A709C"/>
    <w:rsid w:val="007A7C47"/>
    <w:rsid w:val="007B145A"/>
    <w:rsid w:val="007B1694"/>
    <w:rsid w:val="007B19DF"/>
    <w:rsid w:val="007B2D09"/>
    <w:rsid w:val="007B3479"/>
    <w:rsid w:val="007B36BA"/>
    <w:rsid w:val="007B462A"/>
    <w:rsid w:val="007B4C07"/>
    <w:rsid w:val="007B5080"/>
    <w:rsid w:val="007B5677"/>
    <w:rsid w:val="007B5A93"/>
    <w:rsid w:val="007B64B4"/>
    <w:rsid w:val="007B6CB6"/>
    <w:rsid w:val="007B6D37"/>
    <w:rsid w:val="007B6E52"/>
    <w:rsid w:val="007B70C0"/>
    <w:rsid w:val="007B711A"/>
    <w:rsid w:val="007C0226"/>
    <w:rsid w:val="007C0A3E"/>
    <w:rsid w:val="007C106D"/>
    <w:rsid w:val="007C1958"/>
    <w:rsid w:val="007C1CFD"/>
    <w:rsid w:val="007C2644"/>
    <w:rsid w:val="007C27E9"/>
    <w:rsid w:val="007C3AF9"/>
    <w:rsid w:val="007C3FE8"/>
    <w:rsid w:val="007C4D39"/>
    <w:rsid w:val="007C521C"/>
    <w:rsid w:val="007C5862"/>
    <w:rsid w:val="007C6155"/>
    <w:rsid w:val="007C6862"/>
    <w:rsid w:val="007C6DF5"/>
    <w:rsid w:val="007C700A"/>
    <w:rsid w:val="007C784D"/>
    <w:rsid w:val="007D042B"/>
    <w:rsid w:val="007D12B5"/>
    <w:rsid w:val="007D1FCC"/>
    <w:rsid w:val="007D2482"/>
    <w:rsid w:val="007D2EC0"/>
    <w:rsid w:val="007D324F"/>
    <w:rsid w:val="007D36E1"/>
    <w:rsid w:val="007D3F4E"/>
    <w:rsid w:val="007D493B"/>
    <w:rsid w:val="007D54F3"/>
    <w:rsid w:val="007D58D3"/>
    <w:rsid w:val="007D747B"/>
    <w:rsid w:val="007D765B"/>
    <w:rsid w:val="007D7AAA"/>
    <w:rsid w:val="007E0058"/>
    <w:rsid w:val="007E0151"/>
    <w:rsid w:val="007E05CF"/>
    <w:rsid w:val="007E0634"/>
    <w:rsid w:val="007E0F49"/>
    <w:rsid w:val="007E1238"/>
    <w:rsid w:val="007E1674"/>
    <w:rsid w:val="007E1920"/>
    <w:rsid w:val="007E1F59"/>
    <w:rsid w:val="007E2699"/>
    <w:rsid w:val="007E2E9F"/>
    <w:rsid w:val="007E40FD"/>
    <w:rsid w:val="007E4245"/>
    <w:rsid w:val="007E4CCB"/>
    <w:rsid w:val="007E4EF1"/>
    <w:rsid w:val="007E53B4"/>
    <w:rsid w:val="007E602B"/>
    <w:rsid w:val="007E65D7"/>
    <w:rsid w:val="007E67C2"/>
    <w:rsid w:val="007E6911"/>
    <w:rsid w:val="007E6980"/>
    <w:rsid w:val="007E6C54"/>
    <w:rsid w:val="007E7240"/>
    <w:rsid w:val="007E7427"/>
    <w:rsid w:val="007E7C83"/>
    <w:rsid w:val="007F129F"/>
    <w:rsid w:val="007F21D0"/>
    <w:rsid w:val="007F2410"/>
    <w:rsid w:val="007F31C8"/>
    <w:rsid w:val="007F369D"/>
    <w:rsid w:val="007F3C89"/>
    <w:rsid w:val="007F4BBA"/>
    <w:rsid w:val="007F4FBC"/>
    <w:rsid w:val="007F52B4"/>
    <w:rsid w:val="007F5BD9"/>
    <w:rsid w:val="007F6047"/>
    <w:rsid w:val="007F66D7"/>
    <w:rsid w:val="007F6C84"/>
    <w:rsid w:val="007F7692"/>
    <w:rsid w:val="007F7E3F"/>
    <w:rsid w:val="0080032B"/>
    <w:rsid w:val="00800444"/>
    <w:rsid w:val="008005F7"/>
    <w:rsid w:val="008006A1"/>
    <w:rsid w:val="0080118B"/>
    <w:rsid w:val="0080215B"/>
    <w:rsid w:val="008026A1"/>
    <w:rsid w:val="008026C0"/>
    <w:rsid w:val="00802D85"/>
    <w:rsid w:val="00802DA0"/>
    <w:rsid w:val="008033F1"/>
    <w:rsid w:val="00803F9C"/>
    <w:rsid w:val="008048F0"/>
    <w:rsid w:val="00804C8F"/>
    <w:rsid w:val="008051B1"/>
    <w:rsid w:val="00805742"/>
    <w:rsid w:val="00805A17"/>
    <w:rsid w:val="00805DD1"/>
    <w:rsid w:val="008064E0"/>
    <w:rsid w:val="00806DE0"/>
    <w:rsid w:val="0080721F"/>
    <w:rsid w:val="00807273"/>
    <w:rsid w:val="008073D2"/>
    <w:rsid w:val="008078B1"/>
    <w:rsid w:val="00807DEE"/>
    <w:rsid w:val="00807FCB"/>
    <w:rsid w:val="008107A9"/>
    <w:rsid w:val="0081251D"/>
    <w:rsid w:val="00812958"/>
    <w:rsid w:val="008133CB"/>
    <w:rsid w:val="00813D3E"/>
    <w:rsid w:val="00813FBB"/>
    <w:rsid w:val="00814244"/>
    <w:rsid w:val="00814E23"/>
    <w:rsid w:val="00814EA6"/>
    <w:rsid w:val="008156F1"/>
    <w:rsid w:val="008159B9"/>
    <w:rsid w:val="00815DE7"/>
    <w:rsid w:val="00815E5B"/>
    <w:rsid w:val="00816483"/>
    <w:rsid w:val="008164D5"/>
    <w:rsid w:val="0081688C"/>
    <w:rsid w:val="0081702C"/>
    <w:rsid w:val="0082103A"/>
    <w:rsid w:val="00821251"/>
    <w:rsid w:val="00822E61"/>
    <w:rsid w:val="00823365"/>
    <w:rsid w:val="00823520"/>
    <w:rsid w:val="00823C71"/>
    <w:rsid w:val="008246F9"/>
    <w:rsid w:val="00824CD2"/>
    <w:rsid w:val="00824EF1"/>
    <w:rsid w:val="0082501D"/>
    <w:rsid w:val="00825186"/>
    <w:rsid w:val="008258FF"/>
    <w:rsid w:val="00825E94"/>
    <w:rsid w:val="00826304"/>
    <w:rsid w:val="00826C4F"/>
    <w:rsid w:val="00826F54"/>
    <w:rsid w:val="00826F74"/>
    <w:rsid w:val="00827153"/>
    <w:rsid w:val="0083030C"/>
    <w:rsid w:val="008307AC"/>
    <w:rsid w:val="00830A3A"/>
    <w:rsid w:val="00830A76"/>
    <w:rsid w:val="00830F1F"/>
    <w:rsid w:val="0083257E"/>
    <w:rsid w:val="008325D0"/>
    <w:rsid w:val="0083320F"/>
    <w:rsid w:val="008335C9"/>
    <w:rsid w:val="008342D2"/>
    <w:rsid w:val="0083576A"/>
    <w:rsid w:val="008358D6"/>
    <w:rsid w:val="00835C76"/>
    <w:rsid w:val="00836B66"/>
    <w:rsid w:val="008372EB"/>
    <w:rsid w:val="00837595"/>
    <w:rsid w:val="008376D5"/>
    <w:rsid w:val="00837C52"/>
    <w:rsid w:val="00840316"/>
    <w:rsid w:val="00840FD5"/>
    <w:rsid w:val="00841593"/>
    <w:rsid w:val="008415AF"/>
    <w:rsid w:val="008417F3"/>
    <w:rsid w:val="00841C77"/>
    <w:rsid w:val="00842260"/>
    <w:rsid w:val="0084237D"/>
    <w:rsid w:val="00842B72"/>
    <w:rsid w:val="00843003"/>
    <w:rsid w:val="00843800"/>
    <w:rsid w:val="008438A0"/>
    <w:rsid w:val="00843DE7"/>
    <w:rsid w:val="008440FC"/>
    <w:rsid w:val="00844744"/>
    <w:rsid w:val="00845665"/>
    <w:rsid w:val="00845AF9"/>
    <w:rsid w:val="00845B24"/>
    <w:rsid w:val="0084602F"/>
    <w:rsid w:val="008468AD"/>
    <w:rsid w:val="0084755A"/>
    <w:rsid w:val="00847C56"/>
    <w:rsid w:val="00847E49"/>
    <w:rsid w:val="008500BC"/>
    <w:rsid w:val="00851C6D"/>
    <w:rsid w:val="00852CA6"/>
    <w:rsid w:val="00852F8B"/>
    <w:rsid w:val="00853143"/>
    <w:rsid w:val="008539A7"/>
    <w:rsid w:val="008539BF"/>
    <w:rsid w:val="0085485F"/>
    <w:rsid w:val="0085538F"/>
    <w:rsid w:val="00856188"/>
    <w:rsid w:val="00856282"/>
    <w:rsid w:val="008564E0"/>
    <w:rsid w:val="00856A58"/>
    <w:rsid w:val="00856ABA"/>
    <w:rsid w:val="00856C6A"/>
    <w:rsid w:val="00857664"/>
    <w:rsid w:val="00857982"/>
    <w:rsid w:val="008579CB"/>
    <w:rsid w:val="008603DF"/>
    <w:rsid w:val="00860507"/>
    <w:rsid w:val="008606DB"/>
    <w:rsid w:val="00860780"/>
    <w:rsid w:val="00860B80"/>
    <w:rsid w:val="00860CB2"/>
    <w:rsid w:val="00860CC6"/>
    <w:rsid w:val="00860E90"/>
    <w:rsid w:val="00861644"/>
    <w:rsid w:val="00861A4E"/>
    <w:rsid w:val="00861D9A"/>
    <w:rsid w:val="00862A8A"/>
    <w:rsid w:val="00864463"/>
    <w:rsid w:val="008649D3"/>
    <w:rsid w:val="00864D6D"/>
    <w:rsid w:val="00865C31"/>
    <w:rsid w:val="00865E63"/>
    <w:rsid w:val="00866438"/>
    <w:rsid w:val="00867209"/>
    <w:rsid w:val="00867599"/>
    <w:rsid w:val="00867ABD"/>
    <w:rsid w:val="00873A2C"/>
    <w:rsid w:val="00874378"/>
    <w:rsid w:val="00874390"/>
    <w:rsid w:val="00874822"/>
    <w:rsid w:val="00874C9B"/>
    <w:rsid w:val="00874D61"/>
    <w:rsid w:val="00874E4D"/>
    <w:rsid w:val="00875554"/>
    <w:rsid w:val="0087659E"/>
    <w:rsid w:val="00877358"/>
    <w:rsid w:val="00877E17"/>
    <w:rsid w:val="0088009F"/>
    <w:rsid w:val="00881195"/>
    <w:rsid w:val="008819BE"/>
    <w:rsid w:val="008836F8"/>
    <w:rsid w:val="00883F42"/>
    <w:rsid w:val="00884389"/>
    <w:rsid w:val="0088450E"/>
    <w:rsid w:val="008847EE"/>
    <w:rsid w:val="008848CF"/>
    <w:rsid w:val="008848EF"/>
    <w:rsid w:val="00884E7C"/>
    <w:rsid w:val="00885F01"/>
    <w:rsid w:val="0088615D"/>
    <w:rsid w:val="008861FE"/>
    <w:rsid w:val="008869CB"/>
    <w:rsid w:val="00887C59"/>
    <w:rsid w:val="00887D38"/>
    <w:rsid w:val="00890D17"/>
    <w:rsid w:val="00891425"/>
    <w:rsid w:val="00891CA5"/>
    <w:rsid w:val="00891E4C"/>
    <w:rsid w:val="008927C7"/>
    <w:rsid w:val="00892C9B"/>
    <w:rsid w:val="00892D62"/>
    <w:rsid w:val="00892F50"/>
    <w:rsid w:val="00892F92"/>
    <w:rsid w:val="00893579"/>
    <w:rsid w:val="00893D15"/>
    <w:rsid w:val="008940AF"/>
    <w:rsid w:val="008941B1"/>
    <w:rsid w:val="008944C3"/>
    <w:rsid w:val="00894BA5"/>
    <w:rsid w:val="00894FD6"/>
    <w:rsid w:val="00896B6A"/>
    <w:rsid w:val="008A10E2"/>
    <w:rsid w:val="008A19ED"/>
    <w:rsid w:val="008A1CBD"/>
    <w:rsid w:val="008A255B"/>
    <w:rsid w:val="008A2DE5"/>
    <w:rsid w:val="008A2F4F"/>
    <w:rsid w:val="008A3C7B"/>
    <w:rsid w:val="008A46B0"/>
    <w:rsid w:val="008A49D2"/>
    <w:rsid w:val="008A5855"/>
    <w:rsid w:val="008A5FAD"/>
    <w:rsid w:val="008A71EF"/>
    <w:rsid w:val="008A7806"/>
    <w:rsid w:val="008B015E"/>
    <w:rsid w:val="008B0583"/>
    <w:rsid w:val="008B1265"/>
    <w:rsid w:val="008B135C"/>
    <w:rsid w:val="008B213D"/>
    <w:rsid w:val="008B2EA5"/>
    <w:rsid w:val="008B3DFD"/>
    <w:rsid w:val="008B3E08"/>
    <w:rsid w:val="008B400B"/>
    <w:rsid w:val="008B4245"/>
    <w:rsid w:val="008B549F"/>
    <w:rsid w:val="008B59B6"/>
    <w:rsid w:val="008B6F2E"/>
    <w:rsid w:val="008C06D6"/>
    <w:rsid w:val="008C0C3E"/>
    <w:rsid w:val="008C0FED"/>
    <w:rsid w:val="008C1870"/>
    <w:rsid w:val="008C211C"/>
    <w:rsid w:val="008C2B08"/>
    <w:rsid w:val="008C32D7"/>
    <w:rsid w:val="008C37B3"/>
    <w:rsid w:val="008C3951"/>
    <w:rsid w:val="008C3CAA"/>
    <w:rsid w:val="008C4355"/>
    <w:rsid w:val="008C4B59"/>
    <w:rsid w:val="008C4CE1"/>
    <w:rsid w:val="008C54D9"/>
    <w:rsid w:val="008C54E0"/>
    <w:rsid w:val="008C5BDD"/>
    <w:rsid w:val="008C6041"/>
    <w:rsid w:val="008C68A5"/>
    <w:rsid w:val="008C734F"/>
    <w:rsid w:val="008D0915"/>
    <w:rsid w:val="008D0B61"/>
    <w:rsid w:val="008D0B7F"/>
    <w:rsid w:val="008D2D90"/>
    <w:rsid w:val="008D35AC"/>
    <w:rsid w:val="008D3D03"/>
    <w:rsid w:val="008D3F29"/>
    <w:rsid w:val="008D40C4"/>
    <w:rsid w:val="008D412A"/>
    <w:rsid w:val="008D4D50"/>
    <w:rsid w:val="008D51CC"/>
    <w:rsid w:val="008D5616"/>
    <w:rsid w:val="008D5AB3"/>
    <w:rsid w:val="008D5ADB"/>
    <w:rsid w:val="008D5EE0"/>
    <w:rsid w:val="008D66D9"/>
    <w:rsid w:val="008E1510"/>
    <w:rsid w:val="008E183F"/>
    <w:rsid w:val="008E1D4B"/>
    <w:rsid w:val="008E2F8C"/>
    <w:rsid w:val="008E321A"/>
    <w:rsid w:val="008E4166"/>
    <w:rsid w:val="008E4991"/>
    <w:rsid w:val="008E5203"/>
    <w:rsid w:val="008E5E49"/>
    <w:rsid w:val="008E627B"/>
    <w:rsid w:val="008E65B6"/>
    <w:rsid w:val="008E6B87"/>
    <w:rsid w:val="008E6DA9"/>
    <w:rsid w:val="008F0481"/>
    <w:rsid w:val="008F1527"/>
    <w:rsid w:val="008F16D1"/>
    <w:rsid w:val="008F3163"/>
    <w:rsid w:val="008F43CB"/>
    <w:rsid w:val="008F44F1"/>
    <w:rsid w:val="008F5092"/>
    <w:rsid w:val="008F5676"/>
    <w:rsid w:val="008F5999"/>
    <w:rsid w:val="008F5A3C"/>
    <w:rsid w:val="008F6774"/>
    <w:rsid w:val="008F74E3"/>
    <w:rsid w:val="008F7F4B"/>
    <w:rsid w:val="00900123"/>
    <w:rsid w:val="00900CEA"/>
    <w:rsid w:val="00901150"/>
    <w:rsid w:val="00901AB9"/>
    <w:rsid w:val="00901B82"/>
    <w:rsid w:val="00901F1B"/>
    <w:rsid w:val="0090275B"/>
    <w:rsid w:val="009029F7"/>
    <w:rsid w:val="009030D7"/>
    <w:rsid w:val="009032A1"/>
    <w:rsid w:val="00903756"/>
    <w:rsid w:val="009038C2"/>
    <w:rsid w:val="00903DD3"/>
    <w:rsid w:val="00904098"/>
    <w:rsid w:val="00904750"/>
    <w:rsid w:val="009064CB"/>
    <w:rsid w:val="009075C5"/>
    <w:rsid w:val="00907AD6"/>
    <w:rsid w:val="00907C77"/>
    <w:rsid w:val="00907FCB"/>
    <w:rsid w:val="00910A21"/>
    <w:rsid w:val="00910AF0"/>
    <w:rsid w:val="0091125B"/>
    <w:rsid w:val="00911824"/>
    <w:rsid w:val="009120AC"/>
    <w:rsid w:val="009124EC"/>
    <w:rsid w:val="00912A20"/>
    <w:rsid w:val="00912B0E"/>
    <w:rsid w:val="00912BF9"/>
    <w:rsid w:val="00913EEC"/>
    <w:rsid w:val="00913F52"/>
    <w:rsid w:val="00914161"/>
    <w:rsid w:val="0091452C"/>
    <w:rsid w:val="00914AEC"/>
    <w:rsid w:val="00914D3D"/>
    <w:rsid w:val="0091579A"/>
    <w:rsid w:val="009172DF"/>
    <w:rsid w:val="00920398"/>
    <w:rsid w:val="00920450"/>
    <w:rsid w:val="00920F26"/>
    <w:rsid w:val="0092193F"/>
    <w:rsid w:val="00921D48"/>
    <w:rsid w:val="009221C9"/>
    <w:rsid w:val="00922D87"/>
    <w:rsid w:val="00923745"/>
    <w:rsid w:val="00923796"/>
    <w:rsid w:val="00924381"/>
    <w:rsid w:val="00925108"/>
    <w:rsid w:val="0092515B"/>
    <w:rsid w:val="009251E1"/>
    <w:rsid w:val="009258D0"/>
    <w:rsid w:val="00925C35"/>
    <w:rsid w:val="00925C56"/>
    <w:rsid w:val="00927882"/>
    <w:rsid w:val="0093025F"/>
    <w:rsid w:val="0093178E"/>
    <w:rsid w:val="009318C6"/>
    <w:rsid w:val="0093260B"/>
    <w:rsid w:val="00932629"/>
    <w:rsid w:val="009326C3"/>
    <w:rsid w:val="00932D92"/>
    <w:rsid w:val="00932F54"/>
    <w:rsid w:val="009332E1"/>
    <w:rsid w:val="00933EFC"/>
    <w:rsid w:val="0093484F"/>
    <w:rsid w:val="00935448"/>
    <w:rsid w:val="00935475"/>
    <w:rsid w:val="00936172"/>
    <w:rsid w:val="0093764D"/>
    <w:rsid w:val="00937849"/>
    <w:rsid w:val="0094041E"/>
    <w:rsid w:val="00940BE5"/>
    <w:rsid w:val="00941489"/>
    <w:rsid w:val="00941BC4"/>
    <w:rsid w:val="00942EB6"/>
    <w:rsid w:val="00943364"/>
    <w:rsid w:val="0094353F"/>
    <w:rsid w:val="0094447E"/>
    <w:rsid w:val="00944C10"/>
    <w:rsid w:val="00944E18"/>
    <w:rsid w:val="009455FF"/>
    <w:rsid w:val="009458F2"/>
    <w:rsid w:val="00945EFD"/>
    <w:rsid w:val="00946587"/>
    <w:rsid w:val="00946951"/>
    <w:rsid w:val="00946E7D"/>
    <w:rsid w:val="00946FD4"/>
    <w:rsid w:val="009478F6"/>
    <w:rsid w:val="009507DF"/>
    <w:rsid w:val="00951173"/>
    <w:rsid w:val="00951955"/>
    <w:rsid w:val="00951965"/>
    <w:rsid w:val="00951DC5"/>
    <w:rsid w:val="00951F45"/>
    <w:rsid w:val="0095210E"/>
    <w:rsid w:val="009530E5"/>
    <w:rsid w:val="00953EA1"/>
    <w:rsid w:val="0095427B"/>
    <w:rsid w:val="009542B6"/>
    <w:rsid w:val="00954C6A"/>
    <w:rsid w:val="00954F30"/>
    <w:rsid w:val="00954F55"/>
    <w:rsid w:val="00955FD6"/>
    <w:rsid w:val="00956B5D"/>
    <w:rsid w:val="00960056"/>
    <w:rsid w:val="00960881"/>
    <w:rsid w:val="00960C18"/>
    <w:rsid w:val="00960E14"/>
    <w:rsid w:val="00960F6C"/>
    <w:rsid w:val="00961446"/>
    <w:rsid w:val="00961E1D"/>
    <w:rsid w:val="0096239D"/>
    <w:rsid w:val="00962E42"/>
    <w:rsid w:val="009630A6"/>
    <w:rsid w:val="00964594"/>
    <w:rsid w:val="00964ADC"/>
    <w:rsid w:val="00966505"/>
    <w:rsid w:val="00966D47"/>
    <w:rsid w:val="00966D8F"/>
    <w:rsid w:val="00967196"/>
    <w:rsid w:val="00967BF6"/>
    <w:rsid w:val="00967E76"/>
    <w:rsid w:val="0097051D"/>
    <w:rsid w:val="009709DA"/>
    <w:rsid w:val="00972136"/>
    <w:rsid w:val="00972AAB"/>
    <w:rsid w:val="00972D59"/>
    <w:rsid w:val="009730EC"/>
    <w:rsid w:val="00973482"/>
    <w:rsid w:val="009734C0"/>
    <w:rsid w:val="009739FA"/>
    <w:rsid w:val="00974692"/>
    <w:rsid w:val="00974D15"/>
    <w:rsid w:val="00974E1D"/>
    <w:rsid w:val="009752AD"/>
    <w:rsid w:val="009756CA"/>
    <w:rsid w:val="009758C7"/>
    <w:rsid w:val="00976008"/>
    <w:rsid w:val="00977AC0"/>
    <w:rsid w:val="00977B71"/>
    <w:rsid w:val="00977CBA"/>
    <w:rsid w:val="00980407"/>
    <w:rsid w:val="0098065C"/>
    <w:rsid w:val="00980E76"/>
    <w:rsid w:val="0098144C"/>
    <w:rsid w:val="0098153C"/>
    <w:rsid w:val="00981A5E"/>
    <w:rsid w:val="00981C6E"/>
    <w:rsid w:val="009827CE"/>
    <w:rsid w:val="00982E1B"/>
    <w:rsid w:val="00983614"/>
    <w:rsid w:val="009838D9"/>
    <w:rsid w:val="009839A1"/>
    <w:rsid w:val="0098419F"/>
    <w:rsid w:val="00984A39"/>
    <w:rsid w:val="00984E61"/>
    <w:rsid w:val="00984F20"/>
    <w:rsid w:val="00984F30"/>
    <w:rsid w:val="0098563F"/>
    <w:rsid w:val="0098568D"/>
    <w:rsid w:val="0098654C"/>
    <w:rsid w:val="00990BC1"/>
    <w:rsid w:val="00992339"/>
    <w:rsid w:val="009925AE"/>
    <w:rsid w:val="009928CA"/>
    <w:rsid w:val="00992BAC"/>
    <w:rsid w:val="0099483B"/>
    <w:rsid w:val="00995217"/>
    <w:rsid w:val="009963B3"/>
    <w:rsid w:val="00996616"/>
    <w:rsid w:val="00996CAE"/>
    <w:rsid w:val="00996D7F"/>
    <w:rsid w:val="009972A6"/>
    <w:rsid w:val="00997459"/>
    <w:rsid w:val="00997472"/>
    <w:rsid w:val="009A049A"/>
    <w:rsid w:val="009A052B"/>
    <w:rsid w:val="009A0FE8"/>
    <w:rsid w:val="009A18A4"/>
    <w:rsid w:val="009A1D60"/>
    <w:rsid w:val="009A245F"/>
    <w:rsid w:val="009A2479"/>
    <w:rsid w:val="009A2781"/>
    <w:rsid w:val="009A2D38"/>
    <w:rsid w:val="009A3188"/>
    <w:rsid w:val="009A3E33"/>
    <w:rsid w:val="009A4224"/>
    <w:rsid w:val="009A4624"/>
    <w:rsid w:val="009A467F"/>
    <w:rsid w:val="009A4941"/>
    <w:rsid w:val="009A6C07"/>
    <w:rsid w:val="009A71F6"/>
    <w:rsid w:val="009A7A74"/>
    <w:rsid w:val="009B049A"/>
    <w:rsid w:val="009B0881"/>
    <w:rsid w:val="009B15A7"/>
    <w:rsid w:val="009B460D"/>
    <w:rsid w:val="009B4C76"/>
    <w:rsid w:val="009B5333"/>
    <w:rsid w:val="009B5DD3"/>
    <w:rsid w:val="009B664B"/>
    <w:rsid w:val="009B6EC4"/>
    <w:rsid w:val="009B71F4"/>
    <w:rsid w:val="009B7DB0"/>
    <w:rsid w:val="009B7FF1"/>
    <w:rsid w:val="009C03F1"/>
    <w:rsid w:val="009C0860"/>
    <w:rsid w:val="009C0A2B"/>
    <w:rsid w:val="009C0F15"/>
    <w:rsid w:val="009C2300"/>
    <w:rsid w:val="009C336D"/>
    <w:rsid w:val="009C41A4"/>
    <w:rsid w:val="009C4E3D"/>
    <w:rsid w:val="009C51A7"/>
    <w:rsid w:val="009C5EB2"/>
    <w:rsid w:val="009C675C"/>
    <w:rsid w:val="009C6E15"/>
    <w:rsid w:val="009C6FC6"/>
    <w:rsid w:val="009C71FB"/>
    <w:rsid w:val="009C731A"/>
    <w:rsid w:val="009C7746"/>
    <w:rsid w:val="009C7749"/>
    <w:rsid w:val="009C7790"/>
    <w:rsid w:val="009C77ED"/>
    <w:rsid w:val="009D0D9C"/>
    <w:rsid w:val="009D0F1D"/>
    <w:rsid w:val="009D12C4"/>
    <w:rsid w:val="009D1392"/>
    <w:rsid w:val="009D168B"/>
    <w:rsid w:val="009D1936"/>
    <w:rsid w:val="009D2326"/>
    <w:rsid w:val="009D2435"/>
    <w:rsid w:val="009D2CDA"/>
    <w:rsid w:val="009D3D50"/>
    <w:rsid w:val="009D4D0A"/>
    <w:rsid w:val="009D5F7B"/>
    <w:rsid w:val="009D691C"/>
    <w:rsid w:val="009D6E3C"/>
    <w:rsid w:val="009D6F18"/>
    <w:rsid w:val="009D6FC5"/>
    <w:rsid w:val="009D74CA"/>
    <w:rsid w:val="009D7771"/>
    <w:rsid w:val="009D777D"/>
    <w:rsid w:val="009D7A12"/>
    <w:rsid w:val="009D7D18"/>
    <w:rsid w:val="009D7EBD"/>
    <w:rsid w:val="009E0919"/>
    <w:rsid w:val="009E096F"/>
    <w:rsid w:val="009E0C66"/>
    <w:rsid w:val="009E19E8"/>
    <w:rsid w:val="009E1D3A"/>
    <w:rsid w:val="009E29BF"/>
    <w:rsid w:val="009E2A82"/>
    <w:rsid w:val="009E2C86"/>
    <w:rsid w:val="009E322F"/>
    <w:rsid w:val="009E506D"/>
    <w:rsid w:val="009E52A2"/>
    <w:rsid w:val="009E5529"/>
    <w:rsid w:val="009E5715"/>
    <w:rsid w:val="009E5B03"/>
    <w:rsid w:val="009E5E4B"/>
    <w:rsid w:val="009E5F3F"/>
    <w:rsid w:val="009E6028"/>
    <w:rsid w:val="009E6D26"/>
    <w:rsid w:val="009E71E4"/>
    <w:rsid w:val="009E7793"/>
    <w:rsid w:val="009E7999"/>
    <w:rsid w:val="009E7A57"/>
    <w:rsid w:val="009F0394"/>
    <w:rsid w:val="009F07CA"/>
    <w:rsid w:val="009F08E5"/>
    <w:rsid w:val="009F0ECE"/>
    <w:rsid w:val="009F1583"/>
    <w:rsid w:val="009F2336"/>
    <w:rsid w:val="009F2F97"/>
    <w:rsid w:val="009F51C8"/>
    <w:rsid w:val="009F6D1F"/>
    <w:rsid w:val="009F75CF"/>
    <w:rsid w:val="00A00078"/>
    <w:rsid w:val="00A004E0"/>
    <w:rsid w:val="00A0086A"/>
    <w:rsid w:val="00A010D6"/>
    <w:rsid w:val="00A017D1"/>
    <w:rsid w:val="00A01BE9"/>
    <w:rsid w:val="00A01E66"/>
    <w:rsid w:val="00A026DF"/>
    <w:rsid w:val="00A02719"/>
    <w:rsid w:val="00A0274A"/>
    <w:rsid w:val="00A02A43"/>
    <w:rsid w:val="00A02C86"/>
    <w:rsid w:val="00A0322F"/>
    <w:rsid w:val="00A03D81"/>
    <w:rsid w:val="00A04038"/>
    <w:rsid w:val="00A04201"/>
    <w:rsid w:val="00A04254"/>
    <w:rsid w:val="00A04BFC"/>
    <w:rsid w:val="00A0506E"/>
    <w:rsid w:val="00A060C7"/>
    <w:rsid w:val="00A06CB7"/>
    <w:rsid w:val="00A0736E"/>
    <w:rsid w:val="00A074D3"/>
    <w:rsid w:val="00A10A72"/>
    <w:rsid w:val="00A11F18"/>
    <w:rsid w:val="00A11F56"/>
    <w:rsid w:val="00A12267"/>
    <w:rsid w:val="00A13F6F"/>
    <w:rsid w:val="00A140C2"/>
    <w:rsid w:val="00A14161"/>
    <w:rsid w:val="00A1453A"/>
    <w:rsid w:val="00A15416"/>
    <w:rsid w:val="00A1564D"/>
    <w:rsid w:val="00A15772"/>
    <w:rsid w:val="00A15B80"/>
    <w:rsid w:val="00A16292"/>
    <w:rsid w:val="00A163B9"/>
    <w:rsid w:val="00A17045"/>
    <w:rsid w:val="00A1713A"/>
    <w:rsid w:val="00A1755E"/>
    <w:rsid w:val="00A178B1"/>
    <w:rsid w:val="00A203B0"/>
    <w:rsid w:val="00A20425"/>
    <w:rsid w:val="00A20EA8"/>
    <w:rsid w:val="00A21195"/>
    <w:rsid w:val="00A21473"/>
    <w:rsid w:val="00A223FD"/>
    <w:rsid w:val="00A22C0B"/>
    <w:rsid w:val="00A22C7D"/>
    <w:rsid w:val="00A23069"/>
    <w:rsid w:val="00A234CC"/>
    <w:rsid w:val="00A23A91"/>
    <w:rsid w:val="00A24296"/>
    <w:rsid w:val="00A2475B"/>
    <w:rsid w:val="00A24D6A"/>
    <w:rsid w:val="00A24E32"/>
    <w:rsid w:val="00A24FA1"/>
    <w:rsid w:val="00A25AD8"/>
    <w:rsid w:val="00A25CAE"/>
    <w:rsid w:val="00A26659"/>
    <w:rsid w:val="00A27C5A"/>
    <w:rsid w:val="00A27F06"/>
    <w:rsid w:val="00A31059"/>
    <w:rsid w:val="00A31C7E"/>
    <w:rsid w:val="00A31CF9"/>
    <w:rsid w:val="00A3212A"/>
    <w:rsid w:val="00A32BF7"/>
    <w:rsid w:val="00A33148"/>
    <w:rsid w:val="00A337BA"/>
    <w:rsid w:val="00A33BC0"/>
    <w:rsid w:val="00A34AD1"/>
    <w:rsid w:val="00A34B13"/>
    <w:rsid w:val="00A34E25"/>
    <w:rsid w:val="00A34F69"/>
    <w:rsid w:val="00A3555F"/>
    <w:rsid w:val="00A35920"/>
    <w:rsid w:val="00A35C3B"/>
    <w:rsid w:val="00A35F89"/>
    <w:rsid w:val="00A35FE7"/>
    <w:rsid w:val="00A36374"/>
    <w:rsid w:val="00A3656B"/>
    <w:rsid w:val="00A36D61"/>
    <w:rsid w:val="00A371B6"/>
    <w:rsid w:val="00A37527"/>
    <w:rsid w:val="00A3766D"/>
    <w:rsid w:val="00A376D9"/>
    <w:rsid w:val="00A42777"/>
    <w:rsid w:val="00A42A7D"/>
    <w:rsid w:val="00A43296"/>
    <w:rsid w:val="00A43568"/>
    <w:rsid w:val="00A43863"/>
    <w:rsid w:val="00A43A33"/>
    <w:rsid w:val="00A43D60"/>
    <w:rsid w:val="00A440DD"/>
    <w:rsid w:val="00A4480B"/>
    <w:rsid w:val="00A472B4"/>
    <w:rsid w:val="00A47A03"/>
    <w:rsid w:val="00A47E25"/>
    <w:rsid w:val="00A500F5"/>
    <w:rsid w:val="00A5036A"/>
    <w:rsid w:val="00A5083C"/>
    <w:rsid w:val="00A50C7C"/>
    <w:rsid w:val="00A50CF9"/>
    <w:rsid w:val="00A50E34"/>
    <w:rsid w:val="00A510D2"/>
    <w:rsid w:val="00A514DE"/>
    <w:rsid w:val="00A52896"/>
    <w:rsid w:val="00A53256"/>
    <w:rsid w:val="00A53616"/>
    <w:rsid w:val="00A543AD"/>
    <w:rsid w:val="00A55A0A"/>
    <w:rsid w:val="00A567C8"/>
    <w:rsid w:val="00A568F9"/>
    <w:rsid w:val="00A56EBD"/>
    <w:rsid w:val="00A57E3E"/>
    <w:rsid w:val="00A603FA"/>
    <w:rsid w:val="00A606C2"/>
    <w:rsid w:val="00A60813"/>
    <w:rsid w:val="00A609ED"/>
    <w:rsid w:val="00A624B7"/>
    <w:rsid w:val="00A637F6"/>
    <w:rsid w:val="00A63AF8"/>
    <w:rsid w:val="00A64ABC"/>
    <w:rsid w:val="00A6524D"/>
    <w:rsid w:val="00A65462"/>
    <w:rsid w:val="00A65589"/>
    <w:rsid w:val="00A65E1C"/>
    <w:rsid w:val="00A660B8"/>
    <w:rsid w:val="00A66180"/>
    <w:rsid w:val="00A661C5"/>
    <w:rsid w:val="00A662C2"/>
    <w:rsid w:val="00A66E09"/>
    <w:rsid w:val="00A6700F"/>
    <w:rsid w:val="00A67E8E"/>
    <w:rsid w:val="00A70026"/>
    <w:rsid w:val="00A70216"/>
    <w:rsid w:val="00A70397"/>
    <w:rsid w:val="00A708DC"/>
    <w:rsid w:val="00A71D1F"/>
    <w:rsid w:val="00A723C2"/>
    <w:rsid w:val="00A72B3F"/>
    <w:rsid w:val="00A74A5F"/>
    <w:rsid w:val="00A75253"/>
    <w:rsid w:val="00A75517"/>
    <w:rsid w:val="00A75671"/>
    <w:rsid w:val="00A76E86"/>
    <w:rsid w:val="00A76FA4"/>
    <w:rsid w:val="00A77765"/>
    <w:rsid w:val="00A80790"/>
    <w:rsid w:val="00A80D66"/>
    <w:rsid w:val="00A80E8F"/>
    <w:rsid w:val="00A80ECB"/>
    <w:rsid w:val="00A81194"/>
    <w:rsid w:val="00A82826"/>
    <w:rsid w:val="00A83359"/>
    <w:rsid w:val="00A83757"/>
    <w:rsid w:val="00A8415B"/>
    <w:rsid w:val="00A84818"/>
    <w:rsid w:val="00A84BDC"/>
    <w:rsid w:val="00A84DF2"/>
    <w:rsid w:val="00A84DF5"/>
    <w:rsid w:val="00A8594A"/>
    <w:rsid w:val="00A860E2"/>
    <w:rsid w:val="00A86113"/>
    <w:rsid w:val="00A86429"/>
    <w:rsid w:val="00A86984"/>
    <w:rsid w:val="00A86A80"/>
    <w:rsid w:val="00A86B06"/>
    <w:rsid w:val="00A87380"/>
    <w:rsid w:val="00A87B0C"/>
    <w:rsid w:val="00A87F17"/>
    <w:rsid w:val="00A908A9"/>
    <w:rsid w:val="00A91507"/>
    <w:rsid w:val="00A91BA1"/>
    <w:rsid w:val="00A91F6A"/>
    <w:rsid w:val="00A92CF3"/>
    <w:rsid w:val="00A93162"/>
    <w:rsid w:val="00A9378B"/>
    <w:rsid w:val="00A9406C"/>
    <w:rsid w:val="00A94212"/>
    <w:rsid w:val="00A9506E"/>
    <w:rsid w:val="00A95431"/>
    <w:rsid w:val="00A954C4"/>
    <w:rsid w:val="00A96811"/>
    <w:rsid w:val="00A97C58"/>
    <w:rsid w:val="00A97F26"/>
    <w:rsid w:val="00AA0145"/>
    <w:rsid w:val="00AA07A8"/>
    <w:rsid w:val="00AA0B18"/>
    <w:rsid w:val="00AA11F5"/>
    <w:rsid w:val="00AA147E"/>
    <w:rsid w:val="00AA14EB"/>
    <w:rsid w:val="00AA1616"/>
    <w:rsid w:val="00AA1C33"/>
    <w:rsid w:val="00AA2275"/>
    <w:rsid w:val="00AA249A"/>
    <w:rsid w:val="00AA26BA"/>
    <w:rsid w:val="00AA2F66"/>
    <w:rsid w:val="00AA3222"/>
    <w:rsid w:val="00AA417A"/>
    <w:rsid w:val="00AA4714"/>
    <w:rsid w:val="00AA4A24"/>
    <w:rsid w:val="00AA5283"/>
    <w:rsid w:val="00AA69A0"/>
    <w:rsid w:val="00AB0686"/>
    <w:rsid w:val="00AB0B90"/>
    <w:rsid w:val="00AB0DB3"/>
    <w:rsid w:val="00AB13FE"/>
    <w:rsid w:val="00AB16BD"/>
    <w:rsid w:val="00AB1D8A"/>
    <w:rsid w:val="00AB3D9C"/>
    <w:rsid w:val="00AB3F29"/>
    <w:rsid w:val="00AB41B5"/>
    <w:rsid w:val="00AB4239"/>
    <w:rsid w:val="00AB463D"/>
    <w:rsid w:val="00AB475E"/>
    <w:rsid w:val="00AB4915"/>
    <w:rsid w:val="00AB51FE"/>
    <w:rsid w:val="00AB54F7"/>
    <w:rsid w:val="00AB5552"/>
    <w:rsid w:val="00AB5683"/>
    <w:rsid w:val="00AB667A"/>
    <w:rsid w:val="00AC1A3F"/>
    <w:rsid w:val="00AC1B77"/>
    <w:rsid w:val="00AC3179"/>
    <w:rsid w:val="00AC3EFD"/>
    <w:rsid w:val="00AC432E"/>
    <w:rsid w:val="00AC4779"/>
    <w:rsid w:val="00AC4C09"/>
    <w:rsid w:val="00AC566A"/>
    <w:rsid w:val="00AC5682"/>
    <w:rsid w:val="00AC5BBA"/>
    <w:rsid w:val="00AC63ED"/>
    <w:rsid w:val="00AC6ADA"/>
    <w:rsid w:val="00AC6BC2"/>
    <w:rsid w:val="00AC6D20"/>
    <w:rsid w:val="00AC71D0"/>
    <w:rsid w:val="00AD02F3"/>
    <w:rsid w:val="00AD0ECD"/>
    <w:rsid w:val="00AD153C"/>
    <w:rsid w:val="00AD19F9"/>
    <w:rsid w:val="00AD20DB"/>
    <w:rsid w:val="00AD2507"/>
    <w:rsid w:val="00AD28E6"/>
    <w:rsid w:val="00AD3546"/>
    <w:rsid w:val="00AD3664"/>
    <w:rsid w:val="00AD475D"/>
    <w:rsid w:val="00AD4877"/>
    <w:rsid w:val="00AD5429"/>
    <w:rsid w:val="00AD6175"/>
    <w:rsid w:val="00AD65F6"/>
    <w:rsid w:val="00AD6EA6"/>
    <w:rsid w:val="00AD6FCB"/>
    <w:rsid w:val="00AD7879"/>
    <w:rsid w:val="00AE03D8"/>
    <w:rsid w:val="00AE0485"/>
    <w:rsid w:val="00AE18A7"/>
    <w:rsid w:val="00AE2151"/>
    <w:rsid w:val="00AE28B9"/>
    <w:rsid w:val="00AE2E44"/>
    <w:rsid w:val="00AE3078"/>
    <w:rsid w:val="00AE37A8"/>
    <w:rsid w:val="00AE3813"/>
    <w:rsid w:val="00AE38F0"/>
    <w:rsid w:val="00AE3B97"/>
    <w:rsid w:val="00AE3D6D"/>
    <w:rsid w:val="00AE4B01"/>
    <w:rsid w:val="00AE5C5E"/>
    <w:rsid w:val="00AE6C67"/>
    <w:rsid w:val="00AE721A"/>
    <w:rsid w:val="00AE7BEC"/>
    <w:rsid w:val="00AF0A57"/>
    <w:rsid w:val="00AF16AC"/>
    <w:rsid w:val="00AF1723"/>
    <w:rsid w:val="00AF23B2"/>
    <w:rsid w:val="00AF2509"/>
    <w:rsid w:val="00AF279D"/>
    <w:rsid w:val="00AF292A"/>
    <w:rsid w:val="00AF32EA"/>
    <w:rsid w:val="00AF393A"/>
    <w:rsid w:val="00AF3D23"/>
    <w:rsid w:val="00AF486F"/>
    <w:rsid w:val="00AF548B"/>
    <w:rsid w:val="00AF56EA"/>
    <w:rsid w:val="00AF5C5E"/>
    <w:rsid w:val="00AF604A"/>
    <w:rsid w:val="00AF6075"/>
    <w:rsid w:val="00AF6628"/>
    <w:rsid w:val="00AF68CD"/>
    <w:rsid w:val="00AF6B23"/>
    <w:rsid w:val="00AF6F74"/>
    <w:rsid w:val="00AF7354"/>
    <w:rsid w:val="00AF7375"/>
    <w:rsid w:val="00B00735"/>
    <w:rsid w:val="00B009FF"/>
    <w:rsid w:val="00B00D0B"/>
    <w:rsid w:val="00B00D6B"/>
    <w:rsid w:val="00B046EE"/>
    <w:rsid w:val="00B050FC"/>
    <w:rsid w:val="00B0522F"/>
    <w:rsid w:val="00B05798"/>
    <w:rsid w:val="00B066A9"/>
    <w:rsid w:val="00B07729"/>
    <w:rsid w:val="00B079FD"/>
    <w:rsid w:val="00B07D5A"/>
    <w:rsid w:val="00B10045"/>
    <w:rsid w:val="00B10E82"/>
    <w:rsid w:val="00B10F69"/>
    <w:rsid w:val="00B1163E"/>
    <w:rsid w:val="00B11B98"/>
    <w:rsid w:val="00B12753"/>
    <w:rsid w:val="00B12BAB"/>
    <w:rsid w:val="00B13488"/>
    <w:rsid w:val="00B1389F"/>
    <w:rsid w:val="00B13D35"/>
    <w:rsid w:val="00B1425F"/>
    <w:rsid w:val="00B14723"/>
    <w:rsid w:val="00B14BFC"/>
    <w:rsid w:val="00B14E35"/>
    <w:rsid w:val="00B14E64"/>
    <w:rsid w:val="00B15189"/>
    <w:rsid w:val="00B1544E"/>
    <w:rsid w:val="00B15BD1"/>
    <w:rsid w:val="00B16F16"/>
    <w:rsid w:val="00B17C26"/>
    <w:rsid w:val="00B21723"/>
    <w:rsid w:val="00B21BF6"/>
    <w:rsid w:val="00B22831"/>
    <w:rsid w:val="00B22E02"/>
    <w:rsid w:val="00B23714"/>
    <w:rsid w:val="00B24999"/>
    <w:rsid w:val="00B24F91"/>
    <w:rsid w:val="00B24FAA"/>
    <w:rsid w:val="00B257D2"/>
    <w:rsid w:val="00B25ADD"/>
    <w:rsid w:val="00B25E66"/>
    <w:rsid w:val="00B3002D"/>
    <w:rsid w:val="00B3104C"/>
    <w:rsid w:val="00B3155B"/>
    <w:rsid w:val="00B32465"/>
    <w:rsid w:val="00B330BC"/>
    <w:rsid w:val="00B35148"/>
    <w:rsid w:val="00B3588E"/>
    <w:rsid w:val="00B35CD9"/>
    <w:rsid w:val="00B3648C"/>
    <w:rsid w:val="00B36D3F"/>
    <w:rsid w:val="00B379EE"/>
    <w:rsid w:val="00B409D9"/>
    <w:rsid w:val="00B40BBE"/>
    <w:rsid w:val="00B40C38"/>
    <w:rsid w:val="00B411B6"/>
    <w:rsid w:val="00B417AC"/>
    <w:rsid w:val="00B42005"/>
    <w:rsid w:val="00B422CB"/>
    <w:rsid w:val="00B42637"/>
    <w:rsid w:val="00B426B6"/>
    <w:rsid w:val="00B43C0E"/>
    <w:rsid w:val="00B466B4"/>
    <w:rsid w:val="00B467E8"/>
    <w:rsid w:val="00B46D7F"/>
    <w:rsid w:val="00B46EF1"/>
    <w:rsid w:val="00B46F39"/>
    <w:rsid w:val="00B478D6"/>
    <w:rsid w:val="00B47A01"/>
    <w:rsid w:val="00B47A0B"/>
    <w:rsid w:val="00B47EFB"/>
    <w:rsid w:val="00B500D2"/>
    <w:rsid w:val="00B508ED"/>
    <w:rsid w:val="00B50B23"/>
    <w:rsid w:val="00B5129F"/>
    <w:rsid w:val="00B52992"/>
    <w:rsid w:val="00B52ABC"/>
    <w:rsid w:val="00B5328A"/>
    <w:rsid w:val="00B543BB"/>
    <w:rsid w:val="00B54AFC"/>
    <w:rsid w:val="00B550BB"/>
    <w:rsid w:val="00B570A5"/>
    <w:rsid w:val="00B573AF"/>
    <w:rsid w:val="00B5786A"/>
    <w:rsid w:val="00B60243"/>
    <w:rsid w:val="00B608E3"/>
    <w:rsid w:val="00B60A77"/>
    <w:rsid w:val="00B60B76"/>
    <w:rsid w:val="00B610D3"/>
    <w:rsid w:val="00B61C0E"/>
    <w:rsid w:val="00B625EA"/>
    <w:rsid w:val="00B64A39"/>
    <w:rsid w:val="00B65CB7"/>
    <w:rsid w:val="00B65D6E"/>
    <w:rsid w:val="00B66602"/>
    <w:rsid w:val="00B66C57"/>
    <w:rsid w:val="00B678FE"/>
    <w:rsid w:val="00B67C82"/>
    <w:rsid w:val="00B706A6"/>
    <w:rsid w:val="00B707A1"/>
    <w:rsid w:val="00B708D8"/>
    <w:rsid w:val="00B71537"/>
    <w:rsid w:val="00B71D51"/>
    <w:rsid w:val="00B71F19"/>
    <w:rsid w:val="00B72E9C"/>
    <w:rsid w:val="00B72FAC"/>
    <w:rsid w:val="00B73212"/>
    <w:rsid w:val="00B742BB"/>
    <w:rsid w:val="00B7464A"/>
    <w:rsid w:val="00B756AB"/>
    <w:rsid w:val="00B7571A"/>
    <w:rsid w:val="00B75A7C"/>
    <w:rsid w:val="00B75E8B"/>
    <w:rsid w:val="00B77225"/>
    <w:rsid w:val="00B776D6"/>
    <w:rsid w:val="00B80B2A"/>
    <w:rsid w:val="00B80F61"/>
    <w:rsid w:val="00B81414"/>
    <w:rsid w:val="00B81FCF"/>
    <w:rsid w:val="00B82578"/>
    <w:rsid w:val="00B82735"/>
    <w:rsid w:val="00B82A0A"/>
    <w:rsid w:val="00B83080"/>
    <w:rsid w:val="00B8308D"/>
    <w:rsid w:val="00B8368C"/>
    <w:rsid w:val="00B83B96"/>
    <w:rsid w:val="00B83D51"/>
    <w:rsid w:val="00B844B9"/>
    <w:rsid w:val="00B84DD6"/>
    <w:rsid w:val="00B84E9C"/>
    <w:rsid w:val="00B850E2"/>
    <w:rsid w:val="00B85316"/>
    <w:rsid w:val="00B85F61"/>
    <w:rsid w:val="00B86354"/>
    <w:rsid w:val="00B863A0"/>
    <w:rsid w:val="00B86BC3"/>
    <w:rsid w:val="00B8771A"/>
    <w:rsid w:val="00B87A76"/>
    <w:rsid w:val="00B90FCB"/>
    <w:rsid w:val="00B91671"/>
    <w:rsid w:val="00B91E1F"/>
    <w:rsid w:val="00B91E7E"/>
    <w:rsid w:val="00B92A97"/>
    <w:rsid w:val="00B92CF6"/>
    <w:rsid w:val="00B941B1"/>
    <w:rsid w:val="00B94DC7"/>
    <w:rsid w:val="00B951F6"/>
    <w:rsid w:val="00B9544F"/>
    <w:rsid w:val="00B95776"/>
    <w:rsid w:val="00B95B42"/>
    <w:rsid w:val="00B95B4D"/>
    <w:rsid w:val="00B960DE"/>
    <w:rsid w:val="00B96114"/>
    <w:rsid w:val="00B97476"/>
    <w:rsid w:val="00B978DF"/>
    <w:rsid w:val="00BA05BE"/>
    <w:rsid w:val="00BA0F79"/>
    <w:rsid w:val="00BA14DD"/>
    <w:rsid w:val="00BA1F24"/>
    <w:rsid w:val="00BA29D3"/>
    <w:rsid w:val="00BA2C3D"/>
    <w:rsid w:val="00BA2D63"/>
    <w:rsid w:val="00BA3199"/>
    <w:rsid w:val="00BA3945"/>
    <w:rsid w:val="00BA3D06"/>
    <w:rsid w:val="00BA3DF1"/>
    <w:rsid w:val="00BA4C07"/>
    <w:rsid w:val="00BA643F"/>
    <w:rsid w:val="00BA683E"/>
    <w:rsid w:val="00BA6FA5"/>
    <w:rsid w:val="00BA7BD4"/>
    <w:rsid w:val="00BA7C72"/>
    <w:rsid w:val="00BB0018"/>
    <w:rsid w:val="00BB0F1C"/>
    <w:rsid w:val="00BB2D3E"/>
    <w:rsid w:val="00BB2E1D"/>
    <w:rsid w:val="00BB3338"/>
    <w:rsid w:val="00BB41EE"/>
    <w:rsid w:val="00BB4313"/>
    <w:rsid w:val="00BB4A0A"/>
    <w:rsid w:val="00BB4AA6"/>
    <w:rsid w:val="00BB4D38"/>
    <w:rsid w:val="00BB5BDB"/>
    <w:rsid w:val="00BB68FA"/>
    <w:rsid w:val="00BB6B75"/>
    <w:rsid w:val="00BB76BE"/>
    <w:rsid w:val="00BB7AB9"/>
    <w:rsid w:val="00BB7CF2"/>
    <w:rsid w:val="00BC04B6"/>
    <w:rsid w:val="00BC0E49"/>
    <w:rsid w:val="00BC0FCC"/>
    <w:rsid w:val="00BC11C9"/>
    <w:rsid w:val="00BC159B"/>
    <w:rsid w:val="00BC1A8A"/>
    <w:rsid w:val="00BC1D76"/>
    <w:rsid w:val="00BC2BB8"/>
    <w:rsid w:val="00BC31A6"/>
    <w:rsid w:val="00BC3C2C"/>
    <w:rsid w:val="00BC49F0"/>
    <w:rsid w:val="00BC4CE2"/>
    <w:rsid w:val="00BC5C1E"/>
    <w:rsid w:val="00BC615F"/>
    <w:rsid w:val="00BC61E5"/>
    <w:rsid w:val="00BC6255"/>
    <w:rsid w:val="00BC67BF"/>
    <w:rsid w:val="00BC67E1"/>
    <w:rsid w:val="00BC6A02"/>
    <w:rsid w:val="00BD02E2"/>
    <w:rsid w:val="00BD164A"/>
    <w:rsid w:val="00BD19F5"/>
    <w:rsid w:val="00BD1A7D"/>
    <w:rsid w:val="00BD27F4"/>
    <w:rsid w:val="00BD31E6"/>
    <w:rsid w:val="00BD43AB"/>
    <w:rsid w:val="00BD4DE0"/>
    <w:rsid w:val="00BD5472"/>
    <w:rsid w:val="00BD6527"/>
    <w:rsid w:val="00BE111F"/>
    <w:rsid w:val="00BE17E2"/>
    <w:rsid w:val="00BE182B"/>
    <w:rsid w:val="00BE242F"/>
    <w:rsid w:val="00BE24C3"/>
    <w:rsid w:val="00BE2E08"/>
    <w:rsid w:val="00BE306E"/>
    <w:rsid w:val="00BE3518"/>
    <w:rsid w:val="00BE3B03"/>
    <w:rsid w:val="00BE3F16"/>
    <w:rsid w:val="00BE4D98"/>
    <w:rsid w:val="00BE55F3"/>
    <w:rsid w:val="00BE5C5C"/>
    <w:rsid w:val="00BE6606"/>
    <w:rsid w:val="00BE6A58"/>
    <w:rsid w:val="00BE7BC6"/>
    <w:rsid w:val="00BF1FA3"/>
    <w:rsid w:val="00BF30A5"/>
    <w:rsid w:val="00BF3351"/>
    <w:rsid w:val="00BF37AC"/>
    <w:rsid w:val="00BF3A98"/>
    <w:rsid w:val="00BF4E5A"/>
    <w:rsid w:val="00BF5A2D"/>
    <w:rsid w:val="00BF5C14"/>
    <w:rsid w:val="00BF63FC"/>
    <w:rsid w:val="00BF76D8"/>
    <w:rsid w:val="00BF7A88"/>
    <w:rsid w:val="00BF7B93"/>
    <w:rsid w:val="00BF7D69"/>
    <w:rsid w:val="00C008C6"/>
    <w:rsid w:val="00C0122E"/>
    <w:rsid w:val="00C013AF"/>
    <w:rsid w:val="00C018A5"/>
    <w:rsid w:val="00C018CE"/>
    <w:rsid w:val="00C01D26"/>
    <w:rsid w:val="00C01D47"/>
    <w:rsid w:val="00C0255C"/>
    <w:rsid w:val="00C028A6"/>
    <w:rsid w:val="00C02C90"/>
    <w:rsid w:val="00C02C9C"/>
    <w:rsid w:val="00C02F74"/>
    <w:rsid w:val="00C034F5"/>
    <w:rsid w:val="00C044E2"/>
    <w:rsid w:val="00C048E0"/>
    <w:rsid w:val="00C04A2F"/>
    <w:rsid w:val="00C05005"/>
    <w:rsid w:val="00C0517F"/>
    <w:rsid w:val="00C05D29"/>
    <w:rsid w:val="00C05EF0"/>
    <w:rsid w:val="00C06FF0"/>
    <w:rsid w:val="00C072C6"/>
    <w:rsid w:val="00C076C8"/>
    <w:rsid w:val="00C07C50"/>
    <w:rsid w:val="00C07C60"/>
    <w:rsid w:val="00C10E32"/>
    <w:rsid w:val="00C111FC"/>
    <w:rsid w:val="00C115BA"/>
    <w:rsid w:val="00C1192E"/>
    <w:rsid w:val="00C12225"/>
    <w:rsid w:val="00C12C7A"/>
    <w:rsid w:val="00C131DB"/>
    <w:rsid w:val="00C13294"/>
    <w:rsid w:val="00C13F43"/>
    <w:rsid w:val="00C140CD"/>
    <w:rsid w:val="00C140E6"/>
    <w:rsid w:val="00C14EB2"/>
    <w:rsid w:val="00C152A4"/>
    <w:rsid w:val="00C1660E"/>
    <w:rsid w:val="00C17778"/>
    <w:rsid w:val="00C20126"/>
    <w:rsid w:val="00C20518"/>
    <w:rsid w:val="00C20885"/>
    <w:rsid w:val="00C208D9"/>
    <w:rsid w:val="00C212F0"/>
    <w:rsid w:val="00C21509"/>
    <w:rsid w:val="00C2185C"/>
    <w:rsid w:val="00C230B3"/>
    <w:rsid w:val="00C231E4"/>
    <w:rsid w:val="00C23723"/>
    <w:rsid w:val="00C241C9"/>
    <w:rsid w:val="00C2449E"/>
    <w:rsid w:val="00C24643"/>
    <w:rsid w:val="00C2492C"/>
    <w:rsid w:val="00C24BCE"/>
    <w:rsid w:val="00C25BB1"/>
    <w:rsid w:val="00C26140"/>
    <w:rsid w:val="00C26349"/>
    <w:rsid w:val="00C263F8"/>
    <w:rsid w:val="00C26A28"/>
    <w:rsid w:val="00C26F48"/>
    <w:rsid w:val="00C27047"/>
    <w:rsid w:val="00C27736"/>
    <w:rsid w:val="00C31655"/>
    <w:rsid w:val="00C32AB8"/>
    <w:rsid w:val="00C32E49"/>
    <w:rsid w:val="00C33142"/>
    <w:rsid w:val="00C34295"/>
    <w:rsid w:val="00C34EEC"/>
    <w:rsid w:val="00C351C6"/>
    <w:rsid w:val="00C3553C"/>
    <w:rsid w:val="00C35DEF"/>
    <w:rsid w:val="00C361D7"/>
    <w:rsid w:val="00C37468"/>
    <w:rsid w:val="00C407E8"/>
    <w:rsid w:val="00C40800"/>
    <w:rsid w:val="00C40D60"/>
    <w:rsid w:val="00C41BA7"/>
    <w:rsid w:val="00C41C31"/>
    <w:rsid w:val="00C428B9"/>
    <w:rsid w:val="00C430B8"/>
    <w:rsid w:val="00C43853"/>
    <w:rsid w:val="00C43A6B"/>
    <w:rsid w:val="00C45331"/>
    <w:rsid w:val="00C4535E"/>
    <w:rsid w:val="00C453D7"/>
    <w:rsid w:val="00C45538"/>
    <w:rsid w:val="00C4590E"/>
    <w:rsid w:val="00C45CCF"/>
    <w:rsid w:val="00C45D5A"/>
    <w:rsid w:val="00C47847"/>
    <w:rsid w:val="00C47859"/>
    <w:rsid w:val="00C47B69"/>
    <w:rsid w:val="00C47B74"/>
    <w:rsid w:val="00C47DD9"/>
    <w:rsid w:val="00C47FE3"/>
    <w:rsid w:val="00C50B51"/>
    <w:rsid w:val="00C51056"/>
    <w:rsid w:val="00C51397"/>
    <w:rsid w:val="00C522FD"/>
    <w:rsid w:val="00C52AD8"/>
    <w:rsid w:val="00C536B4"/>
    <w:rsid w:val="00C54272"/>
    <w:rsid w:val="00C54B0E"/>
    <w:rsid w:val="00C550D2"/>
    <w:rsid w:val="00C5519C"/>
    <w:rsid w:val="00C55859"/>
    <w:rsid w:val="00C55D2A"/>
    <w:rsid w:val="00C55D55"/>
    <w:rsid w:val="00C56092"/>
    <w:rsid w:val="00C56283"/>
    <w:rsid w:val="00C572B5"/>
    <w:rsid w:val="00C57640"/>
    <w:rsid w:val="00C60C56"/>
    <w:rsid w:val="00C610BC"/>
    <w:rsid w:val="00C61456"/>
    <w:rsid w:val="00C61A70"/>
    <w:rsid w:val="00C61E87"/>
    <w:rsid w:val="00C62328"/>
    <w:rsid w:val="00C624BF"/>
    <w:rsid w:val="00C62CA1"/>
    <w:rsid w:val="00C63A9E"/>
    <w:rsid w:val="00C65459"/>
    <w:rsid w:val="00C65C51"/>
    <w:rsid w:val="00C66F25"/>
    <w:rsid w:val="00C67E05"/>
    <w:rsid w:val="00C70CE3"/>
    <w:rsid w:val="00C7209B"/>
    <w:rsid w:val="00C72A39"/>
    <w:rsid w:val="00C72A86"/>
    <w:rsid w:val="00C72D20"/>
    <w:rsid w:val="00C73377"/>
    <w:rsid w:val="00C73AE0"/>
    <w:rsid w:val="00C73FF0"/>
    <w:rsid w:val="00C74D27"/>
    <w:rsid w:val="00C753A4"/>
    <w:rsid w:val="00C7568F"/>
    <w:rsid w:val="00C76246"/>
    <w:rsid w:val="00C762D0"/>
    <w:rsid w:val="00C76479"/>
    <w:rsid w:val="00C7649D"/>
    <w:rsid w:val="00C76EAD"/>
    <w:rsid w:val="00C77880"/>
    <w:rsid w:val="00C778BA"/>
    <w:rsid w:val="00C77B03"/>
    <w:rsid w:val="00C8016E"/>
    <w:rsid w:val="00C801D7"/>
    <w:rsid w:val="00C816EF"/>
    <w:rsid w:val="00C81D35"/>
    <w:rsid w:val="00C828F5"/>
    <w:rsid w:val="00C82C72"/>
    <w:rsid w:val="00C82FB6"/>
    <w:rsid w:val="00C83919"/>
    <w:rsid w:val="00C854C9"/>
    <w:rsid w:val="00C86D32"/>
    <w:rsid w:val="00C86EA8"/>
    <w:rsid w:val="00C90019"/>
    <w:rsid w:val="00C91245"/>
    <w:rsid w:val="00C91ADA"/>
    <w:rsid w:val="00C91DC8"/>
    <w:rsid w:val="00C9230E"/>
    <w:rsid w:val="00C93452"/>
    <w:rsid w:val="00C93C20"/>
    <w:rsid w:val="00C93FE9"/>
    <w:rsid w:val="00C94555"/>
    <w:rsid w:val="00C94906"/>
    <w:rsid w:val="00C94BD9"/>
    <w:rsid w:val="00C94E16"/>
    <w:rsid w:val="00C95743"/>
    <w:rsid w:val="00C95AB4"/>
    <w:rsid w:val="00C96E42"/>
    <w:rsid w:val="00C97029"/>
    <w:rsid w:val="00C97E56"/>
    <w:rsid w:val="00CA0234"/>
    <w:rsid w:val="00CA10DD"/>
    <w:rsid w:val="00CA132F"/>
    <w:rsid w:val="00CA1829"/>
    <w:rsid w:val="00CA1CE9"/>
    <w:rsid w:val="00CA1D68"/>
    <w:rsid w:val="00CA25BD"/>
    <w:rsid w:val="00CA299B"/>
    <w:rsid w:val="00CA2F53"/>
    <w:rsid w:val="00CA319D"/>
    <w:rsid w:val="00CA36FA"/>
    <w:rsid w:val="00CA53A0"/>
    <w:rsid w:val="00CA6DB9"/>
    <w:rsid w:val="00CA720C"/>
    <w:rsid w:val="00CA7A06"/>
    <w:rsid w:val="00CA7A07"/>
    <w:rsid w:val="00CB0970"/>
    <w:rsid w:val="00CB0EB8"/>
    <w:rsid w:val="00CB133F"/>
    <w:rsid w:val="00CB2D05"/>
    <w:rsid w:val="00CB32C3"/>
    <w:rsid w:val="00CB3783"/>
    <w:rsid w:val="00CB3A2D"/>
    <w:rsid w:val="00CB3A72"/>
    <w:rsid w:val="00CB3E6B"/>
    <w:rsid w:val="00CB4065"/>
    <w:rsid w:val="00CB413B"/>
    <w:rsid w:val="00CB4C49"/>
    <w:rsid w:val="00CB4CAA"/>
    <w:rsid w:val="00CB4E7F"/>
    <w:rsid w:val="00CB57E4"/>
    <w:rsid w:val="00CB5D32"/>
    <w:rsid w:val="00CB65C1"/>
    <w:rsid w:val="00CB68EA"/>
    <w:rsid w:val="00CB6A0F"/>
    <w:rsid w:val="00CB6AAB"/>
    <w:rsid w:val="00CB6C4C"/>
    <w:rsid w:val="00CB6F44"/>
    <w:rsid w:val="00CB72A8"/>
    <w:rsid w:val="00CB76C4"/>
    <w:rsid w:val="00CB7AF3"/>
    <w:rsid w:val="00CC0072"/>
    <w:rsid w:val="00CC06C2"/>
    <w:rsid w:val="00CC07C2"/>
    <w:rsid w:val="00CC0A74"/>
    <w:rsid w:val="00CC1F36"/>
    <w:rsid w:val="00CC1FA3"/>
    <w:rsid w:val="00CC355A"/>
    <w:rsid w:val="00CC3937"/>
    <w:rsid w:val="00CC3B65"/>
    <w:rsid w:val="00CC3C83"/>
    <w:rsid w:val="00CC44E5"/>
    <w:rsid w:val="00CC454F"/>
    <w:rsid w:val="00CC46E3"/>
    <w:rsid w:val="00CC552A"/>
    <w:rsid w:val="00CC5767"/>
    <w:rsid w:val="00CC5F1F"/>
    <w:rsid w:val="00CC6B43"/>
    <w:rsid w:val="00CC6B98"/>
    <w:rsid w:val="00CC6EEE"/>
    <w:rsid w:val="00CC6F2B"/>
    <w:rsid w:val="00CC73A6"/>
    <w:rsid w:val="00CC74E9"/>
    <w:rsid w:val="00CC7D0E"/>
    <w:rsid w:val="00CD17EC"/>
    <w:rsid w:val="00CD1CE3"/>
    <w:rsid w:val="00CD31A6"/>
    <w:rsid w:val="00CD3368"/>
    <w:rsid w:val="00CD4643"/>
    <w:rsid w:val="00CD5213"/>
    <w:rsid w:val="00CD5333"/>
    <w:rsid w:val="00CD64F5"/>
    <w:rsid w:val="00CD69F2"/>
    <w:rsid w:val="00CD72D8"/>
    <w:rsid w:val="00CE157A"/>
    <w:rsid w:val="00CE2B5D"/>
    <w:rsid w:val="00CE2C08"/>
    <w:rsid w:val="00CE4009"/>
    <w:rsid w:val="00CE40A4"/>
    <w:rsid w:val="00CE444F"/>
    <w:rsid w:val="00CE462A"/>
    <w:rsid w:val="00CE55EA"/>
    <w:rsid w:val="00CE5F49"/>
    <w:rsid w:val="00CE708A"/>
    <w:rsid w:val="00CE71BE"/>
    <w:rsid w:val="00CF0315"/>
    <w:rsid w:val="00CF039D"/>
    <w:rsid w:val="00CF0483"/>
    <w:rsid w:val="00CF10A9"/>
    <w:rsid w:val="00CF18B6"/>
    <w:rsid w:val="00CF214C"/>
    <w:rsid w:val="00CF25EA"/>
    <w:rsid w:val="00CF37FC"/>
    <w:rsid w:val="00CF4001"/>
    <w:rsid w:val="00CF45CF"/>
    <w:rsid w:val="00CF481F"/>
    <w:rsid w:val="00CF49DA"/>
    <w:rsid w:val="00CF5185"/>
    <w:rsid w:val="00CF55F3"/>
    <w:rsid w:val="00CF5BCA"/>
    <w:rsid w:val="00CF6495"/>
    <w:rsid w:val="00CF6E14"/>
    <w:rsid w:val="00CF6E38"/>
    <w:rsid w:val="00D00455"/>
    <w:rsid w:val="00D00A73"/>
    <w:rsid w:val="00D01B4D"/>
    <w:rsid w:val="00D02D20"/>
    <w:rsid w:val="00D02F4B"/>
    <w:rsid w:val="00D03380"/>
    <w:rsid w:val="00D03383"/>
    <w:rsid w:val="00D0355A"/>
    <w:rsid w:val="00D03FC4"/>
    <w:rsid w:val="00D04C60"/>
    <w:rsid w:val="00D0509D"/>
    <w:rsid w:val="00D0618E"/>
    <w:rsid w:val="00D066FB"/>
    <w:rsid w:val="00D06F2E"/>
    <w:rsid w:val="00D07D48"/>
    <w:rsid w:val="00D107AE"/>
    <w:rsid w:val="00D10EB5"/>
    <w:rsid w:val="00D11AA2"/>
    <w:rsid w:val="00D11E2E"/>
    <w:rsid w:val="00D121D0"/>
    <w:rsid w:val="00D1275A"/>
    <w:rsid w:val="00D12773"/>
    <w:rsid w:val="00D13629"/>
    <w:rsid w:val="00D13E63"/>
    <w:rsid w:val="00D14013"/>
    <w:rsid w:val="00D141CA"/>
    <w:rsid w:val="00D148F2"/>
    <w:rsid w:val="00D14EF1"/>
    <w:rsid w:val="00D15493"/>
    <w:rsid w:val="00D15618"/>
    <w:rsid w:val="00D1595F"/>
    <w:rsid w:val="00D16657"/>
    <w:rsid w:val="00D166F2"/>
    <w:rsid w:val="00D16722"/>
    <w:rsid w:val="00D177E6"/>
    <w:rsid w:val="00D17830"/>
    <w:rsid w:val="00D20559"/>
    <w:rsid w:val="00D20B56"/>
    <w:rsid w:val="00D20D62"/>
    <w:rsid w:val="00D2102C"/>
    <w:rsid w:val="00D22117"/>
    <w:rsid w:val="00D22219"/>
    <w:rsid w:val="00D22C44"/>
    <w:rsid w:val="00D22C60"/>
    <w:rsid w:val="00D23151"/>
    <w:rsid w:val="00D23A8D"/>
    <w:rsid w:val="00D2518A"/>
    <w:rsid w:val="00D25207"/>
    <w:rsid w:val="00D2549D"/>
    <w:rsid w:val="00D25F25"/>
    <w:rsid w:val="00D26090"/>
    <w:rsid w:val="00D26726"/>
    <w:rsid w:val="00D269C3"/>
    <w:rsid w:val="00D26EF5"/>
    <w:rsid w:val="00D27576"/>
    <w:rsid w:val="00D27CA1"/>
    <w:rsid w:val="00D30087"/>
    <w:rsid w:val="00D33A3C"/>
    <w:rsid w:val="00D33D4D"/>
    <w:rsid w:val="00D33DDB"/>
    <w:rsid w:val="00D341C2"/>
    <w:rsid w:val="00D34270"/>
    <w:rsid w:val="00D34D18"/>
    <w:rsid w:val="00D356EB"/>
    <w:rsid w:val="00D37BAE"/>
    <w:rsid w:val="00D40E4B"/>
    <w:rsid w:val="00D4123A"/>
    <w:rsid w:val="00D41ED4"/>
    <w:rsid w:val="00D41F0B"/>
    <w:rsid w:val="00D43753"/>
    <w:rsid w:val="00D43D0D"/>
    <w:rsid w:val="00D44793"/>
    <w:rsid w:val="00D44D52"/>
    <w:rsid w:val="00D44E66"/>
    <w:rsid w:val="00D44EFE"/>
    <w:rsid w:val="00D45AC5"/>
    <w:rsid w:val="00D461DD"/>
    <w:rsid w:val="00D463F9"/>
    <w:rsid w:val="00D4778A"/>
    <w:rsid w:val="00D47EDA"/>
    <w:rsid w:val="00D503AF"/>
    <w:rsid w:val="00D50BD2"/>
    <w:rsid w:val="00D50F2D"/>
    <w:rsid w:val="00D5106A"/>
    <w:rsid w:val="00D51730"/>
    <w:rsid w:val="00D51EDA"/>
    <w:rsid w:val="00D51EDB"/>
    <w:rsid w:val="00D52660"/>
    <w:rsid w:val="00D52815"/>
    <w:rsid w:val="00D52903"/>
    <w:rsid w:val="00D53EF3"/>
    <w:rsid w:val="00D542B4"/>
    <w:rsid w:val="00D55B61"/>
    <w:rsid w:val="00D55CF3"/>
    <w:rsid w:val="00D55F3F"/>
    <w:rsid w:val="00D565FB"/>
    <w:rsid w:val="00D57AE6"/>
    <w:rsid w:val="00D6093A"/>
    <w:rsid w:val="00D60968"/>
    <w:rsid w:val="00D609F6"/>
    <w:rsid w:val="00D616CC"/>
    <w:rsid w:val="00D61AC9"/>
    <w:rsid w:val="00D61F9F"/>
    <w:rsid w:val="00D62A8B"/>
    <w:rsid w:val="00D62B7B"/>
    <w:rsid w:val="00D62B91"/>
    <w:rsid w:val="00D62F6F"/>
    <w:rsid w:val="00D63410"/>
    <w:rsid w:val="00D6407F"/>
    <w:rsid w:val="00D64DB4"/>
    <w:rsid w:val="00D66326"/>
    <w:rsid w:val="00D670C1"/>
    <w:rsid w:val="00D67308"/>
    <w:rsid w:val="00D6755E"/>
    <w:rsid w:val="00D67A28"/>
    <w:rsid w:val="00D67A96"/>
    <w:rsid w:val="00D67EE3"/>
    <w:rsid w:val="00D70518"/>
    <w:rsid w:val="00D718EF"/>
    <w:rsid w:val="00D71E27"/>
    <w:rsid w:val="00D721F4"/>
    <w:rsid w:val="00D72FDE"/>
    <w:rsid w:val="00D7310E"/>
    <w:rsid w:val="00D747E5"/>
    <w:rsid w:val="00D7496C"/>
    <w:rsid w:val="00D750BB"/>
    <w:rsid w:val="00D75149"/>
    <w:rsid w:val="00D759D5"/>
    <w:rsid w:val="00D772CA"/>
    <w:rsid w:val="00D773C4"/>
    <w:rsid w:val="00D80202"/>
    <w:rsid w:val="00D80E1A"/>
    <w:rsid w:val="00D80E32"/>
    <w:rsid w:val="00D818A3"/>
    <w:rsid w:val="00D81ECB"/>
    <w:rsid w:val="00D822CE"/>
    <w:rsid w:val="00D82592"/>
    <w:rsid w:val="00D82D03"/>
    <w:rsid w:val="00D84568"/>
    <w:rsid w:val="00D84778"/>
    <w:rsid w:val="00D86150"/>
    <w:rsid w:val="00D862C9"/>
    <w:rsid w:val="00D86732"/>
    <w:rsid w:val="00D86FDB"/>
    <w:rsid w:val="00D87533"/>
    <w:rsid w:val="00D8785A"/>
    <w:rsid w:val="00D902F5"/>
    <w:rsid w:val="00D90A02"/>
    <w:rsid w:val="00D90A46"/>
    <w:rsid w:val="00D90B52"/>
    <w:rsid w:val="00D91784"/>
    <w:rsid w:val="00D91992"/>
    <w:rsid w:val="00D9270E"/>
    <w:rsid w:val="00D92B9C"/>
    <w:rsid w:val="00D92DB8"/>
    <w:rsid w:val="00D93226"/>
    <w:rsid w:val="00D93AC3"/>
    <w:rsid w:val="00D94140"/>
    <w:rsid w:val="00D9436F"/>
    <w:rsid w:val="00D94C3D"/>
    <w:rsid w:val="00D95DC6"/>
    <w:rsid w:val="00D96697"/>
    <w:rsid w:val="00D96CB5"/>
    <w:rsid w:val="00D971E7"/>
    <w:rsid w:val="00DA0331"/>
    <w:rsid w:val="00DA0881"/>
    <w:rsid w:val="00DA0E79"/>
    <w:rsid w:val="00DA1696"/>
    <w:rsid w:val="00DA1E9A"/>
    <w:rsid w:val="00DA215A"/>
    <w:rsid w:val="00DA2F67"/>
    <w:rsid w:val="00DA3C22"/>
    <w:rsid w:val="00DA3E31"/>
    <w:rsid w:val="00DA3EFD"/>
    <w:rsid w:val="00DA462A"/>
    <w:rsid w:val="00DA4CBD"/>
    <w:rsid w:val="00DA5C75"/>
    <w:rsid w:val="00DA6373"/>
    <w:rsid w:val="00DA6E83"/>
    <w:rsid w:val="00DA6F43"/>
    <w:rsid w:val="00DA70F3"/>
    <w:rsid w:val="00DA7A23"/>
    <w:rsid w:val="00DA7BCA"/>
    <w:rsid w:val="00DA7ECB"/>
    <w:rsid w:val="00DA7EE1"/>
    <w:rsid w:val="00DB03EA"/>
    <w:rsid w:val="00DB10C2"/>
    <w:rsid w:val="00DB1CC5"/>
    <w:rsid w:val="00DB2001"/>
    <w:rsid w:val="00DB22DC"/>
    <w:rsid w:val="00DB261A"/>
    <w:rsid w:val="00DB29D1"/>
    <w:rsid w:val="00DB2A40"/>
    <w:rsid w:val="00DB2B69"/>
    <w:rsid w:val="00DB32CB"/>
    <w:rsid w:val="00DB3453"/>
    <w:rsid w:val="00DB782E"/>
    <w:rsid w:val="00DC0B33"/>
    <w:rsid w:val="00DC0F42"/>
    <w:rsid w:val="00DC12E0"/>
    <w:rsid w:val="00DC1398"/>
    <w:rsid w:val="00DC13C9"/>
    <w:rsid w:val="00DC1490"/>
    <w:rsid w:val="00DC1991"/>
    <w:rsid w:val="00DC1FC7"/>
    <w:rsid w:val="00DC247D"/>
    <w:rsid w:val="00DC2C00"/>
    <w:rsid w:val="00DC39C7"/>
    <w:rsid w:val="00DC3D8D"/>
    <w:rsid w:val="00DC5086"/>
    <w:rsid w:val="00DC63E5"/>
    <w:rsid w:val="00DC6C02"/>
    <w:rsid w:val="00DC72FD"/>
    <w:rsid w:val="00DC731A"/>
    <w:rsid w:val="00DC7329"/>
    <w:rsid w:val="00DC7A63"/>
    <w:rsid w:val="00DD0806"/>
    <w:rsid w:val="00DD0AB6"/>
    <w:rsid w:val="00DD132E"/>
    <w:rsid w:val="00DD1572"/>
    <w:rsid w:val="00DD1A95"/>
    <w:rsid w:val="00DD2465"/>
    <w:rsid w:val="00DD31AB"/>
    <w:rsid w:val="00DD4B5F"/>
    <w:rsid w:val="00DD5583"/>
    <w:rsid w:val="00DD5798"/>
    <w:rsid w:val="00DD5AC0"/>
    <w:rsid w:val="00DD62A4"/>
    <w:rsid w:val="00DD6423"/>
    <w:rsid w:val="00DD6969"/>
    <w:rsid w:val="00DD6FBA"/>
    <w:rsid w:val="00DD70D8"/>
    <w:rsid w:val="00DD7241"/>
    <w:rsid w:val="00DD7594"/>
    <w:rsid w:val="00DD7921"/>
    <w:rsid w:val="00DE002E"/>
    <w:rsid w:val="00DE02D4"/>
    <w:rsid w:val="00DE0EA8"/>
    <w:rsid w:val="00DE1469"/>
    <w:rsid w:val="00DE15B0"/>
    <w:rsid w:val="00DE1813"/>
    <w:rsid w:val="00DE2066"/>
    <w:rsid w:val="00DE2ABF"/>
    <w:rsid w:val="00DE2BFC"/>
    <w:rsid w:val="00DE331E"/>
    <w:rsid w:val="00DE35A2"/>
    <w:rsid w:val="00DE4DBB"/>
    <w:rsid w:val="00DE5AAC"/>
    <w:rsid w:val="00DE5AB8"/>
    <w:rsid w:val="00DE5D53"/>
    <w:rsid w:val="00DE5E1D"/>
    <w:rsid w:val="00DE5EE0"/>
    <w:rsid w:val="00DE6195"/>
    <w:rsid w:val="00DE7284"/>
    <w:rsid w:val="00DE743B"/>
    <w:rsid w:val="00DE7869"/>
    <w:rsid w:val="00DE7A83"/>
    <w:rsid w:val="00DE7D44"/>
    <w:rsid w:val="00DF03CD"/>
    <w:rsid w:val="00DF058B"/>
    <w:rsid w:val="00DF09BE"/>
    <w:rsid w:val="00DF0B2B"/>
    <w:rsid w:val="00DF1C50"/>
    <w:rsid w:val="00DF1DAC"/>
    <w:rsid w:val="00DF1FA5"/>
    <w:rsid w:val="00DF3638"/>
    <w:rsid w:val="00DF3717"/>
    <w:rsid w:val="00DF4AD5"/>
    <w:rsid w:val="00DF50F7"/>
    <w:rsid w:val="00DF5404"/>
    <w:rsid w:val="00DF56BE"/>
    <w:rsid w:val="00DF6175"/>
    <w:rsid w:val="00DF65D9"/>
    <w:rsid w:val="00DF6CD3"/>
    <w:rsid w:val="00DF7852"/>
    <w:rsid w:val="00DF786D"/>
    <w:rsid w:val="00DF7926"/>
    <w:rsid w:val="00DF79AE"/>
    <w:rsid w:val="00E001AD"/>
    <w:rsid w:val="00E00D7F"/>
    <w:rsid w:val="00E01445"/>
    <w:rsid w:val="00E01AC2"/>
    <w:rsid w:val="00E01C9C"/>
    <w:rsid w:val="00E02383"/>
    <w:rsid w:val="00E026BC"/>
    <w:rsid w:val="00E02C52"/>
    <w:rsid w:val="00E031A8"/>
    <w:rsid w:val="00E039F1"/>
    <w:rsid w:val="00E03A02"/>
    <w:rsid w:val="00E05380"/>
    <w:rsid w:val="00E05593"/>
    <w:rsid w:val="00E057CB"/>
    <w:rsid w:val="00E05DAE"/>
    <w:rsid w:val="00E06501"/>
    <w:rsid w:val="00E0671A"/>
    <w:rsid w:val="00E06962"/>
    <w:rsid w:val="00E07182"/>
    <w:rsid w:val="00E07955"/>
    <w:rsid w:val="00E10115"/>
    <w:rsid w:val="00E102C3"/>
    <w:rsid w:val="00E103DF"/>
    <w:rsid w:val="00E104D5"/>
    <w:rsid w:val="00E10ACF"/>
    <w:rsid w:val="00E11302"/>
    <w:rsid w:val="00E11BFD"/>
    <w:rsid w:val="00E12196"/>
    <w:rsid w:val="00E12445"/>
    <w:rsid w:val="00E1253B"/>
    <w:rsid w:val="00E129DF"/>
    <w:rsid w:val="00E1307D"/>
    <w:rsid w:val="00E13547"/>
    <w:rsid w:val="00E1361D"/>
    <w:rsid w:val="00E13D1C"/>
    <w:rsid w:val="00E13D39"/>
    <w:rsid w:val="00E13FFD"/>
    <w:rsid w:val="00E14345"/>
    <w:rsid w:val="00E146F3"/>
    <w:rsid w:val="00E14FD7"/>
    <w:rsid w:val="00E15840"/>
    <w:rsid w:val="00E15C0F"/>
    <w:rsid w:val="00E16436"/>
    <w:rsid w:val="00E16C5D"/>
    <w:rsid w:val="00E17CE6"/>
    <w:rsid w:val="00E213B6"/>
    <w:rsid w:val="00E2165C"/>
    <w:rsid w:val="00E227AB"/>
    <w:rsid w:val="00E22D8E"/>
    <w:rsid w:val="00E25778"/>
    <w:rsid w:val="00E26305"/>
    <w:rsid w:val="00E263D3"/>
    <w:rsid w:val="00E279D4"/>
    <w:rsid w:val="00E316D0"/>
    <w:rsid w:val="00E31C51"/>
    <w:rsid w:val="00E32FEB"/>
    <w:rsid w:val="00E335F7"/>
    <w:rsid w:val="00E34242"/>
    <w:rsid w:val="00E3485E"/>
    <w:rsid w:val="00E34E5C"/>
    <w:rsid w:val="00E34F11"/>
    <w:rsid w:val="00E352FC"/>
    <w:rsid w:val="00E35846"/>
    <w:rsid w:val="00E35CC7"/>
    <w:rsid w:val="00E35F4F"/>
    <w:rsid w:val="00E35F7E"/>
    <w:rsid w:val="00E36079"/>
    <w:rsid w:val="00E36AB4"/>
    <w:rsid w:val="00E3793C"/>
    <w:rsid w:val="00E37FF5"/>
    <w:rsid w:val="00E40158"/>
    <w:rsid w:val="00E41848"/>
    <w:rsid w:val="00E42A45"/>
    <w:rsid w:val="00E43165"/>
    <w:rsid w:val="00E43513"/>
    <w:rsid w:val="00E43A43"/>
    <w:rsid w:val="00E446EA"/>
    <w:rsid w:val="00E4496B"/>
    <w:rsid w:val="00E455E2"/>
    <w:rsid w:val="00E45A4D"/>
    <w:rsid w:val="00E45D05"/>
    <w:rsid w:val="00E45E10"/>
    <w:rsid w:val="00E45FC5"/>
    <w:rsid w:val="00E4627D"/>
    <w:rsid w:val="00E46337"/>
    <w:rsid w:val="00E46CF8"/>
    <w:rsid w:val="00E4704B"/>
    <w:rsid w:val="00E5072F"/>
    <w:rsid w:val="00E5079E"/>
    <w:rsid w:val="00E50869"/>
    <w:rsid w:val="00E524B6"/>
    <w:rsid w:val="00E53AA5"/>
    <w:rsid w:val="00E53F73"/>
    <w:rsid w:val="00E547C1"/>
    <w:rsid w:val="00E54B88"/>
    <w:rsid w:val="00E55C18"/>
    <w:rsid w:val="00E563FF"/>
    <w:rsid w:val="00E56DBE"/>
    <w:rsid w:val="00E5776B"/>
    <w:rsid w:val="00E5790B"/>
    <w:rsid w:val="00E57C96"/>
    <w:rsid w:val="00E61088"/>
    <w:rsid w:val="00E61B5E"/>
    <w:rsid w:val="00E627A0"/>
    <w:rsid w:val="00E62A5C"/>
    <w:rsid w:val="00E62C3A"/>
    <w:rsid w:val="00E62D41"/>
    <w:rsid w:val="00E62DFE"/>
    <w:rsid w:val="00E63355"/>
    <w:rsid w:val="00E63A0C"/>
    <w:rsid w:val="00E64506"/>
    <w:rsid w:val="00E64A41"/>
    <w:rsid w:val="00E657BE"/>
    <w:rsid w:val="00E65E45"/>
    <w:rsid w:val="00E6627A"/>
    <w:rsid w:val="00E66868"/>
    <w:rsid w:val="00E66B48"/>
    <w:rsid w:val="00E67AE0"/>
    <w:rsid w:val="00E70F4C"/>
    <w:rsid w:val="00E710CC"/>
    <w:rsid w:val="00E71317"/>
    <w:rsid w:val="00E71BF6"/>
    <w:rsid w:val="00E7281F"/>
    <w:rsid w:val="00E73729"/>
    <w:rsid w:val="00E7379E"/>
    <w:rsid w:val="00E73916"/>
    <w:rsid w:val="00E739AA"/>
    <w:rsid w:val="00E739B5"/>
    <w:rsid w:val="00E746C3"/>
    <w:rsid w:val="00E750BA"/>
    <w:rsid w:val="00E75E94"/>
    <w:rsid w:val="00E77539"/>
    <w:rsid w:val="00E778D2"/>
    <w:rsid w:val="00E77C93"/>
    <w:rsid w:val="00E801F2"/>
    <w:rsid w:val="00E804FC"/>
    <w:rsid w:val="00E80762"/>
    <w:rsid w:val="00E80B11"/>
    <w:rsid w:val="00E8120F"/>
    <w:rsid w:val="00E84F97"/>
    <w:rsid w:val="00E855E1"/>
    <w:rsid w:val="00E85DFE"/>
    <w:rsid w:val="00E87537"/>
    <w:rsid w:val="00E87E37"/>
    <w:rsid w:val="00E87EE1"/>
    <w:rsid w:val="00E9075D"/>
    <w:rsid w:val="00E9115C"/>
    <w:rsid w:val="00E91B76"/>
    <w:rsid w:val="00E91C31"/>
    <w:rsid w:val="00E9369A"/>
    <w:rsid w:val="00E93F31"/>
    <w:rsid w:val="00E9469E"/>
    <w:rsid w:val="00E94878"/>
    <w:rsid w:val="00E95905"/>
    <w:rsid w:val="00E959FC"/>
    <w:rsid w:val="00E96093"/>
    <w:rsid w:val="00E96268"/>
    <w:rsid w:val="00E96B27"/>
    <w:rsid w:val="00E96CEA"/>
    <w:rsid w:val="00E96D00"/>
    <w:rsid w:val="00E978CD"/>
    <w:rsid w:val="00E97B92"/>
    <w:rsid w:val="00EA0278"/>
    <w:rsid w:val="00EA099D"/>
    <w:rsid w:val="00EA0C55"/>
    <w:rsid w:val="00EA0D50"/>
    <w:rsid w:val="00EA12C5"/>
    <w:rsid w:val="00EA1B9F"/>
    <w:rsid w:val="00EA2287"/>
    <w:rsid w:val="00EA2436"/>
    <w:rsid w:val="00EA2538"/>
    <w:rsid w:val="00EA3594"/>
    <w:rsid w:val="00EA4323"/>
    <w:rsid w:val="00EA4640"/>
    <w:rsid w:val="00EA4979"/>
    <w:rsid w:val="00EA5FB6"/>
    <w:rsid w:val="00EA70F3"/>
    <w:rsid w:val="00EA7F20"/>
    <w:rsid w:val="00EB0C60"/>
    <w:rsid w:val="00EB0D51"/>
    <w:rsid w:val="00EB0DD0"/>
    <w:rsid w:val="00EB0F23"/>
    <w:rsid w:val="00EB2150"/>
    <w:rsid w:val="00EB2702"/>
    <w:rsid w:val="00EB30F5"/>
    <w:rsid w:val="00EB411F"/>
    <w:rsid w:val="00EB50BC"/>
    <w:rsid w:val="00EB5F92"/>
    <w:rsid w:val="00EB6B08"/>
    <w:rsid w:val="00EB6B68"/>
    <w:rsid w:val="00EB6BC5"/>
    <w:rsid w:val="00EB6C18"/>
    <w:rsid w:val="00EB6DA6"/>
    <w:rsid w:val="00EB73DD"/>
    <w:rsid w:val="00EB75D4"/>
    <w:rsid w:val="00EB785F"/>
    <w:rsid w:val="00EC0411"/>
    <w:rsid w:val="00EC2F1E"/>
    <w:rsid w:val="00EC3AC6"/>
    <w:rsid w:val="00EC3B66"/>
    <w:rsid w:val="00EC3BA0"/>
    <w:rsid w:val="00EC3BE9"/>
    <w:rsid w:val="00EC3CC0"/>
    <w:rsid w:val="00EC3E00"/>
    <w:rsid w:val="00EC4534"/>
    <w:rsid w:val="00EC4ACA"/>
    <w:rsid w:val="00EC63D6"/>
    <w:rsid w:val="00EC6599"/>
    <w:rsid w:val="00EC7D67"/>
    <w:rsid w:val="00ED0292"/>
    <w:rsid w:val="00ED0C40"/>
    <w:rsid w:val="00ED1D62"/>
    <w:rsid w:val="00ED2C60"/>
    <w:rsid w:val="00ED3220"/>
    <w:rsid w:val="00ED42C8"/>
    <w:rsid w:val="00ED4516"/>
    <w:rsid w:val="00ED46BB"/>
    <w:rsid w:val="00ED4CA1"/>
    <w:rsid w:val="00ED4E5F"/>
    <w:rsid w:val="00ED56CF"/>
    <w:rsid w:val="00ED5C85"/>
    <w:rsid w:val="00ED60E0"/>
    <w:rsid w:val="00ED6251"/>
    <w:rsid w:val="00ED6319"/>
    <w:rsid w:val="00ED7DB8"/>
    <w:rsid w:val="00ED7ED0"/>
    <w:rsid w:val="00EE068F"/>
    <w:rsid w:val="00EE0D12"/>
    <w:rsid w:val="00EE195B"/>
    <w:rsid w:val="00EE258E"/>
    <w:rsid w:val="00EE2595"/>
    <w:rsid w:val="00EE31F7"/>
    <w:rsid w:val="00EE3A5F"/>
    <w:rsid w:val="00EE56AB"/>
    <w:rsid w:val="00EE57D2"/>
    <w:rsid w:val="00EE7005"/>
    <w:rsid w:val="00EF03CC"/>
    <w:rsid w:val="00EF1171"/>
    <w:rsid w:val="00EF1241"/>
    <w:rsid w:val="00EF16CA"/>
    <w:rsid w:val="00EF18E9"/>
    <w:rsid w:val="00EF1998"/>
    <w:rsid w:val="00EF1EB4"/>
    <w:rsid w:val="00EF2430"/>
    <w:rsid w:val="00EF2D9A"/>
    <w:rsid w:val="00EF334D"/>
    <w:rsid w:val="00EF404B"/>
    <w:rsid w:val="00EF52C5"/>
    <w:rsid w:val="00EF5BC1"/>
    <w:rsid w:val="00EF5BF5"/>
    <w:rsid w:val="00EF5CC2"/>
    <w:rsid w:val="00EF6152"/>
    <w:rsid w:val="00EF6165"/>
    <w:rsid w:val="00F004FE"/>
    <w:rsid w:val="00F00556"/>
    <w:rsid w:val="00F00A83"/>
    <w:rsid w:val="00F01243"/>
    <w:rsid w:val="00F0135E"/>
    <w:rsid w:val="00F01411"/>
    <w:rsid w:val="00F01666"/>
    <w:rsid w:val="00F01EA9"/>
    <w:rsid w:val="00F02A31"/>
    <w:rsid w:val="00F03163"/>
    <w:rsid w:val="00F04BEB"/>
    <w:rsid w:val="00F04C79"/>
    <w:rsid w:val="00F0575D"/>
    <w:rsid w:val="00F05B0E"/>
    <w:rsid w:val="00F05F2C"/>
    <w:rsid w:val="00F05F31"/>
    <w:rsid w:val="00F06A06"/>
    <w:rsid w:val="00F07493"/>
    <w:rsid w:val="00F1045D"/>
    <w:rsid w:val="00F106D2"/>
    <w:rsid w:val="00F10CBE"/>
    <w:rsid w:val="00F12468"/>
    <w:rsid w:val="00F129E3"/>
    <w:rsid w:val="00F130C8"/>
    <w:rsid w:val="00F13552"/>
    <w:rsid w:val="00F1375A"/>
    <w:rsid w:val="00F13826"/>
    <w:rsid w:val="00F13F82"/>
    <w:rsid w:val="00F1474D"/>
    <w:rsid w:val="00F14C3F"/>
    <w:rsid w:val="00F15610"/>
    <w:rsid w:val="00F15E7C"/>
    <w:rsid w:val="00F160D1"/>
    <w:rsid w:val="00F1641A"/>
    <w:rsid w:val="00F1665C"/>
    <w:rsid w:val="00F17516"/>
    <w:rsid w:val="00F17DED"/>
    <w:rsid w:val="00F20436"/>
    <w:rsid w:val="00F21469"/>
    <w:rsid w:val="00F217F6"/>
    <w:rsid w:val="00F21F83"/>
    <w:rsid w:val="00F227F1"/>
    <w:rsid w:val="00F22F88"/>
    <w:rsid w:val="00F22FC9"/>
    <w:rsid w:val="00F22FDF"/>
    <w:rsid w:val="00F25ACB"/>
    <w:rsid w:val="00F25FEA"/>
    <w:rsid w:val="00F26687"/>
    <w:rsid w:val="00F266E7"/>
    <w:rsid w:val="00F27CB3"/>
    <w:rsid w:val="00F27D3F"/>
    <w:rsid w:val="00F27E3C"/>
    <w:rsid w:val="00F30CBC"/>
    <w:rsid w:val="00F30F65"/>
    <w:rsid w:val="00F31AD7"/>
    <w:rsid w:val="00F32A98"/>
    <w:rsid w:val="00F33420"/>
    <w:rsid w:val="00F33688"/>
    <w:rsid w:val="00F3437C"/>
    <w:rsid w:val="00F34DB3"/>
    <w:rsid w:val="00F35028"/>
    <w:rsid w:val="00F3622E"/>
    <w:rsid w:val="00F4004B"/>
    <w:rsid w:val="00F400E7"/>
    <w:rsid w:val="00F40208"/>
    <w:rsid w:val="00F40BB1"/>
    <w:rsid w:val="00F41164"/>
    <w:rsid w:val="00F41781"/>
    <w:rsid w:val="00F41970"/>
    <w:rsid w:val="00F42261"/>
    <w:rsid w:val="00F42E23"/>
    <w:rsid w:val="00F43B35"/>
    <w:rsid w:val="00F43B55"/>
    <w:rsid w:val="00F44163"/>
    <w:rsid w:val="00F445BE"/>
    <w:rsid w:val="00F44692"/>
    <w:rsid w:val="00F455FA"/>
    <w:rsid w:val="00F458ED"/>
    <w:rsid w:val="00F45904"/>
    <w:rsid w:val="00F46971"/>
    <w:rsid w:val="00F46A69"/>
    <w:rsid w:val="00F46E77"/>
    <w:rsid w:val="00F47113"/>
    <w:rsid w:val="00F473CF"/>
    <w:rsid w:val="00F5071D"/>
    <w:rsid w:val="00F52A00"/>
    <w:rsid w:val="00F53258"/>
    <w:rsid w:val="00F5363B"/>
    <w:rsid w:val="00F53A10"/>
    <w:rsid w:val="00F53FC7"/>
    <w:rsid w:val="00F55089"/>
    <w:rsid w:val="00F557FA"/>
    <w:rsid w:val="00F55F02"/>
    <w:rsid w:val="00F56098"/>
    <w:rsid w:val="00F563E3"/>
    <w:rsid w:val="00F56D17"/>
    <w:rsid w:val="00F57290"/>
    <w:rsid w:val="00F579AC"/>
    <w:rsid w:val="00F579CB"/>
    <w:rsid w:val="00F57ADC"/>
    <w:rsid w:val="00F57F24"/>
    <w:rsid w:val="00F60181"/>
    <w:rsid w:val="00F604E4"/>
    <w:rsid w:val="00F6065A"/>
    <w:rsid w:val="00F60A99"/>
    <w:rsid w:val="00F61079"/>
    <w:rsid w:val="00F61781"/>
    <w:rsid w:val="00F617BA"/>
    <w:rsid w:val="00F617C8"/>
    <w:rsid w:val="00F61E26"/>
    <w:rsid w:val="00F62292"/>
    <w:rsid w:val="00F633A0"/>
    <w:rsid w:val="00F63B43"/>
    <w:rsid w:val="00F63C7C"/>
    <w:rsid w:val="00F63E34"/>
    <w:rsid w:val="00F64198"/>
    <w:rsid w:val="00F64459"/>
    <w:rsid w:val="00F64D47"/>
    <w:rsid w:val="00F652FF"/>
    <w:rsid w:val="00F65806"/>
    <w:rsid w:val="00F668E5"/>
    <w:rsid w:val="00F679D9"/>
    <w:rsid w:val="00F67ADD"/>
    <w:rsid w:val="00F71134"/>
    <w:rsid w:val="00F71883"/>
    <w:rsid w:val="00F71BA4"/>
    <w:rsid w:val="00F72E70"/>
    <w:rsid w:val="00F73186"/>
    <w:rsid w:val="00F73281"/>
    <w:rsid w:val="00F7495A"/>
    <w:rsid w:val="00F74D9C"/>
    <w:rsid w:val="00F754AA"/>
    <w:rsid w:val="00F75562"/>
    <w:rsid w:val="00F8117D"/>
    <w:rsid w:val="00F8158B"/>
    <w:rsid w:val="00F81734"/>
    <w:rsid w:val="00F823E6"/>
    <w:rsid w:val="00F8292D"/>
    <w:rsid w:val="00F82E44"/>
    <w:rsid w:val="00F82F12"/>
    <w:rsid w:val="00F83537"/>
    <w:rsid w:val="00F839F4"/>
    <w:rsid w:val="00F84B01"/>
    <w:rsid w:val="00F84C08"/>
    <w:rsid w:val="00F84C51"/>
    <w:rsid w:val="00F857C4"/>
    <w:rsid w:val="00F863A3"/>
    <w:rsid w:val="00F87498"/>
    <w:rsid w:val="00F8773B"/>
    <w:rsid w:val="00F91006"/>
    <w:rsid w:val="00F91590"/>
    <w:rsid w:val="00F918F1"/>
    <w:rsid w:val="00F923E2"/>
    <w:rsid w:val="00F92ABE"/>
    <w:rsid w:val="00F93240"/>
    <w:rsid w:val="00F93479"/>
    <w:rsid w:val="00F93BDD"/>
    <w:rsid w:val="00F94186"/>
    <w:rsid w:val="00F956B7"/>
    <w:rsid w:val="00F96ED0"/>
    <w:rsid w:val="00F96ED7"/>
    <w:rsid w:val="00F97257"/>
    <w:rsid w:val="00F97322"/>
    <w:rsid w:val="00F97E05"/>
    <w:rsid w:val="00FA0193"/>
    <w:rsid w:val="00FA0739"/>
    <w:rsid w:val="00FA099E"/>
    <w:rsid w:val="00FA0BC5"/>
    <w:rsid w:val="00FA0CED"/>
    <w:rsid w:val="00FA18F5"/>
    <w:rsid w:val="00FA211D"/>
    <w:rsid w:val="00FA2475"/>
    <w:rsid w:val="00FA26BD"/>
    <w:rsid w:val="00FA3045"/>
    <w:rsid w:val="00FA3A11"/>
    <w:rsid w:val="00FA3C8D"/>
    <w:rsid w:val="00FA3FDA"/>
    <w:rsid w:val="00FA4191"/>
    <w:rsid w:val="00FA5AB4"/>
    <w:rsid w:val="00FA5BF7"/>
    <w:rsid w:val="00FA708F"/>
    <w:rsid w:val="00FA754E"/>
    <w:rsid w:val="00FA75AB"/>
    <w:rsid w:val="00FA7FDE"/>
    <w:rsid w:val="00FB09BE"/>
    <w:rsid w:val="00FB1575"/>
    <w:rsid w:val="00FB1914"/>
    <w:rsid w:val="00FB1E1B"/>
    <w:rsid w:val="00FB2557"/>
    <w:rsid w:val="00FB2802"/>
    <w:rsid w:val="00FB338D"/>
    <w:rsid w:val="00FB3A04"/>
    <w:rsid w:val="00FB403B"/>
    <w:rsid w:val="00FB4758"/>
    <w:rsid w:val="00FB508B"/>
    <w:rsid w:val="00FB5173"/>
    <w:rsid w:val="00FB5178"/>
    <w:rsid w:val="00FB56C6"/>
    <w:rsid w:val="00FB58DE"/>
    <w:rsid w:val="00FB5E42"/>
    <w:rsid w:val="00FB6CCA"/>
    <w:rsid w:val="00FB7377"/>
    <w:rsid w:val="00FC0B85"/>
    <w:rsid w:val="00FC0E62"/>
    <w:rsid w:val="00FC12D5"/>
    <w:rsid w:val="00FC28B7"/>
    <w:rsid w:val="00FC2E24"/>
    <w:rsid w:val="00FC36D2"/>
    <w:rsid w:val="00FC371C"/>
    <w:rsid w:val="00FC4C5A"/>
    <w:rsid w:val="00FC4D1E"/>
    <w:rsid w:val="00FC5868"/>
    <w:rsid w:val="00FC6292"/>
    <w:rsid w:val="00FD003D"/>
    <w:rsid w:val="00FD0159"/>
    <w:rsid w:val="00FD01E8"/>
    <w:rsid w:val="00FD1104"/>
    <w:rsid w:val="00FD1DAA"/>
    <w:rsid w:val="00FD2918"/>
    <w:rsid w:val="00FD2F36"/>
    <w:rsid w:val="00FD38C8"/>
    <w:rsid w:val="00FD4313"/>
    <w:rsid w:val="00FD485E"/>
    <w:rsid w:val="00FD567D"/>
    <w:rsid w:val="00FD5886"/>
    <w:rsid w:val="00FD5970"/>
    <w:rsid w:val="00FD5CA1"/>
    <w:rsid w:val="00FD65DE"/>
    <w:rsid w:val="00FD6FE7"/>
    <w:rsid w:val="00FD7B56"/>
    <w:rsid w:val="00FE0BF5"/>
    <w:rsid w:val="00FE0E5F"/>
    <w:rsid w:val="00FE1146"/>
    <w:rsid w:val="00FE1631"/>
    <w:rsid w:val="00FE1D5E"/>
    <w:rsid w:val="00FE1DEB"/>
    <w:rsid w:val="00FE1E3E"/>
    <w:rsid w:val="00FE203A"/>
    <w:rsid w:val="00FE2F98"/>
    <w:rsid w:val="00FE3A39"/>
    <w:rsid w:val="00FE3FF9"/>
    <w:rsid w:val="00FE4D5E"/>
    <w:rsid w:val="00FE5188"/>
    <w:rsid w:val="00FE5709"/>
    <w:rsid w:val="00FE58E9"/>
    <w:rsid w:val="00FE5AE2"/>
    <w:rsid w:val="00FE5BE6"/>
    <w:rsid w:val="00FE75E0"/>
    <w:rsid w:val="00FF000A"/>
    <w:rsid w:val="00FF1E41"/>
    <w:rsid w:val="00FF23BB"/>
    <w:rsid w:val="00FF2A6D"/>
    <w:rsid w:val="00FF2C49"/>
    <w:rsid w:val="00FF3666"/>
    <w:rsid w:val="00FF48DD"/>
    <w:rsid w:val="00FF4AB7"/>
    <w:rsid w:val="00FF4BF7"/>
    <w:rsid w:val="00FF511B"/>
    <w:rsid w:val="00FF5A91"/>
    <w:rsid w:val="00FF5C47"/>
    <w:rsid w:val="00FF604A"/>
    <w:rsid w:val="00FF60EA"/>
    <w:rsid w:val="00FF648F"/>
    <w:rsid w:val="00FF689A"/>
    <w:rsid w:val="00FF68E6"/>
    <w:rsid w:val="00FF7F3C"/>
    <w:rsid w:val="14686548"/>
    <w:rsid w:val="342683C9"/>
    <w:rsid w:val="4307D93B"/>
    <w:rsid w:val="58E18FB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15:chartTrackingRefBased/>
  <w15:docId w15:val="{08889B87-0E12-4C9C-89EB-763FD86E8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4E0"/>
    <w:pPr>
      <w:tabs>
        <w:tab w:val="left" w:pos="3068"/>
      </w:tabs>
      <w:spacing w:after="0" w:line="480" w:lineRule="auto"/>
      <w:ind w:firstLine="720"/>
    </w:pPr>
    <w:rPr>
      <w:rFonts w:ascii="Arial" w:hAnsi="Arial" w:cs="Arial"/>
      <w:color w:val="333333"/>
      <w:sz w:val="21"/>
      <w:szCs w:val="2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paragraph" w:customStyle="1" w:styleId="BylineInstitution">
    <w:name w:val="Byline &amp; Institution"/>
    <w:basedOn w:val="Title"/>
    <w:rsid w:val="0002186B"/>
    <w:pPr>
      <w:tabs>
        <w:tab w:val="clear" w:pos="3068"/>
      </w:tabs>
      <w:spacing w:line="480" w:lineRule="auto"/>
      <w:ind w:firstLine="0"/>
      <w:contextualSpacing w:val="0"/>
      <w:jc w:val="center"/>
      <w:outlineLvl w:val="0"/>
    </w:pPr>
    <w:rPr>
      <w:rFonts w:ascii="Times New Roman" w:eastAsia="Times New Roman" w:hAnsi="Times New Roman" w:cs="Arial"/>
      <w:bCs/>
      <w:spacing w:val="0"/>
      <w:sz w:val="24"/>
      <w:szCs w:val="24"/>
      <w:shd w:val="clear" w:color="auto" w:fill="auto"/>
      <w:lang w:val="x-none" w:eastAsia="en-GB" w:bidi="en-US"/>
    </w:rPr>
  </w:style>
  <w:style w:type="paragraph" w:styleId="Title">
    <w:name w:val="Title"/>
    <w:basedOn w:val="Normal"/>
    <w:next w:val="Normal"/>
    <w:link w:val="TitleChar"/>
    <w:uiPriority w:val="10"/>
    <w:qFormat/>
    <w:rsid w:val="0002186B"/>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02186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564F5"/>
    <w:pPr>
      <w:ind w:left="720"/>
      <w:contextualSpacing/>
    </w:pPr>
  </w:style>
  <w:style w:type="character" w:styleId="UnresolvedMention">
    <w:name w:val="Unresolved Mention"/>
    <w:basedOn w:val="DefaultParagraphFont"/>
    <w:uiPriority w:val="99"/>
    <w:semiHidden/>
    <w:unhideWhenUsed/>
    <w:rsid w:val="00794D08"/>
    <w:rPr>
      <w:color w:val="605E5C"/>
      <w:shd w:val="clear" w:color="auto" w:fill="E1DFDD"/>
    </w:rPr>
  </w:style>
  <w:style w:type="paragraph" w:styleId="Bibliography">
    <w:name w:val="Bibliography"/>
    <w:basedOn w:val="Normal"/>
    <w:next w:val="Normal"/>
    <w:uiPriority w:val="37"/>
    <w:unhideWhenUsed/>
    <w:rsid w:val="0031476A"/>
    <w:pPr>
      <w:ind w:left="720" w:hanging="720"/>
    </w:pPr>
  </w:style>
  <w:style w:type="table" w:styleId="PlainTable4">
    <w:name w:val="Plain Table 4"/>
    <w:basedOn w:val="TableNormal"/>
    <w:uiPriority w:val="44"/>
    <w:rsid w:val="00984A3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84A3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98460307">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05943347">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96984015">
      <w:bodyDiv w:val="1"/>
      <w:marLeft w:val="0"/>
      <w:marRight w:val="0"/>
      <w:marTop w:val="0"/>
      <w:marBottom w:val="0"/>
      <w:divBdr>
        <w:top w:val="none" w:sz="0" w:space="0" w:color="auto"/>
        <w:left w:val="none" w:sz="0" w:space="0" w:color="auto"/>
        <w:bottom w:val="none" w:sz="0" w:space="0" w:color="auto"/>
        <w:right w:val="none" w:sz="0" w:space="0" w:color="auto"/>
      </w:divBdr>
    </w:div>
    <w:div w:id="616520847">
      <w:bodyDiv w:val="1"/>
      <w:marLeft w:val="0"/>
      <w:marRight w:val="0"/>
      <w:marTop w:val="0"/>
      <w:marBottom w:val="0"/>
      <w:divBdr>
        <w:top w:val="none" w:sz="0" w:space="0" w:color="auto"/>
        <w:left w:val="none" w:sz="0" w:space="0" w:color="auto"/>
        <w:bottom w:val="none" w:sz="0" w:space="0" w:color="auto"/>
        <w:right w:val="none" w:sz="0" w:space="0" w:color="auto"/>
      </w:divBdr>
    </w:div>
    <w:div w:id="857625283">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909582835">
      <w:bodyDiv w:val="1"/>
      <w:marLeft w:val="0"/>
      <w:marRight w:val="0"/>
      <w:marTop w:val="0"/>
      <w:marBottom w:val="0"/>
      <w:divBdr>
        <w:top w:val="none" w:sz="0" w:space="0" w:color="auto"/>
        <w:left w:val="none" w:sz="0" w:space="0" w:color="auto"/>
        <w:bottom w:val="none" w:sz="0" w:space="0" w:color="auto"/>
        <w:right w:val="none" w:sz="0" w:space="0" w:color="auto"/>
      </w:divBdr>
    </w:div>
    <w:div w:id="912006864">
      <w:bodyDiv w:val="1"/>
      <w:marLeft w:val="0"/>
      <w:marRight w:val="0"/>
      <w:marTop w:val="0"/>
      <w:marBottom w:val="0"/>
      <w:divBdr>
        <w:top w:val="none" w:sz="0" w:space="0" w:color="auto"/>
        <w:left w:val="none" w:sz="0" w:space="0" w:color="auto"/>
        <w:bottom w:val="none" w:sz="0" w:space="0" w:color="auto"/>
        <w:right w:val="none" w:sz="0" w:space="0" w:color="auto"/>
      </w:divBdr>
    </w:div>
    <w:div w:id="915088627">
      <w:bodyDiv w:val="1"/>
      <w:marLeft w:val="0"/>
      <w:marRight w:val="0"/>
      <w:marTop w:val="0"/>
      <w:marBottom w:val="0"/>
      <w:divBdr>
        <w:top w:val="none" w:sz="0" w:space="0" w:color="auto"/>
        <w:left w:val="none" w:sz="0" w:space="0" w:color="auto"/>
        <w:bottom w:val="none" w:sz="0" w:space="0" w:color="auto"/>
        <w:right w:val="none" w:sz="0" w:space="0" w:color="auto"/>
      </w:divBdr>
    </w:div>
    <w:div w:id="944384542">
      <w:bodyDiv w:val="1"/>
      <w:marLeft w:val="0"/>
      <w:marRight w:val="0"/>
      <w:marTop w:val="0"/>
      <w:marBottom w:val="0"/>
      <w:divBdr>
        <w:top w:val="none" w:sz="0" w:space="0" w:color="auto"/>
        <w:left w:val="none" w:sz="0" w:space="0" w:color="auto"/>
        <w:bottom w:val="none" w:sz="0" w:space="0" w:color="auto"/>
        <w:right w:val="none" w:sz="0" w:space="0" w:color="auto"/>
      </w:divBdr>
    </w:div>
    <w:div w:id="1081757548">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0196599">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388451178">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16336606">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49059102">
      <w:bodyDiv w:val="1"/>
      <w:marLeft w:val="0"/>
      <w:marRight w:val="0"/>
      <w:marTop w:val="0"/>
      <w:marBottom w:val="0"/>
      <w:divBdr>
        <w:top w:val="none" w:sz="0" w:space="0" w:color="auto"/>
        <w:left w:val="none" w:sz="0" w:space="0" w:color="auto"/>
        <w:bottom w:val="none" w:sz="0" w:space="0" w:color="auto"/>
        <w:right w:val="none" w:sz="0" w:space="0" w:color="auto"/>
      </w:divBdr>
    </w:div>
    <w:div w:id="1971324222">
      <w:bodyDiv w:val="1"/>
      <w:marLeft w:val="0"/>
      <w:marRight w:val="0"/>
      <w:marTop w:val="0"/>
      <w:marBottom w:val="0"/>
      <w:divBdr>
        <w:top w:val="none" w:sz="0" w:space="0" w:color="auto"/>
        <w:left w:val="none" w:sz="0" w:space="0" w:color="auto"/>
        <w:bottom w:val="none" w:sz="0" w:space="0" w:color="auto"/>
        <w:right w:val="none" w:sz="0" w:space="0" w:color="auto"/>
      </w:divBdr>
    </w:div>
    <w:div w:id="2025402624">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109501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ward.godwin@soton.ac.uk"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sf.io/5tme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DA690-F7D4-4A1B-9608-DFDEE7F98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7332</Words>
  <Characters>155797</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yward Godwin</cp:lastModifiedBy>
  <cp:revision>2</cp:revision>
  <dcterms:created xsi:type="dcterms:W3CDTF">2025-06-25T09:50:00Z</dcterms:created>
  <dcterms:modified xsi:type="dcterms:W3CDTF">2025-06-2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eOmuQ8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e7816b66-abb6-3219-a6d1-298f288e52c5</vt:lpwstr>
  </property>
  <property fmtid="{D5CDD505-2E9C-101B-9397-08002B2CF9AE}" pid="6" name="Mendeley Citation Style_1">
    <vt:lpwstr>http://www.zotero.org/styles/apa</vt:lpwstr>
  </property>
</Properties>
</file>